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6B773D" w14:textId="2620ADD8" w:rsidR="00754C9A" w:rsidRDefault="00754C9A" w:rsidP="00441B6F">
      <w:pPr>
        <w:pStyle w:val="Title"/>
        <w:spacing w:after="0"/>
        <w:jc w:val="both"/>
        <w:rPr>
          <w:rFonts w:ascii="Arial" w:hAnsi="Arial" w:cs="Arial"/>
        </w:rPr>
      </w:pPr>
    </w:p>
    <w:p w14:paraId="1DCF6AD7" w14:textId="77777777" w:rsidR="007322A1" w:rsidRPr="007322A1" w:rsidRDefault="007322A1" w:rsidP="007322A1">
      <w:pPr>
        <w:pStyle w:val="Author"/>
        <w:rPr>
          <w:rFonts w:ascii="Arial" w:hAnsi="Arial" w:cs="Arial"/>
          <w:bCs/>
          <w:i/>
          <w:iCs/>
          <w:kern w:val="28"/>
          <w:sz w:val="20"/>
          <w:u w:val="single"/>
        </w:rPr>
      </w:pPr>
      <w:r w:rsidRPr="007322A1">
        <w:rPr>
          <w:rFonts w:ascii="Arial" w:hAnsi="Arial" w:cs="Arial"/>
          <w:bCs/>
          <w:i/>
          <w:iCs/>
          <w:kern w:val="28"/>
          <w:sz w:val="20"/>
          <w:u w:val="single"/>
        </w:rPr>
        <w:t>Original Research Article</w:t>
      </w:r>
    </w:p>
    <w:p w14:paraId="6DCA10AF" w14:textId="7D706256" w:rsidR="00163BC4" w:rsidRPr="00163BC4" w:rsidRDefault="00246E74" w:rsidP="00441B6F">
      <w:pPr>
        <w:pStyle w:val="Author"/>
        <w:spacing w:line="240" w:lineRule="auto"/>
        <w:rPr>
          <w:rFonts w:ascii="Arial" w:hAnsi="Arial" w:cs="Arial"/>
          <w:bCs/>
          <w:iCs/>
          <w:kern w:val="28"/>
          <w:sz w:val="36"/>
        </w:rPr>
      </w:pPr>
      <w:r w:rsidRPr="00246E74">
        <w:rPr>
          <w:rFonts w:ascii="Arial" w:hAnsi="Arial" w:cs="Arial"/>
          <w:bCs/>
          <w:iCs/>
          <w:kern w:val="28"/>
          <w:sz w:val="36"/>
        </w:rPr>
        <w:t>Organizational Justice and Quality of Work-Life on Organizational Citizenship Behavior (OCB) with Organizational Commitment as a Mediation Variable</w:t>
      </w:r>
    </w:p>
    <w:p w14:paraId="7BEF0C3F" w14:textId="77777777" w:rsidR="00A258C3" w:rsidRPr="00790ADA" w:rsidRDefault="00A258C3" w:rsidP="00441B6F">
      <w:pPr>
        <w:pStyle w:val="Author"/>
        <w:spacing w:line="240" w:lineRule="auto"/>
        <w:jc w:val="both"/>
        <w:rPr>
          <w:rFonts w:ascii="Arial" w:hAnsi="Arial" w:cs="Arial"/>
          <w:sz w:val="36"/>
        </w:rPr>
      </w:pPr>
    </w:p>
    <w:p w14:paraId="0ACD4926" w14:textId="77777777" w:rsidR="00790ADA" w:rsidRPr="00410E34" w:rsidRDefault="00790ADA" w:rsidP="00441B6F">
      <w:pPr>
        <w:pStyle w:val="Affiliation"/>
        <w:spacing w:after="0" w:line="240" w:lineRule="auto"/>
        <w:jc w:val="both"/>
        <w:rPr>
          <w:rFonts w:ascii="Arial" w:hAnsi="Arial" w:cs="Arial"/>
        </w:rPr>
      </w:pPr>
    </w:p>
    <w:p w14:paraId="007BF11A" w14:textId="77777777" w:rsidR="002C57D2" w:rsidRPr="00FB3A86" w:rsidRDefault="002C57D2" w:rsidP="00441B6F">
      <w:pPr>
        <w:pStyle w:val="Affiliation"/>
        <w:spacing w:after="0" w:line="240" w:lineRule="auto"/>
        <w:jc w:val="both"/>
        <w:rPr>
          <w:rFonts w:ascii="Arial" w:hAnsi="Arial" w:cs="Arial"/>
        </w:rPr>
      </w:pPr>
    </w:p>
    <w:p w14:paraId="2DDD3210" w14:textId="649EED91" w:rsidR="00B01FCD" w:rsidRPr="00FB3A86" w:rsidRDefault="0057034A" w:rsidP="00441B6F">
      <w:pPr>
        <w:pStyle w:val="Copyright"/>
        <w:spacing w:after="0" w:line="240" w:lineRule="auto"/>
        <w:jc w:val="both"/>
        <w:rPr>
          <w:rFonts w:ascii="Arial" w:hAnsi="Arial" w:cs="Arial"/>
        </w:rPr>
        <w:sectPr w:rsidR="00B01FCD" w:rsidRPr="00FB3A86" w:rsidSect="008273B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8ACAF1" wp14:editId="79C062E5">
                <wp:extent cx="5303520" cy="635"/>
                <wp:effectExtent l="13335" t="9525" r="17145" b="9525"/>
                <wp:docPr id="46106016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a="http://schemas.openxmlformats.org/drawingml/2006/main" xmlns:a14="http://schemas.microsoft.com/office/drawing/2010/main" xmlns:pic="http://schemas.openxmlformats.org/drawingml/2006/picture">
            <w:pict>
              <v:shapetype id="_x0000_t32" coordsize="21600,21600" o:oned="t" filled="f" o:spt="32" path="m,l21600,21600e" w14:anchorId="024E6613">
                <v:path fillok="f" arrowok="t" o:connecttype="none"/>
                <o:lock v:ext="edit" shapetype="t"/>
              </v:shapetype>
              <v:shape id="AutoShape 2"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w10:anchorlock/>
              </v:shape>
            </w:pict>
          </mc:Fallback>
        </mc:AlternateContent>
      </w:r>
      <w:r w:rsidR="00FB3A86">
        <w:rPr>
          <w:rFonts w:ascii="Arial" w:hAnsi="Arial" w:cs="Arial"/>
        </w:rPr>
        <w:t>.</w:t>
      </w:r>
    </w:p>
    <w:p w14:paraId="19D64B76" w14:textId="28C24159" w:rsidR="00B01FCD" w:rsidRDefault="00B01FCD" w:rsidP="00441B6F">
      <w:pPr>
        <w:pStyle w:val="AbstHead"/>
        <w:spacing w:after="0"/>
        <w:jc w:val="both"/>
        <w:rPr>
          <w:rFonts w:ascii="Arial" w:hAnsi="Arial" w:cs="Arial"/>
        </w:rPr>
      </w:pPr>
      <w:r w:rsidRPr="00FB3A86">
        <w:rPr>
          <w:rFonts w:ascii="Arial" w:hAnsi="Arial" w:cs="Arial"/>
        </w:rPr>
        <w:t>ABSTRACT</w:t>
      </w:r>
    </w:p>
    <w:p w14:paraId="4D199CF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4DF68E7" w14:textId="77777777" w:rsidTr="001E44FE">
        <w:tc>
          <w:tcPr>
            <w:tcW w:w="9576" w:type="dxa"/>
            <w:shd w:val="clear" w:color="auto" w:fill="F2F2F2"/>
          </w:tcPr>
          <w:p w14:paraId="75CE1A69" w14:textId="2FDF74CF" w:rsidR="00246E74" w:rsidRDefault="00BA1B01" w:rsidP="00441B6F">
            <w:pPr>
              <w:pStyle w:val="Body"/>
              <w:spacing w:after="0"/>
              <w:rPr>
                <w:rFonts w:ascii="Arial" w:eastAsia="Calibri" w:hAnsi="Arial" w:cs="Arial"/>
                <w:bCs/>
                <w:szCs w:val="22"/>
                <w:lang w:val="en-ID"/>
              </w:rPr>
            </w:pPr>
            <w:r w:rsidRPr="00BA1B01">
              <w:rPr>
                <w:rFonts w:ascii="Arial" w:eastAsia="Calibri" w:hAnsi="Arial" w:cs="Arial"/>
                <w:b/>
                <w:szCs w:val="22"/>
              </w:rPr>
              <w:t>Objective:</w:t>
            </w:r>
            <w:r w:rsidR="00246E74" w:rsidRPr="00295372">
              <w:rPr>
                <w:rFonts w:ascii="Arial" w:eastAsia="Calibri" w:hAnsi="Arial" w:cs="Arial"/>
                <w:bCs/>
                <w:szCs w:val="22"/>
              </w:rPr>
              <w:t xml:space="preserve"> This study aims to analyze the influence of Organizational Justice and Quality of Work-Life on Organizational Citizenship Behavior (OCB) with Organizational Commitment as a Mediation Variable, this case study is intended for all population members of the </w:t>
            </w:r>
            <w:proofErr w:type="spellStart"/>
            <w:r w:rsidR="00246E74" w:rsidRPr="00295372">
              <w:rPr>
                <w:rFonts w:ascii="Arial" w:eastAsia="Calibri" w:hAnsi="Arial" w:cs="Arial"/>
                <w:bCs/>
                <w:szCs w:val="22"/>
              </w:rPr>
              <w:t>Ciamis</w:t>
            </w:r>
            <w:proofErr w:type="spellEnd"/>
            <w:r w:rsidR="00246E74" w:rsidRPr="00295372">
              <w:rPr>
                <w:rFonts w:ascii="Arial" w:eastAsia="Calibri" w:hAnsi="Arial" w:cs="Arial"/>
                <w:bCs/>
                <w:szCs w:val="22"/>
              </w:rPr>
              <w:t xml:space="preserve"> Regency Education Office.</w:t>
            </w:r>
          </w:p>
          <w:p w14:paraId="4E8C6C2B" w14:textId="37DF1D7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Study Design:  </w:t>
            </w:r>
            <w:r w:rsidR="00356E45" w:rsidRPr="00356E45">
              <w:rPr>
                <w:rFonts w:ascii="Arial" w:eastAsia="Calibri" w:hAnsi="Arial" w:cs="Arial"/>
                <w:szCs w:val="22"/>
              </w:rPr>
              <w:t xml:space="preserve">This research uses a quantitative approach with primary data obtained through questionnaires in the form of direct writing. All of these research items were measured using a </w:t>
            </w:r>
            <w:proofErr w:type="spellStart"/>
            <w:r w:rsidR="00356E45" w:rsidRPr="00356E45">
              <w:rPr>
                <w:rFonts w:ascii="Arial" w:eastAsia="Calibri" w:hAnsi="Arial" w:cs="Arial"/>
                <w:szCs w:val="22"/>
              </w:rPr>
              <w:t>likert</w:t>
            </w:r>
            <w:proofErr w:type="spellEnd"/>
            <w:r w:rsidR="00356E45" w:rsidRPr="00356E45">
              <w:rPr>
                <w:rFonts w:ascii="Arial" w:eastAsia="Calibri" w:hAnsi="Arial" w:cs="Arial"/>
                <w:szCs w:val="22"/>
              </w:rPr>
              <w:t xml:space="preserve"> scale of 1 to 5. This study used saturated sampling techniques.</w:t>
            </w:r>
          </w:p>
          <w:p w14:paraId="7C1E9984" w14:textId="1C36A55C" w:rsidR="00BA1B01" w:rsidRPr="00356E45"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Place of Study: </w:t>
            </w:r>
            <w:r w:rsidR="00356E45">
              <w:rPr>
                <w:rFonts w:ascii="Arial" w:eastAsia="Calibri" w:hAnsi="Arial" w:cs="Arial"/>
                <w:bCs/>
                <w:szCs w:val="22"/>
              </w:rPr>
              <w:t xml:space="preserve">The population of this study is a member of the </w:t>
            </w:r>
            <w:proofErr w:type="spellStart"/>
            <w:r w:rsidR="00356E45">
              <w:rPr>
                <w:rFonts w:ascii="Arial" w:eastAsia="Calibri" w:hAnsi="Arial" w:cs="Arial"/>
                <w:bCs/>
                <w:szCs w:val="22"/>
              </w:rPr>
              <w:t>Ciamis</w:t>
            </w:r>
            <w:proofErr w:type="spellEnd"/>
            <w:r w:rsidR="00356E45">
              <w:rPr>
                <w:rFonts w:ascii="Arial" w:eastAsia="Calibri" w:hAnsi="Arial" w:cs="Arial"/>
                <w:bCs/>
                <w:szCs w:val="22"/>
              </w:rPr>
              <w:t xml:space="preserve"> Regency Education Office. </w:t>
            </w:r>
          </w:p>
          <w:p w14:paraId="3CF44C5F" w14:textId="02E7ABA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 xml:space="preserve">Methodology: </w:t>
            </w:r>
            <w:r w:rsidR="001B3980" w:rsidRPr="001B3980">
              <w:rPr>
                <w:rFonts w:ascii="Arial" w:eastAsia="Calibri" w:hAnsi="Arial" w:cs="Arial"/>
                <w:szCs w:val="22"/>
              </w:rPr>
              <w:t xml:space="preserve">This study used saturated sampling so that the sample amounted to 105. Data processing uses the </w:t>
            </w:r>
            <w:proofErr w:type="spellStart"/>
            <w:r w:rsidR="001B3980" w:rsidRPr="001B3980">
              <w:rPr>
                <w:rFonts w:ascii="Arial" w:eastAsia="Calibri" w:hAnsi="Arial" w:cs="Arial"/>
                <w:szCs w:val="22"/>
              </w:rPr>
              <w:t>SmartPLS</w:t>
            </w:r>
            <w:proofErr w:type="spellEnd"/>
            <w:r w:rsidR="001B3980" w:rsidRPr="001B3980">
              <w:rPr>
                <w:rFonts w:ascii="Arial" w:eastAsia="Calibri" w:hAnsi="Arial" w:cs="Arial"/>
                <w:szCs w:val="22"/>
              </w:rPr>
              <w:t xml:space="preserve"> 4 application with the Structural Equation Modeling-Partial Least Square (SEM-PLS) technique. Data analysis was carried out using loading factor, validity test and reliability test, Discriminant Validity: Fornell-Larcker, Inner model with R-Square and hypothesis test.</w:t>
            </w:r>
          </w:p>
          <w:p w14:paraId="0322B640" w14:textId="5620FC9C"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 xml:space="preserve">Results: </w:t>
            </w:r>
            <w:r w:rsidR="001B3980" w:rsidRPr="001B3980">
              <w:rPr>
                <w:rFonts w:ascii="Arial" w:eastAsia="Calibri" w:hAnsi="Arial" w:cs="Arial"/>
                <w:szCs w:val="22"/>
              </w:rPr>
              <w:t>The findings of the study show that Organizational Justice, Quality of Work-Life, and Organizational Commitment have a significant positive effect on Organizational Citizenship Behavior. Meanwhile, Organizational Commitment mediating Organizational Justice has a negative effect on Organizational Citizenship Behavior. Then the Organizational Commitment mediates the Quality of Work-Life which has a positive effect on Organizational Citizenship Behavior.</w:t>
            </w:r>
          </w:p>
          <w:p w14:paraId="233289DB" w14:textId="2EC96A30" w:rsidR="00505F06" w:rsidRPr="00BA1B01" w:rsidRDefault="00BA1B01" w:rsidP="001A74BA">
            <w:pPr>
              <w:pStyle w:val="Body"/>
              <w:spacing w:after="0"/>
              <w:rPr>
                <w:rFonts w:ascii="Arial" w:eastAsia="Calibri" w:hAnsi="Arial" w:cs="Arial"/>
                <w:szCs w:val="22"/>
              </w:rPr>
            </w:pPr>
            <w:r w:rsidRPr="00BA1B01">
              <w:rPr>
                <w:rFonts w:ascii="Arial" w:eastAsia="Calibri" w:hAnsi="Arial" w:cs="Arial"/>
                <w:b/>
                <w:bCs/>
                <w:szCs w:val="22"/>
              </w:rPr>
              <w:t xml:space="preserve">Conclusion: </w:t>
            </w:r>
            <w:r w:rsidR="00FB6113" w:rsidRPr="001A74BA">
              <w:rPr>
                <w:rFonts w:ascii="Arial" w:eastAsia="Calibri" w:hAnsi="Arial" w:cs="Arial"/>
                <w:szCs w:val="22"/>
              </w:rPr>
              <w:t xml:space="preserve">Based on the results of this study, it was found that organizational justice, quality of work-life, and organizational commitment have an influence on organizational </w:t>
            </w:r>
            <w:proofErr w:type="spellStart"/>
            <w:r w:rsidR="00FB6113" w:rsidRPr="001A74BA">
              <w:rPr>
                <w:rFonts w:ascii="Arial" w:eastAsia="Calibri" w:hAnsi="Arial" w:cs="Arial"/>
                <w:szCs w:val="22"/>
              </w:rPr>
              <w:t>citizeship</w:t>
            </w:r>
            <w:proofErr w:type="spellEnd"/>
            <w:r w:rsidR="00FB6113" w:rsidRPr="001A74BA">
              <w:rPr>
                <w:rFonts w:ascii="Arial" w:eastAsia="Calibri" w:hAnsi="Arial" w:cs="Arial"/>
                <w:szCs w:val="22"/>
              </w:rPr>
              <w:t xml:space="preserve"> behavior In addition, organizational commitment mediates the quality of work-life to OCB, but does not play a mediator role in organizational justice and OCB.</w:t>
            </w:r>
          </w:p>
        </w:tc>
      </w:tr>
    </w:tbl>
    <w:p w14:paraId="69C857A8" w14:textId="77777777" w:rsidR="00636EB2" w:rsidRDefault="00636EB2" w:rsidP="00441B6F">
      <w:pPr>
        <w:pStyle w:val="Body"/>
        <w:spacing w:after="0"/>
        <w:rPr>
          <w:rFonts w:ascii="Arial" w:hAnsi="Arial" w:cs="Arial"/>
          <w:i/>
        </w:rPr>
      </w:pPr>
    </w:p>
    <w:p w14:paraId="60603302" w14:textId="2F513D99" w:rsidR="007F7B32" w:rsidRPr="001C472A" w:rsidRDefault="00A24E7E" w:rsidP="001C472A">
      <w:pPr>
        <w:pStyle w:val="Body"/>
        <w:spacing w:after="0"/>
        <w:rPr>
          <w:rFonts w:ascii="Arial" w:hAnsi="Arial" w:cs="Arial"/>
          <w:i/>
        </w:rPr>
      </w:pPr>
      <w:r>
        <w:rPr>
          <w:rFonts w:ascii="Arial" w:hAnsi="Arial" w:cs="Arial"/>
          <w:i/>
        </w:rPr>
        <w:t>Keywords: Organizational Justice, Quality of Work-Life, Organizational Citizenship Behavior, Organizational Commitment</w:t>
      </w:r>
    </w:p>
    <w:p w14:paraId="49454B17" w14:textId="77777777" w:rsidR="001C472A" w:rsidRDefault="001C472A" w:rsidP="001C472A">
      <w:pPr>
        <w:pStyle w:val="Body"/>
        <w:spacing w:after="0"/>
        <w:rPr>
          <w:rFonts w:ascii="Arial" w:hAnsi="Arial" w:cs="Arial"/>
        </w:rPr>
        <w:sectPr w:rsidR="001C472A" w:rsidSect="008273B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25E99F6" w14:textId="77777777" w:rsidR="001C472A" w:rsidRDefault="001C472A" w:rsidP="001C472A">
      <w:pPr>
        <w:pStyle w:val="Body"/>
        <w:spacing w:after="0"/>
        <w:rPr>
          <w:rFonts w:ascii="Arial" w:hAnsi="Arial" w:cs="Arial"/>
        </w:rPr>
        <w:sectPr w:rsidR="001C472A" w:rsidSect="008273B1">
          <w:type w:val="continuous"/>
          <w:pgSz w:w="12240" w:h="15840"/>
          <w:pgMar w:top="1440" w:right="2016" w:bottom="2016" w:left="2016" w:header="720" w:footer="1123" w:gutter="0"/>
          <w:cols w:space="720"/>
          <w:docGrid w:linePitch="272"/>
        </w:sectPr>
      </w:pPr>
    </w:p>
    <w:p w14:paraId="2562A653" w14:textId="77777777" w:rsidR="001C472A" w:rsidRDefault="001C472A" w:rsidP="001A74BA">
      <w:pPr>
        <w:pStyle w:val="Body"/>
        <w:spacing w:after="0"/>
        <w:ind w:firstLine="720"/>
        <w:rPr>
          <w:rFonts w:ascii="Arial" w:hAnsi="Arial" w:cs="Arial"/>
        </w:rPr>
      </w:pPr>
    </w:p>
    <w:p w14:paraId="3B3DF3D6" w14:textId="77777777" w:rsidR="00B57227" w:rsidRDefault="00B57227" w:rsidP="001A74BA">
      <w:pPr>
        <w:pStyle w:val="Body"/>
        <w:spacing w:after="0"/>
        <w:ind w:firstLine="720"/>
        <w:rPr>
          <w:rFonts w:ascii="Arial" w:hAnsi="Arial" w:cs="Arial"/>
        </w:rPr>
      </w:pPr>
    </w:p>
    <w:p w14:paraId="32642FAC" w14:textId="77777777" w:rsidR="00B57227" w:rsidRDefault="00B57227" w:rsidP="001A74BA">
      <w:pPr>
        <w:pStyle w:val="Body"/>
        <w:spacing w:after="0"/>
        <w:ind w:firstLine="720"/>
        <w:rPr>
          <w:rFonts w:ascii="Arial" w:hAnsi="Arial" w:cs="Arial"/>
        </w:rPr>
      </w:pPr>
    </w:p>
    <w:p w14:paraId="5AB4D285" w14:textId="77777777" w:rsidR="00B57227" w:rsidRDefault="00B57227" w:rsidP="001A74BA">
      <w:pPr>
        <w:pStyle w:val="Body"/>
        <w:spacing w:after="0"/>
        <w:ind w:firstLine="720"/>
        <w:rPr>
          <w:rFonts w:ascii="Arial" w:hAnsi="Arial" w:cs="Arial"/>
        </w:rPr>
        <w:sectPr w:rsidR="00B57227" w:rsidSect="008273B1">
          <w:type w:val="continuous"/>
          <w:pgSz w:w="12240" w:h="15840"/>
          <w:pgMar w:top="1440" w:right="2016" w:bottom="2016" w:left="2016" w:header="720" w:footer="1123" w:gutter="0"/>
          <w:cols w:space="720"/>
          <w:docGrid w:linePitch="272"/>
        </w:sectPr>
      </w:pPr>
    </w:p>
    <w:p w14:paraId="395512B4" w14:textId="61D669BC" w:rsidR="001C472A" w:rsidRPr="001C472A" w:rsidRDefault="001C472A" w:rsidP="001C472A">
      <w:pPr>
        <w:pStyle w:val="Body"/>
        <w:spacing w:after="0"/>
        <w:rPr>
          <w:rFonts w:ascii="Arial" w:hAnsi="Arial" w:cs="Arial"/>
          <w:b/>
          <w:bCs/>
          <w:sz w:val="22"/>
          <w:szCs w:val="22"/>
        </w:rPr>
      </w:pPr>
      <w:r w:rsidRPr="001C472A">
        <w:rPr>
          <w:rFonts w:ascii="Arial" w:hAnsi="Arial" w:cs="Arial"/>
          <w:b/>
          <w:bCs/>
          <w:sz w:val="22"/>
          <w:szCs w:val="22"/>
        </w:rPr>
        <w:t>1. INTRODUCTION</w:t>
      </w:r>
    </w:p>
    <w:p w14:paraId="7F8664D0" w14:textId="77777777" w:rsidR="001C472A" w:rsidRDefault="001C472A" w:rsidP="001C472A">
      <w:pPr>
        <w:pStyle w:val="Body"/>
        <w:spacing w:after="0"/>
        <w:rPr>
          <w:rFonts w:ascii="Arial" w:hAnsi="Arial" w:cs="Arial"/>
        </w:rPr>
      </w:pPr>
    </w:p>
    <w:p w14:paraId="664FE92E" w14:textId="522C8296" w:rsidR="001A74BA" w:rsidRDefault="001A74BA" w:rsidP="007C64C8">
      <w:pPr>
        <w:pStyle w:val="Body"/>
        <w:spacing w:after="0"/>
        <w:ind w:firstLine="720"/>
        <w:rPr>
          <w:rFonts w:ascii="Arial" w:hAnsi="Arial" w:cs="Arial"/>
        </w:rPr>
      </w:pPr>
      <w:r w:rsidRPr="001A74BA">
        <w:rPr>
          <w:rFonts w:ascii="Arial" w:hAnsi="Arial" w:cs="Arial"/>
        </w:rPr>
        <w:t xml:space="preserve">Education has an important role in the progress of a nation </w:t>
      </w:r>
      <w:r w:rsidRPr="001A74BA">
        <w:rPr>
          <w:rFonts w:ascii="Arial" w:hAnsi="Arial" w:cs="Arial"/>
        </w:rPr>
        <w:fldChar w:fldCharType="begin" w:fldLock="1"/>
      </w:r>
      <w:r w:rsidRPr="001A74BA">
        <w:rPr>
          <w:rFonts w:ascii="Arial" w:hAnsi="Arial" w:cs="Arial"/>
        </w:rPr>
        <w:instrText>ADDIN CSL_CITATION {"citationItems":[{"id":"ITEM-1","itemData":{"DOI":"10.37329/ganaya.v7i4.3424","ISSN":"1693-4091","abstract":"Metode penelitian yang digunakan adalah metode penelitian kuantitatif, dengan populasi seluruh pegawai Kantor Dinas Perdagangan Provinsi Sumatera Selatan berjumlah 69 orang pegawai. Sampel yang digunakan dalam penelitian ini menggunakan teknik sampling jenuh sehingga diperoleh sampel sebanyak 69 pegawai. Teknik pengumpulan data dilakukan dengan observasi dan kuesioner. Teknik analisis data menggunakan analisis regresi linear berganda, koefisien determinasi, pengujian hipotesisuji t dan uji F.Hasil penelitian ini dapat diketahui bahwa nilai persamaan regresi linear berganda Y=16,497+0,443X1+0,583X2+e. Hasil koefisien determinasi menunjukan nilai R Square sebesar 0,508atau 50,8% artinya kontribusi sumbangan pengaruh Komunikasi(X1) dan Lingkungan Kerja (X2) terhadap Kinerja Pegawai(Y) sebesar 50,8%. Hasil pengujian hipotesis uji t Komunikasi (X1) terhadap Kinerja Pegawai(Y) diperoleh nilai signifikan 0,014&lt;α signifikan 0,05 maka dapat disimpulkan secara parsial ada pengaruh yang signifikan antara Komunikasiterhadap Kinerja Pegawaipada Dinas Perdagangan Provinsi Sumatera Selatan. Hasil Pengujian hipotesis uji t Lingkungan Kerja (X2) terhadap Kinerja Pegawai (Y) diperoleh nilai signifikan 0,006&lt;α signifikan 0,05 maka dapat disimpulkan secara parsial ada pengaruh yang signifikan antara Lingkungan Kerja terhadap Kinerja Pegawai pada DinasPerdagangan Provinsi Sumatera Selatan. Hasil pengujian hipotesis uji Fdiperoleh nilai signifikan 0,000 &lt;α 0,05 maka hipotesis Ha (Hipotesis alternatif) diterima dan Ho (Hipotesis nol) ditolak, maka dapat disimpulkan bahwa secara bersama-sama ada pengaruh yang signifikan antara Komunikasi dan Lingkungan Kerja terhadap Kinerja Pegawai pada Dinas Perdagangan Provinsi Sumatera Selatan.","author":[{"dropping-particle":"","family":"As","given":"Emilailan","non-dropping-particle":"","parse-names":false,"suffix":""},{"dropping-particle":"","family":"Muhtar","given":"Entang Adhy","non-dropping-particle":"","parse-names":false,"suffix":""},{"dropping-particle":"","family":"Wahyudi","given":"Heri","non-dropping-particle":"","parse-names":false,"suffix":""}],"container-title":"Ganaya: Jurnal Ilmu Sosial dan Humaniora","id":"ITEM-1","issue":"4","issued":{"date-parts":[["2024"]]},"page":"162-169","title":"Pengaruh Komunikasi dan Lingkungan Kerja Terhadap Kinerja Pegawai pada Dinas Pendidikan","type":"article-journal","volume":"7"},"uris":["http://www.mendeley.com/documents/?uuid=64657077-605b-49da-b7e5-5255afe8f531"]}],"mendeley":{"formattedCitation":"(As et al., 2024)","manualFormatting":"(Muhtar &amp; Wahyudi, 2024)","plainTextFormattedCitation":"(As et al., 2024)","previouslyFormattedCitation":"(As et al., 2024)"},"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Muhtar &amp; Wahyudi, 2024)</w:t>
      </w:r>
      <w:r w:rsidRPr="001A74BA">
        <w:rPr>
          <w:rFonts w:ascii="Arial" w:hAnsi="Arial" w:cs="Arial"/>
        </w:rPr>
        <w:fldChar w:fldCharType="end"/>
      </w:r>
      <w:r w:rsidRPr="001A74BA">
        <w:rPr>
          <w:rFonts w:ascii="Arial" w:hAnsi="Arial" w:cs="Arial"/>
        </w:rPr>
        <w:t xml:space="preserve">. Education plays a role in developing skills, shaping character, and creating a dignified nation's </w:t>
      </w:r>
      <w:r w:rsidRPr="001A74BA">
        <w:rPr>
          <w:rFonts w:ascii="Arial" w:hAnsi="Arial" w:cs="Arial"/>
        </w:rPr>
        <w:lastRenderedPageBreak/>
        <w:t xml:space="preserve">civilization to educate the nation's life and form individuals who have faith, piety, noble character, intelligence, independence, creativity, and responsibility as democratic citizens </w:t>
      </w:r>
      <w:r w:rsidRPr="001A74BA">
        <w:rPr>
          <w:rFonts w:ascii="Arial" w:hAnsi="Arial" w:cs="Arial"/>
        </w:rPr>
        <w:fldChar w:fldCharType="begin" w:fldLock="1"/>
      </w:r>
      <w:r w:rsidR="006F60C7">
        <w:rPr>
          <w:rFonts w:ascii="Arial" w:hAnsi="Arial" w:cs="Arial"/>
        </w:rPr>
        <w:instrText>ADDIN CSL_CITATION {"citationItems":[{"id":"ITEM-1","itemData":{"author":[{"dropping-particle":"","family":"Perdani","given":"Anisa Sofiana","non-dropping-particle":"","parse-names":false,"suffix":""},{"dropping-particle":"","family":"Busri","given":"Hasan","non-dropping-particle":"","parse-names":false,"suffix":""},{"dropping-particle":"","family":"Tabrani","given":"Akhmad","non-dropping-particle":"","parse-names":false,"suffix":""}],"container-title":"Al Qalam: Jurnal Ilmiah Keagamaan dan Kemasyarakatan","id":"ITEM-1","issue":"2","issued":{"date-parts":[["2024"]]},"page":"1197-1205","title":"Perjalanan Pendidikan di Indonesia dalam Perspektif Filosofis Ki Hajar Dewantara","type":"article-journal","volume":"18"},"uris":["http://www.mendeley.com/documents/?uuid=6d378b5a-89a9-45ad-b1ce-a5a961f8e673"]}],"mendeley":{"formattedCitation":"(Perdani et al., 2024)","manualFormatting":"(Perdani et al., 2024)","plainTextFormattedCitation":"(Perdani et al., 2024)","previouslyFormattedCitation":"(Perdani et al., 2024)"},"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Perdani et al., 2024)</w:t>
      </w:r>
      <w:r w:rsidRPr="001A74BA">
        <w:rPr>
          <w:rFonts w:ascii="Arial" w:hAnsi="Arial" w:cs="Arial"/>
        </w:rPr>
        <w:fldChar w:fldCharType="end"/>
      </w:r>
      <w:r w:rsidRPr="001A74BA">
        <w:rPr>
          <w:rFonts w:ascii="Arial" w:hAnsi="Arial" w:cs="Arial"/>
        </w:rPr>
        <w:t xml:space="preserve">. Based on this, the government through the Education Office at the national, provincial, and district/city levels continues to play a role in making contributions, including in overcoming the problems of education personnel and educational facilities </w:t>
      </w:r>
      <w:r w:rsidRPr="001A74BA">
        <w:rPr>
          <w:rFonts w:ascii="Arial" w:hAnsi="Arial" w:cs="Arial"/>
        </w:rPr>
        <w:fldChar w:fldCharType="begin" w:fldLock="1"/>
      </w:r>
      <w:r w:rsidR="006F60C7">
        <w:rPr>
          <w:rFonts w:ascii="Arial" w:hAnsi="Arial" w:cs="Arial"/>
        </w:rPr>
        <w:instrText>ADDIN CSL_CITATION {"citationItems":[{"id":"ITEM-1","itemData":{"DOI":"10.38035/rrj.v6i5.986","ISSN":"2655-0865","abstract":"This research aims to describe and analyze the contribution of the Department of Education and Culture in overcoming the shortage of teaching staff and lack of basic level facilities in Pidie Regency for the period 2019 - 2024. This research uses a qualitative research approach, with the type of research being descriptive. The sample for this research was 74 elementary schools in Pidie Regency. Data collection techniques in this research used interview, observation and documentation techniques. The data analysis technique in this research uses four stages, namely data collection, data reduction, display and data verification. Research shows that the Pidie Regency Education and Culture Office for the 2019-2024 period is overcoming the shortage of basic education personnel by quickly inducting new personnel to replace retirees, increasing human resources through supervision, recruiting P3K, and using contract, honorary and community service teachers. To overcome the lack of educational facilities, they collect information on school needs, provide facilities, provide budget assistance, and monitor their use according to learning needs.","author":[{"dropping-particle":"","family":"Handayani","given":"Handayani","non-dropping-particle":"","parse-names":false,"suffix":""},{"dropping-particle":"","family":"Musdiani","given":"Musdiani","non-dropping-particle":"","parse-names":false,"suffix":""},{"dropping-particle":"","family":"Novita","given":"Rita","non-dropping-particle":"","parse-names":false,"suffix":""}],"container-title":"Ranah Research : Journal of Multidisciplinary Research and Development","id":"ITEM-1","issue":"5","issued":{"date-parts":[["2024"]]},"page":"1403-1413","title":"Kontribusi Dinas Pendidikan dan Kebudayaan dalam Mengatasi Kekurangan Tenaga Pendidik dan Fasilitas Pendidikan Tingkat Dasar di Kabupaten Pidie","type":"article-journal","volume":"6"},"uris":["http://www.mendeley.com/documents/?uuid=9060c4fe-d13d-49f9-8ca8-ac4392e37b66"]}],"mendeley":{"formattedCitation":"(Handayani et al., 2024)","manualFormatting":"(Handayani et al., 2024)","plainTextFormattedCitation":"(Handayani et al., 2024)","previouslyFormattedCitation":"(Handayani et al., 2024)"},"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Handayani et al., 2024)</w:t>
      </w:r>
      <w:r w:rsidRPr="001A74BA">
        <w:rPr>
          <w:rFonts w:ascii="Arial" w:hAnsi="Arial" w:cs="Arial"/>
        </w:rPr>
        <w:fldChar w:fldCharType="end"/>
      </w:r>
      <w:r w:rsidRPr="001A74BA">
        <w:rPr>
          <w:rFonts w:ascii="Arial" w:hAnsi="Arial" w:cs="Arial"/>
        </w:rPr>
        <w:t>.</w:t>
      </w:r>
    </w:p>
    <w:p w14:paraId="43206A2D" w14:textId="63F0468D" w:rsidR="001A74BA" w:rsidRDefault="001A74BA" w:rsidP="007C64C8">
      <w:pPr>
        <w:pStyle w:val="Body"/>
        <w:spacing w:after="0"/>
        <w:ind w:firstLine="720"/>
        <w:rPr>
          <w:rFonts w:ascii="Arial" w:hAnsi="Arial" w:cs="Arial"/>
        </w:rPr>
      </w:pPr>
      <w:r w:rsidRPr="001A74BA">
        <w:rPr>
          <w:rFonts w:ascii="Arial" w:hAnsi="Arial" w:cs="Arial"/>
        </w:rPr>
        <w:t xml:space="preserve">Human resources (HR) is one of the most important factors that are integral in a company or organization </w:t>
      </w:r>
      <w:r w:rsidRPr="001A74BA">
        <w:rPr>
          <w:rFonts w:ascii="Arial" w:hAnsi="Arial" w:cs="Arial"/>
        </w:rPr>
        <w:fldChar w:fldCharType="begin" w:fldLock="1"/>
      </w:r>
      <w:r w:rsidR="006F60C7">
        <w:rPr>
          <w:rFonts w:ascii="Arial"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Nurjanah et al., 2020)</w:t>
      </w:r>
      <w:r w:rsidRPr="001A74BA">
        <w:rPr>
          <w:rFonts w:ascii="Arial" w:hAnsi="Arial" w:cs="Arial"/>
        </w:rPr>
        <w:fldChar w:fldCharType="end"/>
      </w:r>
      <w:r w:rsidRPr="001A74BA">
        <w:rPr>
          <w:rFonts w:ascii="Arial" w:hAnsi="Arial" w:cs="Arial"/>
        </w:rPr>
        <w:t xml:space="preserve">. Human resources are an important element for an organization because the success or effectiveness of an organization is highly dependent on the quality and performance of its human resources </w:t>
      </w:r>
      <w:r w:rsidRPr="001A74BA">
        <w:rPr>
          <w:rFonts w:ascii="Arial" w:hAnsi="Arial" w:cs="Arial"/>
        </w:rPr>
        <w:fldChar w:fldCharType="begin" w:fldLock="1"/>
      </w:r>
      <w:r w:rsidR="006F60C7">
        <w:rPr>
          <w:rFonts w:ascii="Arial" w:hAnsi="Arial" w:cs="Arial"/>
        </w:rPr>
        <w:instrText>ADDIN CSL_CITATION {"citationItems":[{"id":"ITEM-1","itemData":{"DOI":"doi.org/10.31933/jimt.v4i3","ISSN":"2716-3768","abstract":"Abstract: This scientific paper reviews the subject of literature review containing factors that influence work discipline, such as job satisfaction which is used as an intervening variable and workload or work environment. The results obtained by these scientific works are as follows: 1) Workload has a positive or significant effect on job satisfaction; 2) The work environment has a positive and quite important effect on job satisfaction; 3) workload has a positive or significant effect on work discipline; 4). The work environment has a positive and quite important effect on employee discipline; 5). Job satisfaction has a positive and quite important effect on work discipline; 6). Job satisfaction can carry out mediation to workload which affects work discipline; 7) Job satisfaction can carry out mediation in the work environment which affects work discipline; 8) Workload and work environment simultaneously have a positive and significant impact on work discipline. Abstrak: Karya ilmiah ini mengulas perihal kajian pustaka berisikan faktor yang berpengaruh ke disiplin kerja, seperti kepuasan kerja yang dijadikan variabel intervening dan beban kerja ataupun lingkungan kerja. Hasil yang didapat para karya ilmiah ini seperti: 1) Beban kerja berpengaruh positif ataupun bermakna pada kepuasan kerja; 2) Lingkungan kerja berpengaruh positif dan cukup penting pada kepuasan kerja; 3) Beban kerja berpengaruh positif maupun bermakna pada disiplin kerja; 4). Lingkungan kerja berpengaruh positif dan cukup penting pada disiplin karyawan; 5). Kepuasan kerja berpengaruh positif dan cukup penting pada disiplin kerja; 6). Kepuasan kerja bisa menjalankan mediasi ke beban kerja yang berpengaruh terhadap kedisiplinan kerja; 7) Kepuasan kerja bisa menjalankan mediasi ke lingkungan kerja yang berpengaruh terhadap disiplin kerja; 8) Beban kerja maupun lingkungan kerja secara simultan berdampak positif dan signifikan kepada disiplin kerja.","author":[{"dropping-particle":"","family":"Sara","given":"Muslikhan A","non-dropping-particle":"","parse-names":false,"suffix":""},{"dropping-particle":"","family":"Niha","given":"Simon Sia","non-dropping-particle":"","parse-names":false,"suffix":""},{"dropping-particle":"","family":"Manafe","given":"Henny A","non-dropping-particle":"","parse-names":false,"suffix":""}],"container-title":"Jurnal Ilmu","id":"ITEM-1","issue":"3","issued":{"date-parts":[["2023"]]},"page":"403-411","title":"Pengaruh Kepuasan Kerja dan Lingkungan Kerja terhadap Organizational Citizenship Behaviour (OCB) melalui Loyalitas Karyawan sebagai Variabel Mediasi","type":"article-journal","volume":"4"},"uris":["http://www.mendeley.com/documents/?uuid=13780087-6a81-4a8f-ac4a-825791244d6f"]}],"mendeley":{"formattedCitation":"(Sara et al., 2023)","manualFormatting":"(Sara et al., 2023)","plainTextFormattedCitation":"(Sara et al., 2023)","previouslyFormattedCitation":"(Sara et al., 2023)"},"properties":{"noteIndex":0},"schema":"https://github.com/citation-style-language/schema/raw/master/csl-citation.json"}</w:instrText>
      </w:r>
      <w:r w:rsidRPr="001A74BA">
        <w:rPr>
          <w:rFonts w:ascii="Arial" w:hAnsi="Arial" w:cs="Arial"/>
        </w:rPr>
        <w:fldChar w:fldCharType="separate"/>
      </w:r>
      <w:r w:rsidRPr="001A74BA">
        <w:rPr>
          <w:rFonts w:ascii="Arial" w:hAnsi="Arial" w:cs="Arial"/>
          <w:noProof/>
        </w:rPr>
        <w:t>(Sara et al., 2023)</w:t>
      </w:r>
      <w:r w:rsidRPr="001A74BA">
        <w:rPr>
          <w:rFonts w:ascii="Arial" w:hAnsi="Arial" w:cs="Arial"/>
        </w:rPr>
        <w:fldChar w:fldCharType="end"/>
      </w:r>
      <w:r w:rsidRPr="001A74BA">
        <w:rPr>
          <w:rFonts w:ascii="Arial" w:hAnsi="Arial" w:cs="Arial"/>
        </w:rPr>
        <w:t xml:space="preserve">. Therefore, it is important for organizations to be able to manage employees as human resources properly and wisely. </w:t>
      </w:r>
    </w:p>
    <w:p w14:paraId="0A708126" w14:textId="1C7816FE" w:rsidR="001A74BA" w:rsidRDefault="001A74BA" w:rsidP="007C64C8">
      <w:pPr>
        <w:pStyle w:val="Body"/>
        <w:spacing w:after="0"/>
        <w:ind w:firstLine="720"/>
        <w:rPr>
          <w:rFonts w:ascii="Arial" w:hAnsi="Arial" w:cs="Arial"/>
        </w:rPr>
      </w:pPr>
      <w:r w:rsidRPr="001A74BA">
        <w:rPr>
          <w:rFonts w:ascii="Arial" w:hAnsi="Arial" w:cs="Arial"/>
        </w:rPr>
        <w:t xml:space="preserve">The </w:t>
      </w:r>
      <w:proofErr w:type="spellStart"/>
      <w:r w:rsidRPr="001A74BA">
        <w:rPr>
          <w:rFonts w:ascii="Arial" w:hAnsi="Arial" w:cs="Arial"/>
        </w:rPr>
        <w:t>Ciamis</w:t>
      </w:r>
      <w:proofErr w:type="spellEnd"/>
      <w:r w:rsidRPr="001A74BA">
        <w:rPr>
          <w:rFonts w:ascii="Arial" w:hAnsi="Arial" w:cs="Arial"/>
        </w:rPr>
        <w:t xml:space="preserve"> Regency Education Office as one of the government agencies that plays an important role in carrying out strategic responsibilities in organizing education. The public's perception of the services provided by the </w:t>
      </w:r>
      <w:proofErr w:type="spellStart"/>
      <w:r w:rsidRPr="001A74BA">
        <w:rPr>
          <w:rFonts w:ascii="Arial" w:hAnsi="Arial" w:cs="Arial"/>
        </w:rPr>
        <w:t>Ciamis</w:t>
      </w:r>
      <w:proofErr w:type="spellEnd"/>
      <w:r w:rsidRPr="001A74BA">
        <w:rPr>
          <w:rFonts w:ascii="Arial" w:hAnsi="Arial" w:cs="Arial"/>
        </w:rPr>
        <w:t xml:space="preserve"> Regency Education Office is greatly influenced by public satisfaction with the good or bad services provided. This is a challenge in carrying out services to the community that demands excellent service. So that the quality of human resources is an aspect that must be considered</w:t>
      </w:r>
    </w:p>
    <w:p w14:paraId="749BF62B" w14:textId="3CD2C4DB" w:rsidR="006C6220" w:rsidRPr="006C6220" w:rsidRDefault="006C6220" w:rsidP="007C64C8">
      <w:pPr>
        <w:ind w:firstLine="720"/>
        <w:jc w:val="both"/>
        <w:rPr>
          <w:rFonts w:ascii="Arial" w:eastAsia="Cambria" w:hAnsi="Arial" w:cs="Arial"/>
        </w:rPr>
      </w:pPr>
      <w:r w:rsidRPr="006C6220">
        <w:rPr>
          <w:rFonts w:ascii="Arial" w:eastAsia="Cambria" w:hAnsi="Arial" w:cs="Arial"/>
        </w:rPr>
        <w:t xml:space="preserve">Today, a new view is developing that sees employees not only as resources, but also as valuable assets or capital of the organization that need to be managed and developed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janah et al., 2020)</w:t>
      </w:r>
      <w:r w:rsidRPr="006C6220">
        <w:rPr>
          <w:rFonts w:ascii="Arial" w:eastAsia="Cambria" w:hAnsi="Arial" w:cs="Arial"/>
        </w:rPr>
        <w:fldChar w:fldCharType="end"/>
      </w:r>
      <w:r w:rsidRPr="006C6220">
        <w:rPr>
          <w:rFonts w:ascii="Arial" w:eastAsia="Cambria" w:hAnsi="Arial" w:cs="Arial"/>
        </w:rPr>
        <w:t xml:space="preserve">. Good human resource management in the organization will make it easier for the organization to achieve its goals. An organization's ability to achieve its goals is determined not only by the employee's behavior in carrying out his duties according to his job description, but also by the extra behavior of the employee's role outside of his or her main duties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Rimatanti &amp; Darmawan, 2023)</w:t>
      </w:r>
      <w:r w:rsidRPr="006C6220">
        <w:rPr>
          <w:rFonts w:ascii="Arial" w:eastAsia="Cambria" w:hAnsi="Arial" w:cs="Arial"/>
        </w:rPr>
        <w:fldChar w:fldCharType="end"/>
      </w:r>
      <w:r w:rsidRPr="006C6220">
        <w:rPr>
          <w:rFonts w:ascii="Arial" w:eastAsia="Cambria" w:hAnsi="Arial" w:cs="Arial"/>
        </w:rPr>
        <w:t xml:space="preserve">. Extra-role behavior in such employees is known as </w:t>
      </w:r>
      <w:r w:rsidRPr="006C6220">
        <w:rPr>
          <w:rFonts w:ascii="Arial" w:eastAsia="Cambria" w:hAnsi="Arial" w:cs="Arial"/>
          <w:i/>
          <w:iCs/>
        </w:rPr>
        <w:t xml:space="preserve">Organizational Citizenship Behavior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janah et al., 2020)</w:t>
      </w:r>
      <w:r w:rsidRPr="006C6220">
        <w:rPr>
          <w:rFonts w:ascii="Arial" w:eastAsia="Cambria" w:hAnsi="Arial" w:cs="Arial"/>
        </w:rPr>
        <w:fldChar w:fldCharType="end"/>
      </w:r>
      <w:r w:rsidRPr="006C6220">
        <w:rPr>
          <w:rFonts w:ascii="Arial" w:eastAsia="Cambria" w:hAnsi="Arial" w:cs="Arial"/>
        </w:rPr>
        <w:t>.</w:t>
      </w:r>
    </w:p>
    <w:p w14:paraId="0A262121" w14:textId="3E8D754D" w:rsidR="006C6220" w:rsidRPr="006C6220" w:rsidRDefault="006C6220" w:rsidP="007C64C8">
      <w:pPr>
        <w:ind w:firstLine="720"/>
        <w:jc w:val="both"/>
        <w:rPr>
          <w:rFonts w:ascii="Arial" w:eastAsia="Cambria" w:hAnsi="Arial" w:cs="Arial"/>
        </w:rPr>
      </w:pPr>
      <w:r w:rsidRPr="006C6220">
        <w:rPr>
          <w:rFonts w:ascii="Arial" w:eastAsia="Cambria" w:hAnsi="Arial" w:cs="Arial"/>
          <w:i/>
          <w:iCs/>
        </w:rPr>
        <w:t>Organizational Citizenship Behavior</w:t>
      </w:r>
      <w:r w:rsidRPr="006C6220">
        <w:rPr>
          <w:rFonts w:ascii="Arial" w:eastAsia="Cambria" w:hAnsi="Arial" w:cs="Arial"/>
        </w:rPr>
        <w:t xml:space="preserve"> (OCB) is an individual's behavior that is independent and not directly related to the main task, but can contribute to improving the performance of the organization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24294/jipd.v8i7.5194","ISSN":"25727931","abstract":"The purpose of this research is to investigate the relationship between transformational leadership variables and organizational citizenship behavior (OCB) variables, investigate the relationship between job satisfaction variables and organizational citizenship behavior (OCB), and investigate the relationship between organizational commitment variables and organizational citizenship behavior (OCB). This research method uses quantitative methods. In this study, the researchers used a simple random sampling technique with a sample size of 368 SMEs employee. The data collection method for this research is by distributing an online questionnaire designed using a Likert scale of 1 to 7. The data analysis technique uses Partial Least Square—Structural Equation Modeling (PLS-SEM) and data analysis tools use SmartPLS software version 3.0. The stages of data analysis are validity testing, reliability testing and hypothesis testing. The independent variables in this research are transformational leadership, job satisfaction and organizational commitment, while the dependent variable is organizational citizenship behavior (OCB). The results of this research are that transformational leadership has a positive influence on organizational citizenship behavior (OCB), Job Satisfaction has a positive influence on organizational citizenship behavior (OCB) and organizational commitment has a positive influence on organizational citizenship behavior (OCB). The theoretical implications of this research support the results of previous research that transformational leadership, job satisfaction, and organizational commitment make a positive contribution to increasing organizational citizenship behavior in SME employees. The practical implication of this research is that SME owners apply transformational leadership, create work breadth and create organizational commitment within the SME organization to support increasing employee organizational citizenship behavior so that it can encourage increased performance and competitiveness of SMEs.","author":[{"dropping-particle":"","family":"Hermawan","given":"Ferry","non-dropping-particle":"","parse-names":false,"suffix":""},{"dropping-particle":"","family":"Purnomo","given":"Hadi","non-dropping-particle":"","parse-names":false,"suffix":""},{"dropping-particle":"","family":"Kusumastuti","given":"Dani","non-dropping-particle":"","parse-names":false,"suffix":""},{"dropping-particle":"","family":"Fitriana","given":"Rahmah","non-dropping-particle":"","parse-names":false,"suffix":""},{"dropping-particle":"","family":"Octaleny","given":"Ellyza","non-dropping-particle":"","parse-names":false,"suffix":""},{"dropping-particle":"","family":"Ie","given":"Mei","non-dropping-particle":"","parse-names":false,"suffix":""},{"dropping-particle":"","family":"Sudadi","given":"","non-dropping-particle":"","parse-names":false,"suffix":""}],"container-title":"Journal of Infrastructure, Policy and Development","id":"ITEM-1","issue":"7","issued":{"date-parts":[["2024"]]},"page":"1-16","title":"The Role of Transformational Leadership, Job Satisfaction and Organizational Commitment on Organizational Citizenship Behavior (OCB) of SMEs Employees in the Digital Era","type":"article-journal","volume":"8"},"uris":["http://www.mendeley.com/documents/?uuid=97865572-5361-4fc0-b46f-79e9bd170819"]}],"mendeley":{"formattedCitation":"(Hermawan et al., 2024)","manualFormatting":"(Hermawan et al., 2024)","plainTextFormattedCitation":"(Hermawan et al., 2024)","previouslyFormattedCitation":"(Hermawan et al., 2024)"},"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Hermawan et al., 2024)</w:t>
      </w:r>
      <w:r w:rsidRPr="006C6220">
        <w:rPr>
          <w:rFonts w:ascii="Arial" w:eastAsia="Cambria" w:hAnsi="Arial" w:cs="Arial"/>
        </w:rPr>
        <w:fldChar w:fldCharType="end"/>
      </w:r>
      <w:r w:rsidRPr="006C6220">
        <w:rPr>
          <w:rFonts w:ascii="Arial" w:eastAsia="Cambria" w:hAnsi="Arial" w:cs="Arial"/>
        </w:rPr>
        <w:t xml:space="preserve">. In other words, OCB is one of the important aspects that support the effectiveness and productivity of the organization. OCB characteristics reflect positive employee behaviors that go beyond the duties, roles, and job descriptions that the organization requires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janah et al., 2020)</w:t>
      </w:r>
      <w:r w:rsidRPr="006C6220">
        <w:rPr>
          <w:rFonts w:ascii="Arial" w:eastAsia="Cambria" w:hAnsi="Arial" w:cs="Arial"/>
        </w:rPr>
        <w:fldChar w:fldCharType="end"/>
      </w:r>
      <w:r w:rsidRPr="006C6220">
        <w:rPr>
          <w:rFonts w:ascii="Arial" w:eastAsia="Cambria" w:hAnsi="Arial" w:cs="Arial"/>
        </w:rPr>
        <w:t xml:space="preserve">. Employees who have OCB behavior will show exceptional dedication, drive, and insight, exceeding the duties required for the benefit of the organization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15446/innovar.v30n75.83259","ISBN":"0000000210591","ISSN":"22486968","abstract":"This paper seeks to examine transformational and transactional leadership, employees’ organizational citizenship behavior, employees’ job satisfaction and perceived organizational support; which are employees' organizational citizenship behavior associations. In addition, this study explores the mediating role of employees’ job satisfaction and perceived organizational support in the relationship between transformational and transactional leadership styles and employees’ organizational citizenship behavior. The study was conducted at the University of Birjand, Iran, on a sample of 250 employees. This research follows a descriptive and correlational approach. Our findings show that transformational leadership and employees’ job satisfaction and perceived organizational support positively and significantly influence employees’ organizational citizenship behavior. Additionally, results revealed that employees’ job satisfaction mediates the association between transformational and transactional leadership and employees’ organizational citizenship behavior. Moreover, employees perceived organizational support mediates the association between transformational and transactional leadership and employees’ organizational citizenship behavior. Iranian organizations, especially universities, should invest in transformational leadership and job satisfaction, as well as in the selection of managers with transformational leadership styles and employees who are eager to work at the university, in order to enrich the organizational citizenship behavior of employees.","author":[{"dropping-particle":"","family":"Asgari","given":"Ali","non-dropping-particle":"","parse-names":false,"suffix":""},{"dropping-particle":"","family":"Mezginejad","given":"Somayeh","non-dropping-particle":"","parse-names":false,"suffix":""},{"dropping-particle":"","family":"Taherpour","given":"Fatemeh","non-dropping-particle":"","parse-names":false,"suffix":""}],"container-title":"Innovar","id":"ITEM-1","issue":"75","issued":{"date-parts":[["2020"]]},"page":"87-98","title":"The Role of Leadership Styles in Organizational Citizenship Behavior through The Mediation of Perceived Organizational Support and Job Satisfaction","type":"article-journal","volume":"30"},"uris":["http://www.mendeley.com/documents/?uuid=2b0686ab-4211-49f6-97ce-16a94f3a9893"]}],"mendeley":{"formattedCitation":"(Asgari et al., 2020)","manualFormatting":"(Asgari et al., 2020)","plainTextFormattedCitation":"(Asgari et al., 2020)","previouslyFormattedCitation":"(Asgari et al.,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Asgari et al., 2020)</w:t>
      </w:r>
      <w:r w:rsidRPr="006C6220">
        <w:rPr>
          <w:rFonts w:ascii="Arial" w:eastAsia="Cambria" w:hAnsi="Arial" w:cs="Arial"/>
        </w:rPr>
        <w:fldChar w:fldCharType="end"/>
      </w:r>
      <w:r w:rsidRPr="006C6220">
        <w:rPr>
          <w:rFonts w:ascii="Arial" w:eastAsia="Cambria" w:hAnsi="Arial" w:cs="Arial"/>
        </w:rPr>
        <w:t xml:space="preserve">. </w:t>
      </w:r>
    </w:p>
    <w:p w14:paraId="52A07361" w14:textId="4616DED2" w:rsidR="006C6220" w:rsidRPr="006C6220" w:rsidRDefault="006C6220" w:rsidP="007C64C8">
      <w:pPr>
        <w:ind w:firstLine="720"/>
        <w:jc w:val="both"/>
        <w:rPr>
          <w:rFonts w:ascii="Arial" w:eastAsia="Cambria" w:hAnsi="Arial" w:cs="Arial"/>
        </w:rPr>
      </w:pPr>
      <w:r w:rsidRPr="006C6220">
        <w:rPr>
          <w:rFonts w:ascii="Arial" w:eastAsia="Cambria" w:hAnsi="Arial" w:cs="Arial"/>
        </w:rPr>
        <w:t xml:space="preserve">The low OCB behavior in local government employees can be used as the focus of this study. The phenomenon of low levels </w:t>
      </w:r>
      <w:r w:rsidRPr="006C6220">
        <w:rPr>
          <w:rFonts w:ascii="Arial" w:eastAsia="Cambria" w:hAnsi="Arial" w:cs="Arial"/>
          <w:i/>
          <w:iCs/>
        </w:rPr>
        <w:t xml:space="preserve">Organizational Citizenship Behavior </w:t>
      </w:r>
      <w:r w:rsidRPr="006C6220">
        <w:rPr>
          <w:rFonts w:ascii="Arial" w:eastAsia="Cambria" w:hAnsi="Arial" w:cs="Arial"/>
        </w:rPr>
        <w:t xml:space="preserve">(OCB) in local government agencies can be caused by several factors, such as the low desire of employees to help each other in the work environment or because each employee feels able to complete his or her own tasks without the need for the help of colleagues. If this trend continues, it could be that the work culture in the office environment emphasizes more on individualism than teamwork. Therefore, it is necessary to further research the factors that affect the low OCB, whether it comes from </w:t>
      </w:r>
      <w:r w:rsidRPr="006C6220">
        <w:rPr>
          <w:rFonts w:ascii="Arial" w:eastAsia="Cambria" w:hAnsi="Arial" w:cs="Arial"/>
          <w:i/>
          <w:iCs/>
        </w:rPr>
        <w:t>Organizational Justice</w:t>
      </w:r>
      <w:r w:rsidRPr="006C6220">
        <w:rPr>
          <w:rFonts w:ascii="Arial" w:eastAsia="Cambria" w:hAnsi="Arial" w:cs="Arial"/>
        </w:rPr>
        <w:t xml:space="preserve"> which builds perceptions in organizing employees, work systems, or individual factors of each employee. </w:t>
      </w:r>
      <w:r w:rsidRPr="006C6220">
        <w:rPr>
          <w:rFonts w:ascii="Arial" w:hAnsi="Arial" w:cs="Arial"/>
        </w:rPr>
        <w:t xml:space="preserve"> that are fixed. </w:t>
      </w:r>
      <w:r w:rsidRPr="006C6220">
        <w:rPr>
          <w:rFonts w:ascii="Arial" w:eastAsia="Cambria" w:hAnsi="Arial" w:cs="Arial"/>
        </w:rPr>
        <w:t xml:space="preserve">Low employee desire to play an extra role can negatively impact relationships between employees, increase non-compliance with organizational rules, trigger envy of colleagues, cause delays in task completion, decrease organizational stability, and reduce individual and organizational performance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ISSN":"2964-0385","abstract":"… kerja dan komitmen organisasi terhadap OCB pada OCB pada karyawan pengolahan pabrik PTPN IV Bah Butong. Pengaruhkepuasan kerja dan komitmen organisasi tersebut akan …","author":[{"dropping-particle":"","family":"Zahra","given":"Dhea","non-dropping-particle":"","parse-names":false,"suffix":""},{"dropping-particle":"","family":"Siregar","given":"Onan Marakalo","non-dropping-particle":"","parse-names":false,"suffix":""}],"container-title":"Jurnal Ekonomi, Akuntansi, dan Manajemen Indonesia","id":"ITEM-1","issue":"1","issued":{"date-parts":[["2023"]]},"page":"1-15","title":"Pengaruh Kepuasan Kerja Dan Komitmen Organisasi Terhadap Organizational Citizenship Behavior (OCB) (Studi Pada Karyawan Pengolahan Pabrik Teh PTPN IV Bah Butong)","type":"article-journal","volume":"2"},"uris":["http://www.mendeley.com/documents/?uuid=2b618deb-9bb8-4930-8181-773051f5500f"]}],"mendeley":{"formattedCitation":"(Zahra &amp; Siregar, 2023)","plainTextFormattedCitation":"(Zahra &amp; Siregar, 2023)","previouslyFormattedCitation":"(Zahra &amp; Siregar,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Zahra &amp; Siregar, 2023)</w:t>
      </w:r>
      <w:r w:rsidRPr="006C6220">
        <w:rPr>
          <w:rFonts w:ascii="Arial" w:eastAsia="Cambria" w:hAnsi="Arial" w:cs="Arial"/>
        </w:rPr>
        <w:fldChar w:fldCharType="end"/>
      </w:r>
      <w:r w:rsidRPr="006C6220">
        <w:rPr>
          <w:rFonts w:ascii="Arial" w:eastAsia="Cambria" w:hAnsi="Arial" w:cs="Arial"/>
        </w:rPr>
        <w:t xml:space="preserve">. </w:t>
      </w:r>
    </w:p>
    <w:p w14:paraId="5C993C17" w14:textId="71DBD1D2" w:rsidR="006C6220" w:rsidRPr="006C6220" w:rsidRDefault="006C6220" w:rsidP="007C64C8">
      <w:pPr>
        <w:ind w:firstLine="720"/>
        <w:jc w:val="both"/>
        <w:rPr>
          <w:rFonts w:ascii="Arial" w:eastAsia="Cambria" w:hAnsi="Arial" w:cs="Arial"/>
        </w:rPr>
      </w:pPr>
      <w:r w:rsidRPr="006C6220">
        <w:rPr>
          <w:rFonts w:ascii="Arial" w:eastAsia="Cambria" w:hAnsi="Arial" w:cs="Arial"/>
        </w:rPr>
        <w:t xml:space="preserve">In an organization, OCB can be influenced by </w:t>
      </w:r>
      <w:r w:rsidRPr="006C6220">
        <w:rPr>
          <w:rFonts w:ascii="Arial" w:eastAsia="Cambria" w:hAnsi="Arial" w:cs="Arial"/>
          <w:i/>
          <w:iCs/>
        </w:rPr>
        <w:t xml:space="preserve">Organizational Justice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1","issue":"1","issued":{"date-parts":[["2024"]]},"page":"115-125","title":"Hubungan Keadilan Organisasi dan Perilaku Kewargaan Organisasi Karyawan Generasi Z Jawa Timur dengan Mediasi Komitmen","type":"article-journal","volume":"9"},"uris":["http://www.mendeley.com/documents/?uuid=ac7c2f7e-b607-437b-b043-d49e143bc564"]}],"mendeley":{"formattedCitation":"(Romadhona &amp; Prawitowati, 2024)","plainTextFormattedCitation":"(Romadhona &amp; Prawitowati, 2024)","previouslyFormattedCitation":"(Romadhona &amp; Prawitowati, 2024)"},"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Romadhona &amp; Prawitowati, 2024)</w:t>
      </w:r>
      <w:r w:rsidRPr="006C6220">
        <w:rPr>
          <w:rFonts w:ascii="Arial" w:eastAsia="Cambria" w:hAnsi="Arial" w:cs="Arial"/>
        </w:rPr>
        <w:fldChar w:fldCharType="end"/>
      </w:r>
      <w:r w:rsidRPr="006C6220">
        <w:rPr>
          <w:rFonts w:ascii="Arial" w:eastAsia="Cambria" w:hAnsi="Arial" w:cs="Arial"/>
        </w:rPr>
        <w:t xml:space="preserve">. </w:t>
      </w:r>
      <w:r w:rsidRPr="006C6220">
        <w:rPr>
          <w:rFonts w:ascii="Arial" w:eastAsia="Cambria" w:hAnsi="Arial" w:cs="Arial"/>
          <w:i/>
          <w:iCs/>
        </w:rPr>
        <w:t>Organizational justice</w:t>
      </w:r>
      <w:r w:rsidRPr="006C6220">
        <w:rPr>
          <w:rFonts w:ascii="Arial" w:eastAsia="Cambria" w:hAnsi="Arial" w:cs="Arial"/>
        </w:rPr>
        <w:t xml:space="preserve"> is the employee's perception of the justice received in an organization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abstract":"Penelitian ini bertujuan untuk menganalisis dan menjelaskan pengaruh positif Keadilan Organisasi, Kepuasan Kerja dan Komitmen Organisasi terhadap Kinerja Karyawan BPJS Ketengakerjaan Kota Jambi. Desain dalam penelitian ini menggunakan pendekatan kuantitatif dengan metodologi survey analitik, yang dimana ada dan tidaknya pengaruh Keadilan Organisasi, Kepuasan Kerja dan Komitmen Organisasi terhadap kinerja karyawan BPJS Ketenagakerjaan Kota Jambi, baik secara parsial maupun simultan. Variabel yang digunakan yaitu Keadilan Organisasi, Kepuasan Kerja dan Komitmen Organisasi sebagai variabel independen, sementara Kinerja Karyawan sebagai variabel Dependen. Data yang digunakan yaitu data primer dan teknik pengambilan data dilakukan dengan penyebaran kuisioner kepada seluruh populasi yang berjumlah 50 orang. Metode Analisis yang digunakan yaitu statistik inferensial dengan alat analisis regresi linier berganda dengan alat bantu menggunakan Software SPSS 21. Hasil penelitian menunjukan bahwa Keadilan Organisasi, Kepuasan Kerja, dan Komitmen Organisasi dapat berpengaruh positif dan signifikan terhadap Kinerja Karyawan BPJS Ketenagakerjaan Kota Jambi, baik secara parsial maupun simultan.","author":[{"dropping-particle":"","family":"Manihuruk","given":"Febrianti Eliana","non-dropping-particle":"","parse-names":false,"suffix":""}],"container-title":"Jurnal Manajemen Terapan dan Keuangan (Mankeu)","id":"ITEM-1","issue":"1","issued":{"date-parts":[["2023"]]},"page":"115-128","title":"Analisis Pengaruh Keadilan Organisasi, Kepuasan Kerja dan Komitmen Organisasi terhadap Kinerja Karyawan BPJS Ketenagakerjaan Kota Jambi","type":"article-journal","volume":"12"},"uris":["http://www.mendeley.com/documents/?uuid=41269745-cbaa-45ac-bdd0-09e2f9672c42"]}],"mendeley":{"formattedCitation":"(Manihuruk, 2023)","plainTextFormattedCitation":"(Manihuruk, 2023)","previouslyFormattedCitation":"(Manihuruk,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Manihuruk, 2023)</w:t>
      </w:r>
      <w:r w:rsidRPr="006C6220">
        <w:rPr>
          <w:rFonts w:ascii="Arial" w:eastAsia="Cambria" w:hAnsi="Arial" w:cs="Arial"/>
        </w:rPr>
        <w:fldChar w:fldCharType="end"/>
      </w:r>
      <w:r w:rsidRPr="006C6220">
        <w:rPr>
          <w:rFonts w:ascii="Arial" w:eastAsia="Cambria" w:hAnsi="Arial" w:cs="Arial"/>
        </w:rPr>
        <w:t xml:space="preserve">. If an organization has a high level of fairness, then the planning and implementation of the decision-making process and its results will be done fairly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Lim &amp; Setyawan, 2023)</w:t>
      </w:r>
      <w:r w:rsidRPr="006C6220">
        <w:rPr>
          <w:rFonts w:ascii="Arial" w:eastAsia="Cambria" w:hAnsi="Arial" w:cs="Arial"/>
        </w:rPr>
        <w:fldChar w:fldCharType="end"/>
      </w:r>
      <w:r w:rsidRPr="006C6220">
        <w:rPr>
          <w:rFonts w:ascii="Arial" w:eastAsia="Cambria" w:hAnsi="Arial" w:cs="Arial"/>
        </w:rPr>
        <w:t xml:space="preserve">. By showing a fair and equitable nature, employees will tend to work according to what is expected when carrying out their work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Kamil &amp; Rivai, 2021)</w:t>
      </w:r>
      <w:r w:rsidRPr="006C6220">
        <w:rPr>
          <w:rFonts w:ascii="Arial" w:eastAsia="Cambria" w:hAnsi="Arial" w:cs="Arial"/>
        </w:rPr>
        <w:fldChar w:fldCharType="end"/>
      </w:r>
      <w:r w:rsidRPr="006C6220">
        <w:rPr>
          <w:rFonts w:ascii="Arial" w:eastAsia="Cambria" w:hAnsi="Arial" w:cs="Arial"/>
        </w:rPr>
        <w:t xml:space="preserve">. Research </w:t>
      </w:r>
      <w:r w:rsidRPr="006C6220">
        <w:rPr>
          <w:rFonts w:ascii="Arial" w:eastAsia="Cambria" w:hAnsi="Arial" w:cs="Arial"/>
        </w:rPr>
        <w:lastRenderedPageBreak/>
        <w:t xml:space="preserve">from </w:t>
      </w:r>
      <w:r w:rsidRPr="006C6220">
        <w:rPr>
          <w:rFonts w:ascii="Arial" w:eastAsia="Cambria" w:hAnsi="Arial" w:cs="Arial"/>
        </w:rPr>
        <w:fldChar w:fldCharType="begin" w:fldLock="1"/>
      </w:r>
      <w:r w:rsidR="00813BA9">
        <w:rPr>
          <w:rFonts w:ascii="Arial" w:eastAsia="Cambria" w:hAnsi="Arial" w:cs="Arial"/>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amp; Rivai (2021), Lim &amp; Setyawan (2023), Romadhona &amp; Prawitowati (2024), dan Syafriyanti &amp;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Bastyant et al., (2024), Kamil &amp; Rivai (2021), Lim &amp; Setyawan (2023), Romadhona &amp; Prawitowati (2024), and Syafriyanti &amp; Anisah (2021)</w:t>
      </w:r>
      <w:r w:rsidRPr="006C6220">
        <w:rPr>
          <w:rFonts w:ascii="Arial" w:eastAsia="Cambria" w:hAnsi="Arial" w:cs="Arial"/>
        </w:rPr>
        <w:fldChar w:fldCharType="end"/>
      </w:r>
      <w:r w:rsidRPr="006C6220">
        <w:rPr>
          <w:rFonts w:ascii="Arial" w:eastAsia="Cambria" w:hAnsi="Arial" w:cs="Arial"/>
        </w:rPr>
        <w:t xml:space="preserve"> revealed that organizational justice has a positive and significant effect on OCB. The existence of equal treatment between employees is needed to foster the desire to improve OCB's behavior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Kamil &amp; Rivai, 2021)</w:t>
      </w:r>
      <w:r w:rsidRPr="006C6220">
        <w:rPr>
          <w:rFonts w:ascii="Arial" w:eastAsia="Cambria" w:hAnsi="Arial" w:cs="Arial"/>
        </w:rPr>
        <w:fldChar w:fldCharType="end"/>
      </w:r>
      <w:r w:rsidRPr="006C6220">
        <w:rPr>
          <w:rFonts w:ascii="Arial" w:eastAsia="Cambria" w:hAnsi="Arial" w:cs="Arial"/>
        </w:rPr>
        <w:t xml:space="preserve">. While research from </w:t>
      </w:r>
      <w:r w:rsidRPr="006C6220">
        <w:rPr>
          <w:rFonts w:ascii="Arial" w:eastAsia="Cambria" w:hAnsi="Arial" w:cs="Arial"/>
        </w:rPr>
        <w:fldChar w:fldCharType="begin" w:fldLock="1"/>
      </w:r>
      <w:r w:rsidR="003321F9">
        <w:rPr>
          <w:rFonts w:ascii="Arial" w:eastAsia="Cambria" w:hAnsi="Arial" w:cs="Arial"/>
        </w:rPr>
        <w:instrText>ADDIN CSL_CITATION {"citationItems":[{"id":"ITEM-1","itemData":{"author":[{"dropping-particle":"","family":"Nurhafni","given":"Ivo","non-dropping-particle":"","parse-names":false,"suffix":""},{"dropping-particle":"","family":"Zefriyenni","given":"","non-dropping-particle":"","parse-names":false,"suffix":""},{"dropping-particle":"","family":"Very","given":"Jhon","non-dropping-particle":"","parse-names":false,"suffix":""}],"container-title":"Journal of Business and Economics (JBE)","id":"ITEM-1","issue":"3","issued":{"date-parts":[["2022"]]},"page":"279-289","title":"Analisis Kepemimpinan Transformasional, Kompetensi, dan Keadilan Organisasi terhadap Kinerja Pegawai melalui Organizational Citizenship Behavior (OCB) sebagai Pemediasi","type":"article-journal","volume":"7"},"uris":["http://www.mendeley.com/documents/?uuid=37786ed7-91ee-4206-9283-862f2541ac21"]}],"mendeley":{"formattedCitation":"(Nurhafni et al., 2022)","manualFormatting":"Nurhafni et al., (2022)","plainTextFormattedCitation":"(Nurhafni et al., 2022)","previouslyFormattedCitation":"(Nurhafni et al., 2022)"},"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hafni et al., (2022)</w:t>
      </w:r>
      <w:r w:rsidRPr="006C6220">
        <w:rPr>
          <w:rFonts w:ascii="Arial" w:eastAsia="Cambria" w:hAnsi="Arial" w:cs="Arial"/>
        </w:rPr>
        <w:fldChar w:fldCharType="end"/>
      </w:r>
      <w:r w:rsidRPr="006C6220">
        <w:rPr>
          <w:rFonts w:ascii="Arial" w:eastAsia="Cambria" w:hAnsi="Arial" w:cs="Arial"/>
        </w:rPr>
        <w:t xml:space="preserve"> shows that organizational justice has no effect on OCB.</w:t>
      </w:r>
    </w:p>
    <w:p w14:paraId="24A6077E" w14:textId="54D6ACDB" w:rsidR="007C64C8" w:rsidRDefault="006C6220" w:rsidP="007C64C8">
      <w:pPr>
        <w:ind w:firstLine="720"/>
        <w:jc w:val="both"/>
        <w:rPr>
          <w:rFonts w:ascii="Arial" w:eastAsia="Cambria" w:hAnsi="Arial" w:cs="Arial"/>
        </w:rPr>
      </w:pPr>
      <w:r w:rsidRPr="006C6220">
        <w:rPr>
          <w:rFonts w:ascii="Arial" w:eastAsia="Cambria" w:hAnsi="Arial" w:cs="Arial"/>
        </w:rPr>
        <w:t xml:space="preserve">Moreover </w:t>
      </w:r>
      <w:r w:rsidRPr="006C6220">
        <w:rPr>
          <w:rFonts w:ascii="Arial" w:eastAsia="Cambria" w:hAnsi="Arial" w:cs="Arial"/>
          <w:i/>
          <w:iCs/>
        </w:rPr>
        <w:t>Quality of Work Life</w:t>
      </w:r>
      <w:r w:rsidRPr="006C6220">
        <w:rPr>
          <w:rFonts w:ascii="Arial" w:eastAsia="Cambria" w:hAnsi="Arial" w:cs="Arial"/>
        </w:rPr>
        <w:t xml:space="preserve"> (QWL) is also a factor that can affect OCB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Rimatanti &amp; Darmawan, 2023)</w:t>
      </w:r>
      <w:r w:rsidRPr="006C6220">
        <w:rPr>
          <w:rFonts w:ascii="Arial" w:eastAsia="Cambria" w:hAnsi="Arial" w:cs="Arial"/>
        </w:rPr>
        <w:fldChar w:fldCharType="end"/>
      </w:r>
      <w:r w:rsidRPr="006C6220">
        <w:rPr>
          <w:rFonts w:ascii="Arial" w:eastAsia="Cambria" w:hAnsi="Arial" w:cs="Arial"/>
        </w:rPr>
        <w:t xml:space="preserve">. QWL is an overview of the extent to which human needs are met in the work environment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46930/ojsuda.v30i2.2278","ISSN":"0021-4787","author":[{"dropping-particle":"","family":"Agustina","given":"Ratna","non-dropping-particle":"","parse-names":false,"suffix":""},{"dropping-particle":"","family":"Yusuf","given":"Muhammad","non-dropping-particle":"","parse-names":false,"suffix":""},{"dropping-particle":"","family":"Sutiyan","given":"Ory Syafari Jamel","non-dropping-particle":"","parse-names":false,"suffix":""},{"dropping-particle":"","family":"Ardianto","given":"Rian","non-dropping-particle":"","parse-names":false,"suffix":""},{"dropping-particle":"","family":"Norvadewi","given":"","non-dropping-particle":"","parse-names":false,"suffix":""}],"container-title":"Jurnal Darma Agung","id":"ITEM-1","issue":"2","issued":{"date-parts":[["2022"]]},"page":"589–605","title":"Employee Performance Mediated Quality of Work Life Relationship Satisfaction on The Job and Organizational Commitment","type":"article-journal","volume":"30"},"uris":["http://www.mendeley.com/documents/?uuid=dd3efdf3-241c-4747-9170-94680095b7d7"]}],"mendeley":{"formattedCitation":"(Agustina et al., 2022)","manualFormatting":"(Agustina et al., 2022)","plainTextFormattedCitation":"(Agustina et al., 2022)","previouslyFormattedCitation":"(Agustina et al., 2022)"},"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Agustina et al., 2022)</w:t>
      </w:r>
      <w:r w:rsidRPr="006C6220">
        <w:rPr>
          <w:rFonts w:ascii="Arial" w:eastAsia="Cambria" w:hAnsi="Arial" w:cs="Arial"/>
        </w:rPr>
        <w:fldChar w:fldCharType="end"/>
      </w:r>
      <w:r w:rsidRPr="006C6220">
        <w:rPr>
          <w:rFonts w:ascii="Arial" w:eastAsia="Cambria" w:hAnsi="Arial" w:cs="Arial"/>
        </w:rPr>
        <w:t xml:space="preserve">. QWL also refers to the overall well-being of employees in the workplace. QWL that is optimally designed will be able to have a positive impact on employees and the organization </w:t>
      </w:r>
      <w:r w:rsidR="00813BA9">
        <w:rPr>
          <w:rFonts w:ascii="Arial" w:eastAsia="Cambria" w:hAnsi="Arial" w:cs="Arial"/>
        </w:rPr>
        <w:fldChar w:fldCharType="begin" w:fldLock="1"/>
      </w:r>
      <w:r w:rsidR="00813BA9">
        <w:rPr>
          <w:rFonts w:ascii="Arial" w:eastAsia="Cambria" w:hAnsi="Arial" w:cs="Arial"/>
        </w:rPr>
        <w:instrText>ADDIN CSL_CITATION {"citationItems":[{"id":"ITEM-1","itemData":{"author":[{"dropping-particle":"","family":"Dimpu","given":"Agus","non-dropping-particle":"","parse-names":false,"suffix":""},{"dropping-particle":"","family":"Situmorang","given":"Rejeki","non-dropping-particle":"","parse-names":false,"suffix":""},{"dropping-particle":"","family":"Sihombing","given":"Delviana R W","non-dropping-particle":"","parse-names":false,"suffix":""},{"dropping-particle":"","family":"Manurung","given":"Herta","non-dropping-particle":"","parse-names":false,"suffix":""},{"dropping-particle":"","family":"Ekonomi","given":"Fakultas","non-dropping-particle":"","parse-names":false,"suffix":""},{"dropping-particle":"","family":"Ekonomi","given":"Fakultas","non-dropping-particle":"","parse-names":false,"suffix":""},{"dropping-particle":"","family":"Ekonomi","given":"Fakultas","non-dropping-particle":"","parse-names":false,"suffix":""}],"container-title":"EcoJurnal","id":"ITEM-1","issue":"1","issued":{"date-parts":[["2024"]]},"page":"65-70","title":"Pengaruh Kualitas Kerja Pegawai Terhadap Kepuasan Masyarakat Desa Lobu Siregar I Kecamatan Siborongborong Kabupaten Tapanuli Utara","type":"article-journal","volume":"3"},"uris":["http://www.mendeley.com/documents/?uuid=1bd02992-be4e-4ac5-8948-f59c2f971a5a"]}],"mendeley":{"formattedCitation":"(Dimpu et al., 2024)","plainTextFormattedCitation":"(Dimpu et al., 2024)"},"properties":{"noteIndex":0},"schema":"https://github.com/citation-style-language/schema/raw/master/csl-citation.json"}</w:instrText>
      </w:r>
      <w:r w:rsidR="00813BA9">
        <w:rPr>
          <w:rFonts w:ascii="Arial" w:eastAsia="Cambria" w:hAnsi="Arial" w:cs="Arial"/>
        </w:rPr>
        <w:fldChar w:fldCharType="separate"/>
      </w:r>
      <w:r w:rsidR="00813BA9" w:rsidRPr="00813BA9">
        <w:rPr>
          <w:rFonts w:ascii="Arial" w:eastAsia="Cambria" w:hAnsi="Arial" w:cs="Arial"/>
          <w:noProof/>
        </w:rPr>
        <w:t>(Dimpu et al., 2024)</w:t>
      </w:r>
      <w:r w:rsidR="00813BA9">
        <w:rPr>
          <w:rFonts w:ascii="Arial" w:eastAsia="Cambria" w:hAnsi="Arial" w:cs="Arial"/>
        </w:rPr>
        <w:fldChar w:fldCharType="end"/>
      </w:r>
      <w:r w:rsidRPr="006C6220">
        <w:rPr>
          <w:rFonts w:ascii="Arial" w:eastAsia="Cambria" w:hAnsi="Arial" w:cs="Arial"/>
        </w:rPr>
        <w:t xml:space="preserve"> Quite a lot of research links the influence </w:t>
      </w:r>
      <w:r w:rsidRPr="006C6220">
        <w:rPr>
          <w:rFonts w:ascii="Arial" w:eastAsia="Cambria" w:hAnsi="Arial" w:cs="Arial"/>
          <w:i/>
          <w:iCs/>
        </w:rPr>
        <w:t>Organizational Justice</w:t>
      </w:r>
      <w:r w:rsidRPr="006C6220">
        <w:rPr>
          <w:rFonts w:ascii="Arial" w:eastAsia="Cambria" w:hAnsi="Arial" w:cs="Arial"/>
        </w:rPr>
        <w:t xml:space="preserve"> and QWL against </w:t>
      </w:r>
      <w:r w:rsidRPr="006C6220">
        <w:rPr>
          <w:rFonts w:ascii="Arial" w:eastAsia="Cambria" w:hAnsi="Arial" w:cs="Arial"/>
          <w:i/>
          <w:iCs/>
        </w:rPr>
        <w:t xml:space="preserve">Organizational Citizenship Behavior </w:t>
      </w:r>
      <w:r w:rsidRPr="006C6220">
        <w:rPr>
          <w:rFonts w:ascii="Arial" w:eastAsia="Cambria" w:hAnsi="Arial" w:cs="Arial"/>
        </w:rPr>
        <w:t xml:space="preserve">(OCB), but there are still differences in the results of the research. For example, research from </w:t>
      </w:r>
      <w:r w:rsidRPr="006C6220">
        <w:rPr>
          <w:rFonts w:ascii="Arial" w:eastAsia="Cambria" w:hAnsi="Arial" w:cs="Arial"/>
        </w:rPr>
        <w:fldChar w:fldCharType="begin" w:fldLock="1"/>
      </w:r>
      <w:r w:rsidR="003321F9">
        <w:rPr>
          <w:rFonts w:ascii="Arial" w:eastAsia="Cambria" w:hAnsi="Arial" w:cs="Arial"/>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amp; Rivai (2021), Lim &amp; Setyawan (2023), Romadhona &amp; Prawitowati (2024), dan Syafriyanti &amp;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Bastyant et al., (2024), Kamil &amp; Rivai (2021), Lim &amp; Setyawan (2023), Romadhona &amp; Prawitowati (2024), and Syafriyanti &amp; Anisah (2021)</w:t>
      </w:r>
      <w:r w:rsidRPr="006C6220">
        <w:rPr>
          <w:rFonts w:ascii="Arial" w:eastAsia="Cambria" w:hAnsi="Arial" w:cs="Arial"/>
        </w:rPr>
        <w:fldChar w:fldCharType="end"/>
      </w:r>
      <w:r w:rsidRPr="006C6220">
        <w:rPr>
          <w:rFonts w:ascii="Arial" w:eastAsia="Cambria" w:hAnsi="Arial" w:cs="Arial"/>
        </w:rPr>
        <w:t xml:space="preserve"> reveals that </w:t>
      </w:r>
      <w:r w:rsidRPr="006C6220">
        <w:rPr>
          <w:rFonts w:ascii="Arial" w:eastAsia="Cambria" w:hAnsi="Arial" w:cs="Arial"/>
          <w:i/>
          <w:iCs/>
        </w:rPr>
        <w:t>Organizational Justice</w:t>
      </w:r>
      <w:r w:rsidRPr="006C6220">
        <w:rPr>
          <w:rFonts w:ascii="Arial" w:eastAsia="Cambria" w:hAnsi="Arial" w:cs="Arial"/>
        </w:rPr>
        <w:t xml:space="preserve"> has a positive and significant effect on OCB. The existence of equal treatment between employees is needed in fostering the desire to improve OCB behavior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Kamil &amp; Rivai, 2021)</w:t>
      </w:r>
      <w:r w:rsidRPr="006C6220">
        <w:rPr>
          <w:rFonts w:ascii="Arial" w:eastAsia="Cambria" w:hAnsi="Arial" w:cs="Arial"/>
        </w:rPr>
        <w:fldChar w:fldCharType="end"/>
      </w:r>
      <w:r w:rsidRPr="006C6220">
        <w:rPr>
          <w:rFonts w:ascii="Arial" w:eastAsia="Cambria" w:hAnsi="Arial" w:cs="Arial"/>
        </w:rPr>
        <w:t xml:space="preserve">. While research from </w:t>
      </w:r>
      <w:r w:rsidRPr="006C6220">
        <w:rPr>
          <w:rFonts w:ascii="Arial" w:eastAsia="Cambria" w:hAnsi="Arial" w:cs="Arial"/>
        </w:rPr>
        <w:fldChar w:fldCharType="begin" w:fldLock="1"/>
      </w:r>
      <w:r w:rsidR="006F60C7">
        <w:rPr>
          <w:rFonts w:ascii="Arial" w:eastAsia="Cambria" w:hAnsi="Arial" w:cs="Arial"/>
        </w:rPr>
        <w:instrText>ADDIN CSL_CITATION {"citationItems":[{"id":"ITEM-1","itemData":{"author":[{"dropping-particle":"","family":"Nurhafni","given":"Ivo","non-dropping-particle":"","parse-names":false,"suffix":""},{"dropping-particle":"","family":"Zefriyenni","given":"","non-dropping-particle":"","parse-names":false,"suffix":""},{"dropping-particle":"","family":"Very","given":"Jhon","non-dropping-particle":"","parse-names":false,"suffix":""}],"container-title":"Journal of Business and Economics (JBE)","id":"ITEM-1","issue":"3","issued":{"date-parts":[["2022"]]},"page":"279-289","title":"Analisis Kepemimpinan Transformasional, Kompetensi, dan Keadilan Organisasi terhadap Kinerja Pegawai melalui Organizational Citizenship Behavior (OCB) sebagai Pemediasi","type":"article-journal","volume":"7"},"uris":["http://www.mendeley.com/documents/?uuid=37786ed7-91ee-4206-9283-862f2541ac21"]}],"mendeley":{"formattedCitation":"(Nurhafni et al., 2022)","manualFormatting":"Nurhafni et al., (2022)","plainTextFormattedCitation":"(Nurhafni et al., 2022)","previouslyFormattedCitation":"(Nurhafni et al., 2022)"},"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Nurhafni et al., (2022)</w:t>
      </w:r>
      <w:r w:rsidRPr="006C6220">
        <w:rPr>
          <w:rFonts w:ascii="Arial" w:eastAsia="Cambria" w:hAnsi="Arial" w:cs="Arial"/>
        </w:rPr>
        <w:fldChar w:fldCharType="end"/>
      </w:r>
      <w:r w:rsidRPr="006C6220">
        <w:rPr>
          <w:rFonts w:ascii="Arial" w:eastAsia="Cambria" w:hAnsi="Arial" w:cs="Arial"/>
        </w:rPr>
        <w:t xml:space="preserve"> shows that </w:t>
      </w:r>
      <w:r w:rsidRPr="006C6220">
        <w:rPr>
          <w:rFonts w:ascii="Arial" w:eastAsia="Cambria" w:hAnsi="Arial" w:cs="Arial"/>
          <w:i/>
          <w:iCs/>
        </w:rPr>
        <w:t>Organizational Justice</w:t>
      </w:r>
      <w:r w:rsidRPr="006C6220">
        <w:rPr>
          <w:rFonts w:ascii="Arial" w:eastAsia="Cambria" w:hAnsi="Arial" w:cs="Arial"/>
        </w:rPr>
        <w:t xml:space="preserve"> has no effect on OCB. Research from </w:t>
      </w:r>
      <w:r w:rsidRPr="006C6220">
        <w:rPr>
          <w:rFonts w:ascii="Arial" w:eastAsia="Cambria" w:hAnsi="Arial" w:cs="Arial"/>
        </w:rPr>
        <w:fldChar w:fldCharType="begin" w:fldLock="1"/>
      </w:r>
      <w:r w:rsidR="00813BA9">
        <w:rPr>
          <w:rFonts w:ascii="Arial" w:eastAsia="Cambria" w:hAnsi="Arial" w:cs="Arial"/>
        </w:rPr>
        <w:instrText>ADDIN CSL_CITATION {"citationItems":[{"id":"ITEM-1","itemData":{"DOI":"10.29210/020211163","ISSN":"2477-8524","abstract":"The purpose of this study is to analyze the relationship between Transformational Leadership, Leader Member Exchange, Digital Transformation on Work Innovation Capabilities and Organizational Citizenship Behavior. In this study using quantitative methods and data analysis techniques Structural Equation Modeling (SEM) using SmartPLS 3.0 software. This research was conducted the sample units were 390 Micro, Small &amp; Medium Enterprises (MSMEs). Based on the results of data analysis, it is concluded that transformational leadership has a significant effect on Work Innovation Capabilities, transformational leadership has no significant effect on Organizational Citizenship Behavior, Leader Member Exchange has a significant effect on Work Innovation Capabilities, Leader Member Exchange has no significant effect on Organizational Citizenship Behavior, digital transformation has no significant effect on Work Innovation Capabilities, digital Transformation has no significant effect on Organizational Citizenship Behavior, Work Innovation Capabilities have no significant effect on Organizational Citizenship Behavior, transformational Leadership has no significant effect on Work Innovation Capabilities through Organizational Citizenship Behavior, Leader Member Exchange has no significant effect on Work Innovation Capabilities via Organizational Citizens hip Behavior , digital transformation has no significant effect on Work Innovation Capabilities through Organizational Citizenship Behavior.","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Linguistica Antverpiensia","id":"ITEM-1","issue":"2","issued":{"date-parts":[["2021"]]},"page":"2908-2932","title":"The Role of Transformational leadership, Leader Member Exchange, Digital Transformation on Organizational Citizenship Behaviour and Work Innovation Capabilities in during Covid-19 Pandemic","type":"article-journal"},"uris":["http://www.mendeley.com/documents/?uuid=b6cb599b-9a42-4939-95f5-ff1a06e55fa2"]},{"id":"ITEM-2","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2","issued":{"date-parts":[["2023"]]},"page":"2013-2028","title":"Investigating The Role Digital Transformation and Human Resource Management on the Performance of The Universities","type":"article-journal","volume":"7"},"uris":["http://www.mendeley.com/documents/?uuid=4f756c55-2152-4f94-82b9-6f2dd617b029"]},{"id":"ITEM-3","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3","issue":"6","issued":{"date-parts":[["2020"]]},"page":"69-88","title":"The Effect of Competence and Quality of Work Life on Organizational Citizenship Behavior (OCB) with Organizational Commitment Mediation","type":"article-journal","volume":"2"},"uris":["http://www.mendeley.com/documents/?uuid=77ea52c1-ac2c-4f34-8ae2-8ea50c2f4263"]},{"id":"ITEM-4","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4","issue":"1","issued":{"date-parts":[["2023"]]},"page":"12-26","title":"Influence of Quality of Work Life (QWL), Organizational Commitment (OC) and Transformational Leadership on Organizational Citizenship Behavior (OCB)","type":"article-journal","volume":"1"},"uris":["http://www.mendeley.com/documents/?uuid=6a36fdf2-581e-4686-8955-4d763066becf"]},{"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Purwanto et al., 2021, 2023; Rimatanti &amp; Darmawan, 2023; Sumarsi &amp; Rizal, 2020; Widodo et al., 2023)","manualFormatting":"Purwanto et al., (2021, 2023), Rimatanti &amp; Darmawan (2023), Sumarsi &amp; Rizal (2020), dan Widodo et al. (2023)","plainTextFormattedCitation":"(Purwanto et al., 2021, 2023; Rimatanti &amp; Darmawan, 2023; Sumarsi &amp; Rizal, 2020; Widodo et al., 2023)","previouslyFormattedCitation":"(Purwanto et al., 2021, 2023; Rimatanti &amp; Darmawan, 2023; Sumarsi &amp; Rizal, 2020; Widodo et al.,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Purwanto et al., (2021, 2023), Rimatanti &amp; Darmawan (2023), Sumarsi &amp; Rizal (2020), and Widodo et al. (2023)</w:t>
      </w:r>
      <w:r w:rsidRPr="006C6220">
        <w:rPr>
          <w:rFonts w:ascii="Arial" w:eastAsia="Cambria" w:hAnsi="Arial" w:cs="Arial"/>
        </w:rPr>
        <w:fldChar w:fldCharType="end"/>
      </w:r>
      <w:r w:rsidRPr="006C6220">
        <w:rPr>
          <w:rFonts w:ascii="Arial" w:eastAsia="Cambria" w:hAnsi="Arial" w:cs="Arial"/>
        </w:rPr>
        <w:t xml:space="preserve"> shows that QWL has a positive and significant effect on OCB. Prioritizing QWL will also benefit employees and the organization as a whole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1177/0258042X19851912","ISSN":"23210710","abstract":"Every organization is interested in improving the work performance of its employees. Also, quality of work life (QWL) has become of paramount importance for the smooth functioning of an organization. The present research study, thus, attempts to assess the impact of QWL on Work Performance and its dimensions—task performance, contextual performance and counter-productive work behaviour (CWB) among the employees of Himachal Pradesh Power Corporation Limited (HPPCL). The data was collected from a sample of 270 HPPCL employees, selected by using convenience sampling technique. Results of this study show that the QWL experienced by the employees of HPPCL has a significant and positive impact on their task, contextual and overall work performance, and a significant, weak and negative impact on their CWB. Results also reveal that the employees often performed their duties satisfactorily. However, they have been found to have a significant involvement in CWB, which has also been found to deteriorate their overall work performance. Thus, CWB is an area of concern for the organization. The study also discusses its various implications for the concerned organization, viz. improving overall work performance of its employees (emphasizing on enhancing their task and contextual performance and reducing their CWB) by adopting various measures to improve their QWL.","author":[{"dropping-particle":"","family":"Mehra","given":"Ruchi","non-dropping-particle":"","parse-names":false,"suffix":""}],"container-title":"International Journal of Research and Analytical Reviews (IJRAR)","id":"ITEM-1","issue":"1","issued":{"date-parts":[["2023"]]},"page":"500-504","title":"A Study of Impact of Quality of Work Life on Organizational Commitment in Manufacturing Sector","type":"article-journal","volume":"10"},"uris":["http://www.mendeley.com/documents/?uuid=5fde6e60-e67e-4922-9324-333d7640a0c1"]}],"mendeley":{"formattedCitation":"(Mehra, 2023)","plainTextFormattedCitation":"(Mehra, 2023)","previouslyFormattedCitation":"(Mehra,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Mehra, 2023)</w:t>
      </w:r>
      <w:r w:rsidRPr="006C6220">
        <w:rPr>
          <w:rFonts w:ascii="Arial" w:eastAsia="Cambria" w:hAnsi="Arial" w:cs="Arial"/>
        </w:rPr>
        <w:fldChar w:fldCharType="end"/>
      </w:r>
      <w:r w:rsidRPr="006C6220">
        <w:rPr>
          <w:rFonts w:ascii="Arial" w:eastAsia="Cambria" w:hAnsi="Arial" w:cs="Arial"/>
        </w:rPr>
        <w:t xml:space="preserve">. However, there is research from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29210/020211247","ISSN":"2477-8524","abstract":"This study aims to determine the impacts of Quality of World Life (QWL), Work Motivation (WM) on Organizational Citizenship Behavior (OCB) mediated by Job Satisfaction (JS). Here, information and data are obtained from 171 responses from PT. Regarsport Industri Indonesia employees collected using online questionnaires. The data were analyzed via factor analysis with SPSS supports. From the analysis, the results describe that there is a direct effect of QWL and WM on OCB. Furthermore, there is an indirect influence of QWL and WM on OCB mediated by JS. Interestingly, the mediation variable is incapable to directly affect the OCB. Therefore, this study demonstrates the importance of QWL and motivation so that Job Satisfaction is fulfilled and finally the formation of OCB employees is established.","author":[{"dropping-particle":"","family":"Hidayah","given":"Nur","non-dropping-particle":"","parse-names":false,"suffix":""},{"dropping-particle":"","family":"Hendarsjah","given":"Hidajat","non-dropping-particle":"","parse-names":false,"suffix":""}],"container-title":"JPPI (Jurnal Penelitian Pendidikan Indonesia)","id":"ITEM-1","issue":"3","issued":{"date-parts":[["2021"]]},"page":"499-506","title":"The Impact of Quality of Work Life (QWL) and Work Motivation on The Organizational Citizenship Behavior (OCB) with Job Satisfaction as a Mediating variables","type":"article-journal","volume":"7"},"uris":["http://www.mendeley.com/documents/?uuid=37bb180a-8999-4569-9fd8-ee4affd98d47"]}],"mendeley":{"formattedCitation":"(Hidayah &amp; Hendarsjah, 2021)","manualFormatting":"Hidayah &amp; Hendarsjah (2021)","plainTextFormattedCitation":"(Hidayah &amp; Hendarsjah, 2021)","previouslyFormattedCitation":"(Hidayah &amp; Hendarsjah, 2021)"},"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Hidayah &amp; Hendarsjah (2021)</w:t>
      </w:r>
      <w:r w:rsidRPr="006C6220">
        <w:rPr>
          <w:rFonts w:ascii="Arial" w:eastAsia="Cambria" w:hAnsi="Arial" w:cs="Arial"/>
        </w:rPr>
        <w:fldChar w:fldCharType="end"/>
      </w:r>
      <w:r w:rsidRPr="006C6220">
        <w:rPr>
          <w:rFonts w:ascii="Arial" w:eastAsia="Cambria" w:hAnsi="Arial" w:cs="Arial"/>
        </w:rPr>
        <w:t xml:space="preserve"> which indicates that OCB levels cannot be affected by QWL.</w:t>
      </w:r>
    </w:p>
    <w:p w14:paraId="49640FD2" w14:textId="37F0682B" w:rsidR="006C6220" w:rsidRPr="006C6220" w:rsidRDefault="006C6220" w:rsidP="00511A78">
      <w:pPr>
        <w:ind w:firstLine="720"/>
        <w:jc w:val="both"/>
        <w:rPr>
          <w:rFonts w:ascii="Arial" w:eastAsia="Cambria" w:hAnsi="Arial" w:cs="Arial"/>
        </w:rPr>
      </w:pPr>
      <w:r w:rsidRPr="006C6220">
        <w:rPr>
          <w:rFonts w:ascii="Arial" w:eastAsia="Cambria" w:hAnsi="Arial" w:cs="Arial"/>
        </w:rPr>
        <w:t xml:space="preserve">From the explanation above, it can be seen that there are still inconsistencies between the relationship </w:t>
      </w:r>
      <w:r w:rsidRPr="006C6220">
        <w:rPr>
          <w:rFonts w:ascii="Arial" w:eastAsia="Cambria" w:hAnsi="Arial" w:cs="Arial"/>
          <w:i/>
          <w:iCs/>
        </w:rPr>
        <w:t>Organizational Justice</w:t>
      </w:r>
      <w:r w:rsidRPr="006C6220">
        <w:rPr>
          <w:rFonts w:ascii="Arial" w:eastAsia="Cambria" w:hAnsi="Arial" w:cs="Arial"/>
        </w:rPr>
        <w:t xml:space="preserve"> and QWL against OCB. The researcher tries to provide a solution to the research gap by adding a mediating variable. </w:t>
      </w:r>
      <w:r w:rsidRPr="006C6220">
        <w:rPr>
          <w:rFonts w:ascii="Arial" w:eastAsia="Cambria" w:hAnsi="Arial" w:cs="Arial"/>
          <w:i/>
          <w:iCs/>
        </w:rPr>
        <w:t>Organizational commitment</w:t>
      </w:r>
      <w:r w:rsidRPr="006C6220">
        <w:rPr>
          <w:rFonts w:ascii="Arial" w:eastAsia="Cambria" w:hAnsi="Arial" w:cs="Arial"/>
        </w:rPr>
        <w:t xml:space="preserve"> is considered to be able to mediate the relationship between </w:t>
      </w:r>
      <w:r w:rsidRPr="006C6220">
        <w:rPr>
          <w:rFonts w:ascii="Arial" w:eastAsia="Cambria" w:hAnsi="Arial" w:cs="Arial"/>
          <w:i/>
          <w:iCs/>
        </w:rPr>
        <w:t>Organizational Justice</w:t>
      </w:r>
      <w:r w:rsidRPr="006C6220">
        <w:rPr>
          <w:rFonts w:ascii="Arial" w:eastAsia="Cambria" w:hAnsi="Arial" w:cs="Arial"/>
        </w:rPr>
        <w:t xml:space="preserve"> and QWL against OCB. </w:t>
      </w:r>
      <w:r w:rsidRPr="006C6220">
        <w:rPr>
          <w:rFonts w:ascii="Arial" w:eastAsia="Cambria" w:hAnsi="Arial" w:cs="Arial"/>
          <w:i/>
          <w:iCs/>
        </w:rPr>
        <w:t>Organizational commitment</w:t>
      </w:r>
      <w:r w:rsidRPr="006C6220">
        <w:rPr>
          <w:rFonts w:ascii="Arial" w:eastAsia="Cambria" w:hAnsi="Arial" w:cs="Arial"/>
        </w:rPr>
        <w:t xml:space="preserve"> can form the value of positive attitudes from employees so that it can strengthen the relationship between fairness in organization and the quality of employee life to be able to show extra role behavior. Research from </w:t>
      </w:r>
      <w:r w:rsidRPr="006C6220">
        <w:rPr>
          <w:rFonts w:ascii="Arial" w:eastAsia="Cambria" w:hAnsi="Arial" w:cs="Arial"/>
        </w:rPr>
        <w:fldChar w:fldCharType="begin" w:fldLock="1"/>
      </w:r>
      <w:r w:rsidR="00813BA9">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id":"ITEM-2","itemData":{"DOI":"10.47750/QAS/23.189.13","ISSN":"26684861","abstract":"This study aims to examine the mediating effect of organizational commitment between organizational citizenship behavior problems, transformational leadership, and quality of work life. The research used is quantitative, with data analysis techniques using software utilized to run PLS-SEM in the research framework with a sample of 266 respondents from hotel employees in Banten Province, DKI Jakarta, and West Java, Indonesia. The results of this study are able to explain that all variables such as transformational leadership, organizational commitment, and quality of work-life had a positive and significant effect on organizational citizenship behavior. Organizational commitment fully mediates the relationship between quality of work-life and transformational leadership on organizational citizenship behavior. Suggestions for the progress of companies in the hospitality industry when many hotel businesses have decreased revenues due to COVID-19, changing the function of the hotel into a place of self-isolation. Therefore, the role of quality of work-life on organizational commitment and organizational citizenship behavior needs to be improved so that hotel businesses continue to maintain their business by having good workforce behavior, through improving organizational citizenship behavior, transformational leadership, and quality of work-life as the right steps to increase commitment organization of employees. Future research is expected to add other variables and other sectors.","author":[{"dropping-particle":"","family":"Hermawanto","given":"Agus Rahmat","non-dropping-particle":"","parse-names":false,"suffix":""},{"dropping-particle":"","family":"Ahman","given":"Eeng","non-dropping-particle":"","parse-names":false,"suffix":""},{"dropping-particle":"","family":"Supriadi","given":"Yudi Nur","non-dropping-particle":"","parse-names":false,"suffix":""}],"container-title":"Quality - Access to Success","id":"ITEM-2","issue":"189","issued":{"date-parts":[["2022"]]},"page":"107-117","title":"Mediation Effects of Organizational Commitment between Organization Citizenship Behavior, Transformational Leadership, and Quality of Work Life","type":"article-journal","volume":"23"},"uris":["http://www.mendeley.com/documents/?uuid=ef54b43b-c2a6-449e-8de9-3493dd3f69a4"]},{"id":"ITEM-3","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3","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id":"ITEM-4","itemData":{"ISSN":"2722-8878","abstract":"The purpose of this study was to analyze the role of organizational citizenship behavior on the relationship of transformational leadership to the performance of SMEs. The research sample is SMEs employees with a total sample of 310 respondents in 30 SMEs. The sampling technique used is simple random sampling technique. The research instrument uses an online questionnaire and the analytical method uses Partial Least Square (PLS) with SmartPLS 3.0 software. The results show that transformational leadership has a positive and significant effect on Organizational Citizenship Behavior, transformational leadership has a positive and significant effect on employee performance and Organizational Citizenship Behavior has a positive and significant effect on employee performance, Organizational Citizenship Behavior mediates partially and positively and significantly the relationship between transformational leadership and employee performance. The implications of the results of this study indicate that transformational leadership is found to be the main factor in improving the performance of SMEs. Suggestions for research are the expansion of research orientation to a wider scope of industry and organization to obtain more comprehensive results. Introduction The COVID-19 pandemic has had an impact on various sectors. At the global economic level, the COVID-19 pandemic has had a very significant impact on the domestic economy of nation-states and the existence of MSMEs. The Organization for Economic Cooperation and Development (OECD) report states that this pandemic has implications for the threat of a major economic crisis marked by the cessation of production activities in many countries, falling levels of public consumption, and loss of confidence. The Covid 19 pandemic at the end of 2019 became an international problem, including in Indonesia. The COVID-19 pandemic has had economic, social and political implications in almost all countries, including Indonesia. The economic impact of the COVID-19 pandemic has also been felt by the MSME sector. The impact caused by this pandemic includes 5 aspects, namely 1) Sales aspects. The average decline in MSME sales is 61%, 2) Aspects of operating profit. The average decrease in operating profit is 61%, 3) Capital aspect. The number of MSMEs experiencing capital problems increased to 71.4%, 4) Aspects of the number of employees. In this aspect, MSMEs reduced the number of employees","author":[{"dropping-particle":"","family":"Purwanto","given":"Agus","non-dropping-particle":"","parse-names":false,"suffix":""}],"container-title":"Journal of Industrial Engineering &amp; Management Research","id":"ITEM-4","issue":"5","issued":{"date-parts":[["2022"]]},"page":"39-45","title":"The Role of Transformational Leadership and Organizational Citizenship Behavior on SMEs Employee Performance","type":"article-journal","volume":"3"},"uris":["http://www.mendeley.com/documents/?uuid=dc200399-2dfe-4210-8769-695a15b0486a"]},{"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Firmansyah et al., 2022; Hermawanto et al., 2022; Nurjanah et al., 2020; Purwanto, 2022; Widodo et al., 2023)","manualFormatting":"Firmansyah et al., (2022), Hermawanto et al., (2022), Nurjanah et al., (2020), Purwanto (2022), dan Widodo et al., (2023)","plainTextFormattedCitation":"(Firmansyah et al., 2022; Hermawanto et al., 2022; Nurjanah et al., 2020; Purwanto, 2022; Widodo et al., 2023)","previouslyFormattedCitation":"(Firmansyah et al., 2022; Hermawanto et al., 2022; Nurjanah et al., 2020; Purwanto, 2022; Widodo et al.,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Firmansyah et al., (2022), Hermawanto et al., (2022), Nurjanah et al., (2020), Purwanto (2022), and Widodo et al., (2023)</w:t>
      </w:r>
      <w:r w:rsidRPr="006C6220">
        <w:rPr>
          <w:rFonts w:ascii="Arial" w:eastAsia="Cambria" w:hAnsi="Arial" w:cs="Arial"/>
        </w:rPr>
        <w:fldChar w:fldCharType="end"/>
      </w:r>
      <w:r w:rsidRPr="006C6220">
        <w:rPr>
          <w:rFonts w:ascii="Arial" w:eastAsia="Cambria" w:hAnsi="Arial" w:cs="Arial"/>
        </w:rPr>
        <w:t xml:space="preserve"> shows that the sense of commitment from employees to the organization is able to improve OCB behavior in employees. Employees with levels </w:t>
      </w:r>
      <w:r w:rsidRPr="006C6220">
        <w:rPr>
          <w:rFonts w:ascii="Arial" w:eastAsia="Cambria" w:hAnsi="Arial" w:cs="Arial"/>
          <w:i/>
          <w:iCs/>
        </w:rPr>
        <w:t>organizational commitment</w:t>
      </w:r>
      <w:r w:rsidRPr="006C6220">
        <w:rPr>
          <w:rFonts w:ascii="Arial" w:eastAsia="Cambria" w:hAnsi="Arial" w:cs="Arial"/>
        </w:rPr>
        <w:t xml:space="preserve"> those who are high tend to indicate high OCB behavior </w:t>
      </w:r>
      <w:r w:rsidRPr="006C6220">
        <w:rPr>
          <w:rFonts w:ascii="Arial" w:eastAsia="Cambria" w:hAnsi="Arial" w:cs="Arial"/>
        </w:rPr>
        <w:fldChar w:fldCharType="begin" w:fldLock="1"/>
      </w:r>
      <w:r w:rsidR="006F60C7">
        <w:rPr>
          <w:rFonts w:ascii="Arial" w:eastAsia="Cambria" w:hAnsi="Arial" w:cs="Arial"/>
        </w:rPr>
        <w:instrText>ADDIN CSL_CITATION {"citationItems":[{"id":"ITEM-1","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1","issued":{"date-parts":[["2023"]]},"page":"2013-2028","title":"Investigating The Role Digital Transformation and Human Resource Management on the Performance of The Universities","type":"article-journal","volume":"7"},"uris":["http://www.mendeley.com/documents/?uuid=4f756c55-2152-4f94-82b9-6f2dd617b029"]}],"mendeley":{"formattedCitation":"(Purwanto et al., 2023)","manualFormatting":"Purwanto et al., (2023","plainTextFormattedCitation":"(Purwanto et al., 2023)","previouslyFormattedCitation":"(Purwanto et al.,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Purwanto et al., (2023)</w:t>
      </w:r>
      <w:r w:rsidRPr="006C6220">
        <w:rPr>
          <w:rFonts w:ascii="Arial" w:eastAsia="Cambria" w:hAnsi="Arial" w:cs="Arial"/>
        </w:rPr>
        <w:fldChar w:fldCharType="end"/>
      </w:r>
      <w:r w:rsidRPr="006C6220">
        <w:rPr>
          <w:rFonts w:ascii="Arial" w:eastAsia="Cambria" w:hAnsi="Arial" w:cs="Arial"/>
        </w:rPr>
        <w:t xml:space="preserve">) Research from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7905/aksara.6.3.295-306.2020","ISSN":"2407-8018","abstract":"&lt;p&gt;Penelitian ini bertujuan untuk menganalisis pengaruh keadilan organisasi terhadap komitmen organisasi dengan kepuasan kerja sebagai variabel mediasi. Terdapat tiga hipotesis yang dibangun dalam penelitian ini, yaitu: 1) keadilan organisasi berpengaruh secara positif terhadap komitmen organisasi, 2) Keadilan organisasi berpengaruh positif terhadap kepuasan kerja, 3) kepuasan kerja memediasi pengaruh keadilan organisasi terhadap komitmen organisasi. Metode pengumpulan data melalui penyebaran kuesioner kepada responden secara langsung. Responden dalam penelitian ini adalah karyawan PT. Borneo Melintan Buana Yogyakarta. Jumlah kuesioner yang dibagikan sebanyak 98 buah. Teknik uji terpakai menggunakan uji validitas, dan uji reliabilitas. Pengujian hipotesis pertama dan kedua menggunakan uji regresi linear sederhana. Pengujian hipotesis ketiga menggunkana path analysis dalam perhitungannya untuk mengetahui adanya pengaruh mediasi. Hasil penelitian menunjukan bahwa keadilan organisasi berpengaruh positif dan signifikan komitmen organisasi dan kepuasan kerja memediasi pengaruh keadilan organisasi terhadap komitmen organisasi&lt;/p&gt;","author":[{"dropping-particle":"","family":"Rato","given":"Karlos Wulla","non-dropping-particle":"","parse-names":false,"suffix":""},{"dropping-particle":"","family":"Rahmat","given":"Abdul","non-dropping-particle":"","parse-names":false,"suffix":""}],"container-title":"Aksara: Jurnal Ilmu Pendidikan Nonformal","id":"ITEM-1","issue":"3","issued":{"date-parts":[["2020"]]},"page":"295","title":"Pengaruh Keadilan Organisasi Terhadap Komitmen Organisasi Dengan Kepuasan Kerja Sebagai Variabel Mediasi","type":"article-journal","volume":"6"},"uris":["http://www.mendeley.com/documents/?uuid=fe68d5d2-9f35-43c2-81ff-e5711a647ba1"]}],"mendeley":{"formattedCitation":"(Rato &amp; Rahmat, 2020)","manualFormatting":"Rato &amp; Rahmat, (2020)","plainTextFormattedCitation":"(Rato &amp; Rahmat, 2020)","previouslyFormattedCitation":"(Rato &amp; Rahmat, 2020)"},"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Rato &amp; Rahmat, (2020)</w:t>
      </w:r>
      <w:r w:rsidRPr="006C6220">
        <w:rPr>
          <w:rFonts w:ascii="Arial" w:eastAsia="Cambria" w:hAnsi="Arial" w:cs="Arial"/>
        </w:rPr>
        <w:fldChar w:fldCharType="end"/>
      </w:r>
      <w:r w:rsidRPr="006C6220">
        <w:rPr>
          <w:rFonts w:ascii="Arial" w:eastAsia="Cambria" w:hAnsi="Arial" w:cs="Arial"/>
        </w:rPr>
        <w:t xml:space="preserve"> explains that </w:t>
      </w:r>
      <w:r w:rsidRPr="006C6220">
        <w:rPr>
          <w:rFonts w:ascii="Arial" w:eastAsia="Cambria" w:hAnsi="Arial" w:cs="Arial"/>
          <w:i/>
          <w:iCs/>
        </w:rPr>
        <w:t>Organizational Justice</w:t>
      </w:r>
      <w:r w:rsidRPr="006C6220">
        <w:rPr>
          <w:rFonts w:ascii="Arial" w:eastAsia="Cambria" w:hAnsi="Arial" w:cs="Arial"/>
        </w:rPr>
        <w:t xml:space="preserve"> affects </w:t>
      </w:r>
      <w:r w:rsidRPr="006C6220">
        <w:rPr>
          <w:rFonts w:ascii="Arial" w:eastAsia="Cambria" w:hAnsi="Arial" w:cs="Arial"/>
          <w:i/>
          <w:iCs/>
        </w:rPr>
        <w:t>organizational commitment</w:t>
      </w:r>
      <w:r w:rsidRPr="006C6220">
        <w:rPr>
          <w:rFonts w:ascii="Arial" w:eastAsia="Cambria" w:hAnsi="Arial" w:cs="Arial"/>
        </w:rPr>
        <w:t xml:space="preserve">, in addition to research from </w:t>
      </w:r>
      <w:r w:rsidRPr="006C6220">
        <w:rPr>
          <w:rFonts w:ascii="Arial" w:eastAsia="Cambria" w:hAnsi="Arial" w:cs="Arial"/>
        </w:rPr>
        <w:fldChar w:fldCharType="begin" w:fldLock="1"/>
      </w:r>
      <w:r w:rsidR="00813BA9">
        <w:rPr>
          <w:rFonts w:ascii="Arial" w:eastAsia="Cambria" w:hAnsi="Arial" w:cs="Arial"/>
        </w:rPr>
        <w:instrText>ADDIN CSL_CITATION {"citationItems":[{"id":"ITEM-1","itemData":{"abstract":"This study aims to determine: (1) The effect of Quality of Work Life on commitment to female lecturers at USN Kolaka. (2) The effect of Quality of Work Life on job satisfaction of USN Kolaka female lecturers. (3) The effect of organizational culture moderates the effect of Quality of Work Life on the commitment of USN Kolaka female lecturers. (4) The effect of organizational culture moderates the Quality of Work life on job satisfaction of USN Kolaka female lecturers. This study used a quantitative method. The data collection was observation, documentation, and questionnaires. The population of this study were all female lecturers at USN Kolaka, totaling 109 female lecturers. The sample of this study was 109 female lecturers. The instrument used were validity and reliability tests with SPSS 25.0. The data analysis technique used in this study was the measurement model test (outer model) and the structural model test (inner model) with Smart PLS 4.0. The results of the study show that there it is a positive and significant influence between the Quality of Work Life variable on commitment as shown by the P-Value of 0.000. Like wise, the variable Quality of Work Life has a positive and significant effect on job satisfaction as indikated by the P-Value of 0.019. Where as the moderation, organizational culture does not moderate Quality of Work Life towords commitment, this is indicated by the t-statistic value showing a value of 0.882 with a P-Value of 0.220. Furthermore, the moderation of organizational culture does not moderate Quality of Work Life on job satisfaction, this is indicated by the t-statistic value showing a value of 0.774 with a P-Value of 0.189. Abstrak: Penelitian ini bertujuan untuk mengetahui: (1) Pengaruh Quality of Work Life terhadap komitmen pada dosen perempuan USN Kolaka. (2) Pengaruh Quality of Work Life terhadap kepuasan kerja pada dosen perempuan USN Kolaka. (3) Pengaruh budaya organisasi memoderasi pengaruh Quality of Work Life terhadap komitmen pada dosen perempuan USN Kolaka. (4) Pengaruh budaya organisasi memoderasi Quality of Work life terhadap kepuasan kerja pada dosen perempuan USN Kolaka. Penelitian ini menggunakan pendekatan dengan metode kuantitatif. Pengumpulan data pada penelitian ini menggunakan observasi, dokumentasi, dan kuesioner. Populasi penelitian ini adalah seluruh dosen perempuan USN Kolaka yang berjumlah 109 dosen perempuan. Sedangkan sampel penelitian ini berjumlah 109 dosen perempuan. Pengujian instrument p…","author":[{"dropping-particle":"","family":"Asriani","given":"Novi","non-dropping-particle":"","parse-names":false,"suffix":""},{"dropping-particle":"","family":"Astaginy","given":"Niar","non-dropping-particle":"","parse-names":false,"suffix":""},{"dropping-particle":"","family":"Ismanto","given":"Ismanto","non-dropping-particle":"","parse-names":false,"suffix":""}],"container-title":"Jurnal Penelitian Ekonomi Manajemen dan Bisnis (JEKOMBIS)","id":"ITEM-1","issue":"4","issued":{"date-parts":[["2023"]]},"page":"197-214","title":"Pengaruh Quality Of Work Life Terhadap Komitmen Dan Kepuasan Kerja Dengan Moderasi Budaya Organisasi (Studi Pada Dosen Perempuan USN Kolaka)","type":"article-journal","volume":"2"},"uris":["http://www.mendeley.com/documents/?uuid=8e71c793-888f-4e6f-9d6c-5de91f6e2c91"]}],"mendeley":{"formattedCitation":"(Asriani et al., 2023)","manualFormatting":"Asriani et al., (2023)","plainTextFormattedCitation":"(Asriani et al., 2023)","previouslyFormattedCitation":"(Asriani et al., 2023)"},"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Asriani et al., (2023)</w:t>
      </w:r>
      <w:r w:rsidRPr="006C6220">
        <w:rPr>
          <w:rFonts w:ascii="Arial" w:eastAsia="Cambria" w:hAnsi="Arial" w:cs="Arial"/>
        </w:rPr>
        <w:fldChar w:fldCharType="end"/>
      </w:r>
      <w:r w:rsidRPr="006C6220">
        <w:rPr>
          <w:rFonts w:ascii="Arial" w:eastAsia="Cambria" w:hAnsi="Arial" w:cs="Arial"/>
        </w:rPr>
        <w:t xml:space="preserve"> Producing quality of work life affects </w:t>
      </w:r>
      <w:r w:rsidRPr="006C6220">
        <w:rPr>
          <w:rFonts w:ascii="Arial" w:eastAsia="Cambria" w:hAnsi="Arial" w:cs="Arial"/>
          <w:i/>
          <w:iCs/>
        </w:rPr>
        <w:t>organizational commitment</w:t>
      </w:r>
      <w:r w:rsidRPr="006C6220">
        <w:rPr>
          <w:rFonts w:ascii="Arial" w:eastAsia="Cambria" w:hAnsi="Arial" w:cs="Arial"/>
        </w:rPr>
        <w:t>.</w:t>
      </w:r>
    </w:p>
    <w:p w14:paraId="526BDF22" w14:textId="46D95B64" w:rsidR="006C6220" w:rsidRPr="006C6220" w:rsidRDefault="006C6220" w:rsidP="00511A78">
      <w:pPr>
        <w:ind w:firstLine="720"/>
        <w:jc w:val="both"/>
        <w:rPr>
          <w:rFonts w:ascii="Arial" w:eastAsia="Cambria" w:hAnsi="Arial" w:cs="Arial"/>
        </w:rPr>
      </w:pPr>
      <w:r w:rsidRPr="006C6220">
        <w:rPr>
          <w:rFonts w:ascii="Arial" w:eastAsia="Cambria" w:hAnsi="Arial" w:cs="Arial"/>
        </w:rPr>
        <w:t xml:space="preserve">Previous research by </w:t>
      </w:r>
      <w:r w:rsidRPr="006C6220">
        <w:rPr>
          <w:rFonts w:ascii="Arial" w:eastAsia="Cambria" w:hAnsi="Arial" w:cs="Arial"/>
        </w:rPr>
        <w:fldChar w:fldCharType="begin" w:fldLock="1"/>
      </w:r>
      <w:r w:rsidRPr="006C6220">
        <w:rPr>
          <w:rFonts w:ascii="Arial" w:eastAsia="Cambria" w:hAnsi="Arial" w:cs="Arial"/>
        </w:rPr>
        <w:instrText>ADDIN CSL_CITATION {"citationItems":[{"id":"ITEM-1","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1","issue":"1","issued":{"date-parts":[["2024"]]},"page":"115-125","title":"Hubungan Keadilan Organisasi dan Perilaku Kewargaan Organisasi Karyawan Generasi Z Jawa Timur dengan Mediasi Komitmen","type":"article-journal","volume":"9"},"uris":["http://www.mendeley.com/documents/?uuid=ac7c2f7e-b607-437b-b043-d49e143bc564"]}],"mendeley":{"formattedCitation":"(Romadhona &amp; Prawitowati, 2024)","manualFormatting":"Romadhona &amp; Prawitowati (2024)","plainTextFormattedCitation":"(Romadhona &amp; Prawitowati, 2024)","previouslyFormattedCitation":"(Romadhona &amp; Prawitowati, 2024)"},"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Scarlet Witch (2024)</w:t>
      </w:r>
      <w:r w:rsidRPr="006C6220">
        <w:rPr>
          <w:rFonts w:ascii="Arial" w:eastAsia="Cambria" w:hAnsi="Arial" w:cs="Arial"/>
        </w:rPr>
        <w:fldChar w:fldCharType="end"/>
      </w:r>
      <w:r w:rsidRPr="006C6220">
        <w:rPr>
          <w:rFonts w:ascii="Arial" w:eastAsia="Cambria" w:hAnsi="Arial" w:cs="Arial"/>
        </w:rPr>
        <w:t xml:space="preserve"> shows that </w:t>
      </w:r>
      <w:r w:rsidRPr="006C6220">
        <w:rPr>
          <w:rFonts w:ascii="Arial" w:eastAsia="Cambria" w:hAnsi="Arial" w:cs="Arial"/>
          <w:i/>
          <w:iCs/>
        </w:rPr>
        <w:t>organizational commitment</w:t>
      </w:r>
      <w:r w:rsidRPr="006C6220">
        <w:rPr>
          <w:rFonts w:ascii="Arial" w:eastAsia="Cambria" w:hAnsi="Arial" w:cs="Arial"/>
        </w:rPr>
        <w:t xml:space="preserve"> able to act as a mediator who strengthens the relationship between </w:t>
      </w:r>
      <w:r w:rsidRPr="006C6220">
        <w:rPr>
          <w:rFonts w:ascii="Arial" w:eastAsia="Cambria" w:hAnsi="Arial" w:cs="Arial"/>
          <w:i/>
          <w:iCs/>
        </w:rPr>
        <w:t>Organizational Justice</w:t>
      </w:r>
      <w:r w:rsidRPr="006C6220">
        <w:rPr>
          <w:rFonts w:ascii="Arial" w:eastAsia="Cambria" w:hAnsi="Arial" w:cs="Arial"/>
        </w:rPr>
        <w:t xml:space="preserve"> against OCB. while research according to </w:t>
      </w:r>
      <w:r w:rsidRPr="006C6220">
        <w:rPr>
          <w:rFonts w:ascii="Arial" w:eastAsia="Cambria" w:hAnsi="Arial" w:cs="Arial"/>
        </w:rPr>
        <w:fldChar w:fldCharType="begin" w:fldLock="1"/>
      </w:r>
      <w:r w:rsidR="00813BA9">
        <w:rPr>
          <w:rFonts w:ascii="Arial" w:eastAsia="Cambria" w:hAnsi="Arial" w:cs="Arial"/>
        </w:rPr>
        <w:instrText>ADDIN CSL_CITATION {"citationItems":[{"id":"ITEM-1","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1","issue":"1","issued":{"date-parts":[["2024"]]},"page":"3899-3926","title":"Pengaruh Kepemimpinan Spiritual dan QWL (Quality of Work Life) terhadap OCB (Organizational Citizenship Behavior) yang Dimediasi Komitmen Organisasi","type":"article-journal","volume":"4"},"uris":["http://www.mendeley.com/documents/?uuid=eed7a9f4-51aa-441e-b00b-df148496bd16"]}],"mendeley":{"formattedCitation":"(Ulum et al., 2024)","manualFormatting":"Ulum et al., (2024)","plainTextFormattedCitation":"(Ulum et al., 2024)","previouslyFormattedCitation":"(Ulum et al., 2024)"},"properties":{"noteIndex":0},"schema":"https://github.com/citation-style-language/schema/raw/master/csl-citation.json"}</w:instrText>
      </w:r>
      <w:r w:rsidRPr="006C6220">
        <w:rPr>
          <w:rFonts w:ascii="Arial" w:eastAsia="Cambria" w:hAnsi="Arial" w:cs="Arial"/>
        </w:rPr>
        <w:fldChar w:fldCharType="separate"/>
      </w:r>
      <w:r w:rsidRPr="006C6220">
        <w:rPr>
          <w:rFonts w:ascii="Arial" w:eastAsia="Cambria" w:hAnsi="Arial" w:cs="Arial"/>
          <w:noProof/>
        </w:rPr>
        <w:t>Ulum et al., (2024)</w:t>
      </w:r>
      <w:r w:rsidRPr="006C6220">
        <w:rPr>
          <w:rFonts w:ascii="Arial" w:eastAsia="Cambria" w:hAnsi="Arial" w:cs="Arial"/>
        </w:rPr>
        <w:fldChar w:fldCharType="end"/>
      </w:r>
      <w:r w:rsidRPr="006C6220">
        <w:rPr>
          <w:rFonts w:ascii="Arial" w:eastAsia="Cambria" w:hAnsi="Arial" w:cs="Arial"/>
        </w:rPr>
        <w:t xml:space="preserve"> explains that </w:t>
      </w:r>
      <w:r w:rsidRPr="006C6220">
        <w:rPr>
          <w:rFonts w:ascii="Arial" w:eastAsia="Cambria" w:hAnsi="Arial" w:cs="Arial"/>
          <w:i/>
          <w:iCs/>
        </w:rPr>
        <w:t>organizational commitment</w:t>
      </w:r>
      <w:r w:rsidRPr="006C6220">
        <w:rPr>
          <w:rFonts w:ascii="Arial" w:eastAsia="Cambria" w:hAnsi="Arial" w:cs="Arial"/>
        </w:rPr>
        <w:t xml:space="preserve"> can mediate the influence of QWL on OCB.</w:t>
      </w:r>
    </w:p>
    <w:p w14:paraId="0F5BF63E" w14:textId="20294A00" w:rsidR="006C6220" w:rsidRPr="006C6220" w:rsidRDefault="006C6220" w:rsidP="006C6220">
      <w:pPr>
        <w:ind w:firstLine="720"/>
        <w:jc w:val="both"/>
        <w:rPr>
          <w:rFonts w:ascii="Arial" w:eastAsia="Cambria" w:hAnsi="Arial" w:cs="Arial"/>
        </w:rPr>
      </w:pPr>
      <w:r w:rsidRPr="006C6220">
        <w:rPr>
          <w:rFonts w:ascii="Arial" w:eastAsia="Cambria" w:hAnsi="Arial" w:cs="Arial"/>
        </w:rPr>
        <w:t>This research develops the results of research from</w:t>
      </w:r>
      <w:r w:rsidR="004B42C3">
        <w:rPr>
          <w:rFonts w:ascii="Arial" w:eastAsia="Cambria" w:hAnsi="Arial" w:cs="Arial"/>
        </w:rPr>
        <w:fldChar w:fldCharType="begin" w:fldLock="1"/>
      </w:r>
      <w:r w:rsidR="006F60C7">
        <w:rPr>
          <w:rFonts w:ascii="Arial" w:eastAsia="Cambria" w:hAnsi="Arial" w:cs="Arial"/>
        </w:rPr>
        <w:instrText>ADDIN CSL_CITATION {"citationItems":[{"id":"ITEM-1","itemData":{"author":[{"dropping-particle":"","family":"Danisya Ira Asdi Putri ; Siti Nurmayanti","given":"","non-dropping-particle":"","parse-names":false,"suffix":""}],"container-title":"JPSDM (JURNAL PENELITIAN SUMBER DAYA MANUSIA)","id":"ITEM-1","issue":"3","issued":{"date-parts":[["2024"]]},"page":"110-121","title":"Pengaruh Quality of Work Life dan Keadilan Organisasi Terhadap Organizational Citizenship Behavior (OCB) pada Karyawan PT.Eka Dana Cosultant.","type":"article-journal","volume":"3"},"uris":["http://www.mendeley.com/documents/?uuid=e94351cf-3997-4c8e-a7c0-429a44388f3f"]}],"mendeley":{"formattedCitation":"(Danisya Ira Asdi Putri ; Siti Nurmayanti, 2024)","manualFormatting":" Danisya Ira Asdi P utri ; Siti Nurmayanti, (2024)","plainTextFormattedCitation":"(Danisya Ira Asdi Putri ; Siti Nurmayanti, 2024)","previouslyFormattedCitation":"(Danisya Ira Asdi Putri ; Siti Nurmayanti, 2024)"},"properties":{"noteIndex":0},"schema":"https://github.com/citation-style-language/schema/raw/master/csl-citation.json"}</w:instrText>
      </w:r>
      <w:r w:rsidR="004B42C3">
        <w:rPr>
          <w:rFonts w:ascii="Arial" w:eastAsia="Cambria" w:hAnsi="Arial" w:cs="Arial"/>
        </w:rPr>
        <w:fldChar w:fldCharType="separate"/>
      </w:r>
      <w:r w:rsidR="004B42C3">
        <w:rPr>
          <w:rFonts w:ascii="Arial" w:eastAsia="Cambria" w:hAnsi="Arial" w:cs="Arial"/>
          <w:noProof/>
        </w:rPr>
        <w:t xml:space="preserve"> Danisya Ira Asdi P utri; Siti Nurmayanti, (2024)</w:t>
      </w:r>
      <w:r w:rsidR="004B42C3">
        <w:rPr>
          <w:rFonts w:ascii="Arial" w:eastAsia="Cambria" w:hAnsi="Arial" w:cs="Arial"/>
        </w:rPr>
        <w:fldChar w:fldCharType="end"/>
      </w:r>
      <w:r w:rsidRPr="006C6220">
        <w:rPr>
          <w:rFonts w:ascii="Arial" w:eastAsia="Cambria" w:hAnsi="Arial" w:cs="Arial"/>
        </w:rPr>
        <w:t xml:space="preserve"> The researcher added </w:t>
      </w:r>
      <w:r w:rsidRPr="006C6220">
        <w:rPr>
          <w:rFonts w:ascii="Arial" w:eastAsia="Cambria" w:hAnsi="Arial" w:cs="Arial"/>
          <w:i/>
          <w:iCs/>
        </w:rPr>
        <w:t>organizational commitment</w:t>
      </w:r>
      <w:r w:rsidRPr="006C6220">
        <w:rPr>
          <w:rFonts w:ascii="Arial" w:eastAsia="Cambria" w:hAnsi="Arial" w:cs="Arial"/>
        </w:rPr>
        <w:t xml:space="preserve"> as a mediator. Previous research examined the services of consultants in hotel and residential design projects. Meanwhile, this research tries to research in government agencies, namely the education office. This study is the first comprehensive study to examine the relationship between </w:t>
      </w:r>
      <w:r w:rsidRPr="006C6220">
        <w:rPr>
          <w:rFonts w:ascii="Arial" w:eastAsia="Cambria" w:hAnsi="Arial" w:cs="Arial"/>
          <w:i/>
          <w:iCs/>
        </w:rPr>
        <w:t>Organizational Justice</w:t>
      </w:r>
      <w:r w:rsidRPr="006C6220">
        <w:rPr>
          <w:rFonts w:ascii="Arial" w:eastAsia="Cambria" w:hAnsi="Arial" w:cs="Arial"/>
        </w:rPr>
        <w:t xml:space="preserve"> and </w:t>
      </w:r>
      <w:r w:rsidRPr="006C6220">
        <w:rPr>
          <w:rFonts w:ascii="Arial" w:eastAsia="Cambria" w:hAnsi="Arial" w:cs="Arial"/>
          <w:i/>
          <w:iCs/>
        </w:rPr>
        <w:t xml:space="preserve">Quality of Work-Life </w:t>
      </w:r>
      <w:r w:rsidRPr="006C6220">
        <w:rPr>
          <w:rFonts w:ascii="Arial" w:eastAsia="Cambria" w:hAnsi="Arial" w:cs="Arial"/>
        </w:rPr>
        <w:t xml:space="preserve">towards </w:t>
      </w:r>
      <w:r w:rsidRPr="006C6220">
        <w:rPr>
          <w:rFonts w:ascii="Arial" w:eastAsia="Cambria" w:hAnsi="Arial" w:cs="Arial"/>
          <w:i/>
          <w:iCs/>
        </w:rPr>
        <w:t xml:space="preserve">Organizational Citizenship </w:t>
      </w:r>
      <w:r w:rsidRPr="006C6220">
        <w:rPr>
          <w:rFonts w:ascii="Arial" w:eastAsia="Cambria" w:hAnsi="Arial" w:cs="Arial"/>
        </w:rPr>
        <w:t xml:space="preserve">Behavior (OCB) with </w:t>
      </w:r>
      <w:r w:rsidRPr="006C6220">
        <w:rPr>
          <w:rFonts w:ascii="Arial" w:eastAsia="Cambria" w:hAnsi="Arial" w:cs="Arial"/>
          <w:i/>
          <w:iCs/>
        </w:rPr>
        <w:t>organizational commitment</w:t>
      </w:r>
      <w:r w:rsidRPr="006C6220">
        <w:rPr>
          <w:rFonts w:ascii="Arial" w:eastAsia="Cambria" w:hAnsi="Arial" w:cs="Arial"/>
        </w:rPr>
        <w:t xml:space="preserve"> as a mediation variable. This research has a novelty where there are still few studies that discuss </w:t>
      </w:r>
      <w:r w:rsidRPr="006C6220">
        <w:rPr>
          <w:rFonts w:ascii="Arial" w:eastAsia="Cambria" w:hAnsi="Arial" w:cs="Arial"/>
          <w:i/>
          <w:iCs/>
        </w:rPr>
        <w:t>organizational commitment</w:t>
      </w:r>
      <w:r w:rsidRPr="006C6220">
        <w:rPr>
          <w:rFonts w:ascii="Arial" w:eastAsia="Cambria" w:hAnsi="Arial" w:cs="Arial"/>
        </w:rPr>
        <w:t xml:space="preserve"> in its role becomes a mediation variable.</w:t>
      </w:r>
    </w:p>
    <w:p w14:paraId="38EAB34E" w14:textId="77777777" w:rsidR="00790ADA" w:rsidRPr="00FB3A86" w:rsidRDefault="00790ADA" w:rsidP="00441B6F">
      <w:pPr>
        <w:pStyle w:val="Body"/>
        <w:spacing w:after="0"/>
        <w:rPr>
          <w:rFonts w:ascii="Arial" w:hAnsi="Arial" w:cs="Arial"/>
        </w:rPr>
      </w:pPr>
    </w:p>
    <w:p w14:paraId="1EED8869" w14:textId="67820425" w:rsidR="007F7B32" w:rsidRDefault="00902823" w:rsidP="00441B6F">
      <w:pPr>
        <w:pStyle w:val="AbstHead"/>
        <w:spacing w:after="0"/>
        <w:jc w:val="both"/>
        <w:rPr>
          <w:rFonts w:ascii="Arial" w:hAnsi="Arial" w:cs="Arial"/>
        </w:rPr>
      </w:pPr>
      <w:r>
        <w:rPr>
          <w:rFonts w:ascii="Arial" w:hAnsi="Arial" w:cs="Arial"/>
        </w:rPr>
        <w:t>2. Literature Review</w:t>
      </w:r>
    </w:p>
    <w:p w14:paraId="19C84899" w14:textId="77777777" w:rsidR="00790ADA" w:rsidRPr="00FB3A86" w:rsidRDefault="00790ADA" w:rsidP="00441B6F">
      <w:pPr>
        <w:pStyle w:val="Body"/>
        <w:spacing w:after="0"/>
        <w:rPr>
          <w:rFonts w:ascii="Arial" w:hAnsi="Arial" w:cs="Arial"/>
        </w:rPr>
      </w:pPr>
    </w:p>
    <w:p w14:paraId="3395C2D7" w14:textId="0377AA30" w:rsidR="00AA74E0" w:rsidRPr="005265B5" w:rsidRDefault="00AA74E0" w:rsidP="00441B6F">
      <w:pPr>
        <w:pStyle w:val="Body"/>
        <w:spacing w:after="0"/>
        <w:rPr>
          <w:rFonts w:ascii="Arial" w:hAnsi="Arial" w:cs="Arial"/>
          <w:b/>
          <w:i/>
          <w:iCs/>
          <w:sz w:val="22"/>
        </w:rPr>
      </w:pPr>
      <w:r w:rsidRPr="00C30A0F">
        <w:rPr>
          <w:rFonts w:ascii="Arial" w:hAnsi="Arial" w:cs="Arial"/>
          <w:b/>
          <w:caps/>
          <w:sz w:val="22"/>
        </w:rPr>
        <w:t xml:space="preserve">2.1 </w:t>
      </w:r>
      <w:r w:rsidR="00C30A0F" w:rsidRPr="005265B5">
        <w:rPr>
          <w:rFonts w:ascii="Arial" w:hAnsi="Arial" w:cs="Arial"/>
          <w:b/>
          <w:i/>
          <w:iCs/>
          <w:sz w:val="22"/>
        </w:rPr>
        <w:t>Social Exchange Theory</w:t>
      </w:r>
    </w:p>
    <w:p w14:paraId="037B3E54" w14:textId="77777777" w:rsidR="005265B5" w:rsidRDefault="005265B5" w:rsidP="00441B6F">
      <w:pPr>
        <w:pStyle w:val="Body"/>
        <w:spacing w:after="0"/>
        <w:rPr>
          <w:rFonts w:ascii="Arial" w:hAnsi="Arial" w:cs="Arial"/>
        </w:rPr>
      </w:pPr>
    </w:p>
    <w:p w14:paraId="393E5DBB" w14:textId="606AC69B" w:rsidR="005265B5" w:rsidRPr="005265B5" w:rsidRDefault="005265B5" w:rsidP="00511A78">
      <w:pPr>
        <w:ind w:firstLine="720"/>
        <w:jc w:val="both"/>
        <w:rPr>
          <w:rFonts w:ascii="Arial" w:eastAsia="Cambria" w:hAnsi="Arial" w:cs="Arial"/>
          <w:bCs/>
        </w:rPr>
      </w:pPr>
      <w:r w:rsidRPr="005265B5">
        <w:rPr>
          <w:rFonts w:ascii="Arial" w:eastAsia="Cambria" w:hAnsi="Arial" w:cs="Arial"/>
          <w:bCs/>
          <w:i/>
          <w:iCs/>
        </w:rPr>
        <w:t>Social Exchange Theory</w:t>
      </w:r>
      <w:r w:rsidRPr="005265B5">
        <w:rPr>
          <w:rFonts w:ascii="Arial" w:eastAsia="Cambria" w:hAnsi="Arial" w:cs="Arial"/>
          <w:bCs/>
        </w:rPr>
        <w:t xml:space="preserve"> (SET) is the basis for explaining the relationship between independent variables to OCB in this study. SET highlights the nature of interpersonal relationships and social interactions, where a person who receives a good influence or perception is expected to show gratitude and reciprocate it when the opportunity arises </w:t>
      </w:r>
      <w:bookmarkStart w:id="0" w:name="_Hlk197025307"/>
      <w:bookmarkEnd w:id="0"/>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4324/9780203792643","ISBN":"9781351521208","abstract":"In his landmark study of exchange and power in social life, Peter M. Blau contributes to an understanding of social structure by analyzing the social processes that govern the relations between individuals and groups. The basic question that Blau considers is: How does social life become organized into increasingly complex structures of associations among humans.This analysis, first published in 1964, represents a pioneering contribution to the sociological literature. Blau uses concepts of exchange, reciprocity, imbalance, and power to examine social life and to derive the more complex processes in social structure from the simpler ones. The principles of reciprocity and imbalance are used to derive such processes as power, changes in group structure; and the two major forces that govern the dynamics of complex social structures: the legitimization of organizing authority of increasing scope and the emergence of oppositions along different lines producing conflict and change.","author":[{"dropping-particle":"","family":"Blau","given":"Peter M.","non-dropping-particle":"","parse-names":false,"suffix":""}],"container-title":"John Wiley &amp; Sons, Inc","id":"ITEM-1","issued":{"date-parts":[["1964"]]},"title":"Exchange and Power in Social Life","type":"book"},"uris":["http://www.mendeley.com/documents/?uuid=298e3f91-23ad-4638-8f1c-e2d0548c54dd"]}],"mendeley":{"formattedCitation":"(Blau, 1964)","plainTextFormattedCitation":"(Blau, 1964)","previouslyFormattedCitation":"(Blau, 1964)"},"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Blau, 1964)</w:t>
      </w:r>
      <w:r w:rsidRPr="005265B5">
        <w:rPr>
          <w:rFonts w:ascii="Arial" w:eastAsia="Cambria" w:hAnsi="Arial" w:cs="Arial"/>
          <w:bCs/>
        </w:rPr>
        <w:fldChar w:fldCharType="end"/>
      </w:r>
      <w:r w:rsidRPr="005265B5">
        <w:rPr>
          <w:rFonts w:ascii="Arial" w:eastAsia="Cambria" w:hAnsi="Arial" w:cs="Arial"/>
          <w:bCs/>
        </w:rPr>
        <w:t xml:space="preserve">. When employees have a relatively positive influence or perception, they tend to reciprocate in a practical and effective way </w:t>
      </w:r>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Rimatanti &amp; Darmawan, 2023)</w:t>
      </w:r>
      <w:r w:rsidRPr="005265B5">
        <w:rPr>
          <w:rFonts w:ascii="Arial" w:eastAsia="Cambria" w:hAnsi="Arial" w:cs="Arial"/>
          <w:bCs/>
        </w:rPr>
        <w:fldChar w:fldCharType="end"/>
      </w:r>
      <w:r w:rsidRPr="005265B5">
        <w:rPr>
          <w:rFonts w:ascii="Arial" w:eastAsia="Cambria" w:hAnsi="Arial" w:cs="Arial"/>
          <w:bCs/>
        </w:rPr>
        <w:t xml:space="preserve">. In addition, employees who feel that the organization cares about their well-being and engages in responsible social activities, employees will show a positive attitude and extra role behavior </w:t>
      </w:r>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26710/jbsee.v3i2.137","ISSN":"2519-089X","abstract":"Purpose: Employee-organization relationship has been one of the main interesting and debatable constructs in discussion of organizational behavior. This study attempts to propose possible antecedents through which not only this relationship could be enhanced but also provide insights for factors to bring voluntary activities among employees to carry out extra duties for organizational wellbeing. Based on the notion of Social Exchange theory (SET), the paper attempts to highlight the organizational and individuals factors that could act as key mechanisms for leading towards organizational citizenship behavior. Therefore, based on the existing literature, the association among variables has been established along with which a conceptual model is proposed and conclusions stating the possible future directions for testing of the model are presented.","author":[{"dropping-particle":"","family":"Liaquat","given":"Malka","non-dropping-particle":"","parse-names":false,"suffix":""},{"dropping-particle":"","family":"Mehmood","given":"Khawaja","non-dropping-particle":"","parse-names":false,"suffix":""}],"container-title":"Journal of Business and Social Review in Emerging Economies","id":"ITEM-1","issue":"2","issued":{"date-parts":[["2017"]]},"page":"209-216","title":"Organization Citizenship Behavior: Notion of Social Exchange Theory","type":"article-journal","volume":"3"},"uris":["http://www.mendeley.com/documents/?uuid=fb227de7-4182-4a7e-bb11-4de1a76347d9"]}],"mendeley":{"formattedCitation":"(Liaquat &amp; Mehmood, 2017)","plainTextFormattedCitation":"(Liaquat &amp; Mehmood, 2017)","previouslyFormattedCitation":"(Liaquat &amp; Mehmood, 2017)"},"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Liaquat &amp; Mehmood, 2017)</w:t>
      </w:r>
      <w:r w:rsidRPr="005265B5">
        <w:rPr>
          <w:rFonts w:ascii="Arial" w:eastAsia="Cambria" w:hAnsi="Arial" w:cs="Arial"/>
          <w:bCs/>
        </w:rPr>
        <w:fldChar w:fldCharType="end"/>
      </w:r>
      <w:r w:rsidRPr="005265B5">
        <w:rPr>
          <w:rFonts w:ascii="Arial" w:eastAsia="Cambria" w:hAnsi="Arial" w:cs="Arial"/>
          <w:bCs/>
        </w:rPr>
        <w:t xml:space="preserve">. Based on this explanation, it can be said that when employees feel support, fairness, and fairness from the organization and its leaders, they are more likely to show extra-role behaviors that support the effectiveness of the organization. This results in an understanding that the relationship between employees and the organization is based on a reciprocal aspect, where the nature of this mutually beneficial relationship can determine the behavior of employees towards their organization </w:t>
      </w:r>
      <w:bookmarkStart w:id="1" w:name="_Hlk197025439"/>
      <w:bookmarkEnd w:id="1"/>
      <w:r w:rsidRPr="005265B5">
        <w:rPr>
          <w:rFonts w:ascii="Arial" w:eastAsia="Cambria" w:hAnsi="Arial" w:cs="Arial"/>
          <w:bCs/>
        </w:rPr>
        <w:fldChar w:fldCharType="begin" w:fldLock="1"/>
      </w:r>
      <w:r w:rsidRPr="005265B5">
        <w:rPr>
          <w:rFonts w:ascii="Arial" w:eastAsia="Cambria" w:hAnsi="Arial" w:cs="Arial"/>
          <w:bCs/>
        </w:rPr>
        <w:instrText>ADDIN CSL_CITATION {"citationItems":[{"id":"ITEM-1","itemData":{"DOI":"10.26710/jbsee.v3i2.137","ISSN":"2519-089X","abstract":"Purpose: Employee-organization relationship has been one of the main interesting and debatable constructs in discussion of organizational behavior. This study attempts to propose possible antecedents through which not only this relationship could be enhanced but also provide insights for factors to bring voluntary activities among employees to carry out extra duties for organizational wellbeing. Based on the notion of Social Exchange theory (SET), the paper attempts to highlight the organizational and individuals factors that could act as key mechanisms for leading towards organizational citizenship behavior. Therefore, based on the existing literature, the association among variables has been established along with which a conceptual model is proposed and conclusions stating the possible future directions for testing of the model are presented.","author":[{"dropping-particle":"","family":"Liaquat","given":"Malka","non-dropping-particle":"","parse-names":false,"suffix":""},{"dropping-particle":"","family":"Mehmood","given":"Khawaja","non-dropping-particle":"","parse-names":false,"suffix":""}],"container-title":"Journal of Business and Social Review in Emerging Economies","id":"ITEM-1","issue":"2","issued":{"date-parts":[["2017"]]},"page":"209-216","title":"Organization Citizenship Behavior: Notion of Social Exchange Theory","type":"article-journal","volume":"3"},"uris":["http://www.mendeley.com/documents/?uuid=fb227de7-4182-4a7e-bb11-4de1a76347d9"]}],"mendeley":{"formattedCitation":"(Liaquat &amp; Mehmood, 2017)","plainTextFormattedCitation":"(Liaquat &amp; Mehmood, 2017)","previouslyFormattedCitation":"(Liaquat &amp; Mehmood, 2017)"},"properties":{"noteIndex":0},"schema":"https://github.com/citation-style-language/schema/raw/master/csl-citation.json"}</w:instrText>
      </w:r>
      <w:r w:rsidRPr="005265B5">
        <w:rPr>
          <w:rFonts w:ascii="Arial" w:eastAsia="Cambria" w:hAnsi="Arial" w:cs="Arial"/>
          <w:bCs/>
        </w:rPr>
        <w:fldChar w:fldCharType="separate"/>
      </w:r>
      <w:r w:rsidRPr="005265B5">
        <w:rPr>
          <w:rFonts w:ascii="Arial" w:eastAsia="Cambria" w:hAnsi="Arial" w:cs="Arial"/>
          <w:bCs/>
          <w:noProof/>
        </w:rPr>
        <w:t>(Liaquat &amp; Mehmood, 2017)</w:t>
      </w:r>
      <w:r w:rsidRPr="005265B5">
        <w:rPr>
          <w:rFonts w:ascii="Arial" w:eastAsia="Cambria" w:hAnsi="Arial" w:cs="Arial"/>
          <w:bCs/>
        </w:rPr>
        <w:fldChar w:fldCharType="end"/>
      </w:r>
      <w:r w:rsidRPr="005265B5">
        <w:rPr>
          <w:rFonts w:ascii="Arial" w:eastAsia="Cambria" w:hAnsi="Arial" w:cs="Arial"/>
          <w:bCs/>
        </w:rPr>
        <w:t xml:space="preserve">. </w:t>
      </w:r>
    </w:p>
    <w:p w14:paraId="23F80B09" w14:textId="280011FA" w:rsidR="005265B5" w:rsidRPr="005265B5" w:rsidRDefault="005265B5" w:rsidP="005265B5">
      <w:pPr>
        <w:ind w:firstLine="720"/>
        <w:jc w:val="both"/>
        <w:rPr>
          <w:rFonts w:ascii="Arial" w:eastAsia="Cambria" w:hAnsi="Arial" w:cs="Arial"/>
        </w:rPr>
      </w:pPr>
      <w:r w:rsidRPr="005265B5">
        <w:rPr>
          <w:rFonts w:ascii="Arial" w:eastAsia="Cambria" w:hAnsi="Arial" w:cs="Arial"/>
          <w:i/>
          <w:iCs/>
        </w:rPr>
        <w:t>Organizational Citizenship Behavior</w:t>
      </w:r>
      <w:r w:rsidRPr="005265B5">
        <w:rPr>
          <w:rFonts w:ascii="Arial" w:eastAsia="Cambria" w:hAnsi="Arial" w:cs="Arial"/>
        </w:rPr>
        <w:t xml:space="preserve"> (OCB) sourced from the framework </w:t>
      </w:r>
      <w:r w:rsidRPr="005265B5">
        <w:rPr>
          <w:rFonts w:ascii="Arial" w:eastAsia="Cambria" w:hAnsi="Arial" w:cs="Arial"/>
          <w:i/>
          <w:iCs/>
        </w:rPr>
        <w:t xml:space="preserve">Social Exchange Theory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16/j.heliyon.2024.e27664","ISSN":"24058440","abstract":"In this modern era, schools require Organizational Citizenship Behavior (OCB) of organization members as one of the determining elements for the smooth process of achieving school goals. Leadership can transform an organization's entire potential as a learning community towards better organizational change, which is needed to increase OCB. This article aims to analyze the direct and indirect relationship between transformational leadership (TL) and OCB with quality of work-life (QWL) and organizational commitment (OC) as mediators. Another aim is to analyze the role of QWL as a mediator of the relationship between TL and OC. The research sample was 165 permanent teachers from several high schools in Madiun City. Research data was collected through questionnaires, and Structural Equation Modeling (SEM) was used for data analysis. The data analysis results prove a significant direct relationship between TL, QWL, and OC with OCB in a positive direction. The results of testing the role of mediating variables contribute to the novelty of this research, namely: 1) QWL partially mediates the relationship between TL and OC, as well as the relationship between TL and OCB; 2) OC partially mediates the relationship between TL and OCB. The analysis results indicate that increasing teacher OCB can be done effectively through increasing transformational leadership practices, programs to improve the quality of work-life, and increasing teacher organizational commitment.","author":[{"dropping-particle":"","family":"Hermanto","given":"Yustinus Budi","non-dropping-particle":"","parse-names":false,"suffix":""},{"dropping-particle":"","family":"Srimulyani","given":"Veronika Agustini","non-dropping-particle":"","parse-names":false,"suffix":""},{"dropping-particle":"","family":"Pitoyo","given":"Didik Joko","non-dropping-particle":"","parse-names":false,"suffix":""}],"container-title":"Heliyon","id":"ITEM-1","issued":{"date-parts":[["2024"]]},"publisher":"Elsevier Ltd","title":"The Mediating Role of Quality of Work Life and Organizational Commitment in The Link between Transformational Leadership and Organizational Citizenship Behavior","type":"article-journal","volume":"10"},"uris":["http://www.mendeley.com/documents/?uuid=0d74b7cb-a1ab-4e87-a487-906723ade20b"]}],"mendeley":{"formattedCitation":"(Hermanto et al., 2024)","manualFormatting":"(Hermanto et al., 2024)","plainTextFormattedCitation":"(Hermanto et al., 2024)","previouslyFormattedCitation":"(Hermanto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nto et al., 2024)</w:t>
      </w:r>
      <w:r w:rsidRPr="005265B5">
        <w:rPr>
          <w:rFonts w:ascii="Arial" w:eastAsia="Cambria" w:hAnsi="Arial" w:cs="Arial"/>
        </w:rPr>
        <w:fldChar w:fldCharType="end"/>
      </w:r>
      <w:r w:rsidRPr="005265B5">
        <w:rPr>
          <w:rFonts w:ascii="Arial" w:eastAsia="Cambria" w:hAnsi="Arial" w:cs="Arial"/>
        </w:rPr>
        <w:t xml:space="preserve">. Therefore, SET can be the basis for explaining the relationship between independent variables to OCB in this study. SET highlights the nature of interpersonal relationships and social interactions, where a person who receives a good influence or perception is expected to show gratitude and reciprocate it when the opportunity arises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4324/9780203792643","ISBN":"9781351521208","abstract":"In his landmark study of exchange and power in social life, Peter M. Blau contributes to an understanding of social structure by analyzing the social processes that govern the relations between individuals and groups. The basic question that Blau considers is: How does social life become organized into increasingly complex structures of associations among humans.This analysis, first published in 1964, represents a pioneering contribution to the sociological literature. Blau uses concepts of exchange, reciprocity, imbalance, and power to examine social life and to derive the more complex processes in social structure from the simpler ones. The principles of reciprocity and imbalance are used to derive such processes as power, changes in group structure; and the two major forces that govern the dynamics of complex social structures: the legitimization of organizing authority of increasing scope and the emergence of oppositions along different lines producing conflict and change.","author":[{"dropping-particle":"","family":"Blau","given":"Peter M.","non-dropping-particle":"","parse-names":false,"suffix":""}],"container-title":"John Wiley &amp; Sons, Inc","id":"ITEM-1","issued":{"date-parts":[["1964"]]},"title":"Exchange and Power in Social Life","type":"book"},"uris":["http://www.mendeley.com/documents/?uuid=298e3f91-23ad-4638-8f1c-e2d0548c54dd"]}],"mendeley":{"formattedCitation":"(Blau, 1964)","plainTextFormattedCitation":"(Blau, 1964)","previouslyFormattedCitation":"(Blau, 196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Blau, 1964)</w:t>
      </w:r>
      <w:r w:rsidRPr="005265B5">
        <w:rPr>
          <w:rFonts w:ascii="Arial" w:eastAsia="Cambria" w:hAnsi="Arial" w:cs="Arial"/>
        </w:rPr>
        <w:fldChar w:fldCharType="end"/>
      </w:r>
      <w:r w:rsidRPr="005265B5">
        <w:rPr>
          <w:rFonts w:ascii="Arial" w:eastAsia="Cambria" w:hAnsi="Arial" w:cs="Arial"/>
        </w:rPr>
        <w:t xml:space="preserve">. When employees have a relatively positive influence or perception, they tend to reciprocate in a practical and effective way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Rimatanti &amp; Darmawan, 2023)</w:t>
      </w:r>
      <w:r w:rsidRPr="005265B5">
        <w:rPr>
          <w:rFonts w:ascii="Arial" w:eastAsia="Cambria" w:hAnsi="Arial" w:cs="Arial"/>
        </w:rPr>
        <w:fldChar w:fldCharType="end"/>
      </w:r>
      <w:r w:rsidRPr="005265B5">
        <w:rPr>
          <w:rFonts w:ascii="Arial" w:eastAsia="Cambria" w:hAnsi="Arial" w:cs="Arial"/>
        </w:rPr>
        <w:t xml:space="preserve">. In addition, employees who feel that the organization is fair and care about welfare and engage in responsible social activities, employees will show a positive attitude and extra role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26710/jbsee.v3i2.137","ISSN":"2519-089X","abstract":"Purpose: Employee-organization relationship has been one of the main interesting and debatable constructs in discussion of organizational behavior. This study attempts to propose possible antecedents through which not only this relationship could be enhanced but also provide insights for factors to bring voluntary activities among employees to carry out extra duties for organizational wellbeing. Based on the notion of Social Exchange theory (SET), the paper attempts to highlight the organizational and individuals factors that could act as key mechanisms for leading towards organizational citizenship behavior. Therefore, based on the existing literature, the association among variables has been established along with which a conceptual model is proposed and conclusions stating the possible future directions for testing of the model are presented.","author":[{"dropping-particle":"","family":"Liaquat","given":"Malka","non-dropping-particle":"","parse-names":false,"suffix":""},{"dropping-particle":"","family":"Mehmood","given":"Khawaja","non-dropping-particle":"","parse-names":false,"suffix":""}],"container-title":"Journal of Business and Social Review in Emerging Economies","id":"ITEM-1","issue":"2","issued":{"date-parts":[["2017"]]},"page":"209-216","title":"Organization Citizenship Behavior: Notion of Social Exchange Theory","type":"article-journal","volume":"3"},"uris":["http://www.mendeley.com/documents/?uuid=fb227de7-4182-4a7e-bb11-4de1a76347d9"]}],"mendeley":{"formattedCitation":"(Liaquat &amp; Mehmood, 2017)","plainTextFormattedCitation":"(Liaquat &amp; Mehmood, 2017)","previouslyFormattedCitation":"(Liaquat &amp; Mehmood, 2017)"},"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Liaquat &amp; Mehmood, 2017)</w:t>
      </w:r>
      <w:r w:rsidRPr="005265B5">
        <w:rPr>
          <w:rFonts w:ascii="Arial" w:eastAsia="Cambria" w:hAnsi="Arial" w:cs="Arial"/>
        </w:rPr>
        <w:fldChar w:fldCharType="end"/>
      </w:r>
      <w:r w:rsidRPr="005265B5">
        <w:rPr>
          <w:rFonts w:ascii="Arial" w:eastAsia="Cambria" w:hAnsi="Arial" w:cs="Arial"/>
        </w:rPr>
        <w:t>. Based on this explanation, it can be said that when employees feel support, fairness, and attention from their organization, they are more likely to show extra-role behaviors that support the effectiveness of the organization.</w:t>
      </w:r>
    </w:p>
    <w:p w14:paraId="136080DC" w14:textId="77777777" w:rsidR="00505F06" w:rsidRDefault="00505F06" w:rsidP="00441B6F">
      <w:pPr>
        <w:pStyle w:val="Body"/>
        <w:spacing w:after="0"/>
        <w:rPr>
          <w:rFonts w:ascii="Arial" w:hAnsi="Arial" w:cs="Arial"/>
        </w:rPr>
      </w:pPr>
    </w:p>
    <w:p w14:paraId="655D4E3B" w14:textId="24BB5F0C" w:rsidR="005265B5" w:rsidRDefault="005265B5" w:rsidP="005265B5">
      <w:pPr>
        <w:pStyle w:val="Body"/>
        <w:spacing w:after="0"/>
        <w:rPr>
          <w:rFonts w:ascii="Arial" w:hAnsi="Arial" w:cs="Arial"/>
          <w:b/>
          <w:i/>
          <w:iCs/>
          <w:sz w:val="22"/>
        </w:rPr>
      </w:pPr>
      <w:r w:rsidRPr="00C30A0F">
        <w:rPr>
          <w:rFonts w:ascii="Arial" w:hAnsi="Arial" w:cs="Arial"/>
          <w:b/>
          <w:caps/>
          <w:sz w:val="22"/>
        </w:rPr>
        <w:t xml:space="preserve">2.2 </w:t>
      </w:r>
      <w:r w:rsidRPr="005265B5">
        <w:rPr>
          <w:rFonts w:ascii="Arial" w:hAnsi="Arial" w:cs="Arial"/>
          <w:b/>
          <w:i/>
          <w:iCs/>
          <w:sz w:val="22"/>
        </w:rPr>
        <w:t>Organizational Citizenship Behavior</w:t>
      </w:r>
    </w:p>
    <w:p w14:paraId="57761C95" w14:textId="77777777" w:rsidR="005265B5" w:rsidRPr="005265B5" w:rsidRDefault="005265B5" w:rsidP="005265B5">
      <w:pPr>
        <w:pStyle w:val="Body"/>
        <w:spacing w:after="0"/>
        <w:rPr>
          <w:rFonts w:ascii="Arial" w:hAnsi="Arial" w:cs="Arial"/>
          <w:b/>
          <w:i/>
          <w:iCs/>
          <w:sz w:val="22"/>
        </w:rPr>
      </w:pPr>
    </w:p>
    <w:p w14:paraId="04F753B0" w14:textId="16E9EC0D" w:rsidR="005265B5" w:rsidRPr="005265B5" w:rsidRDefault="005265B5" w:rsidP="007C64C8">
      <w:pPr>
        <w:ind w:firstLine="720"/>
        <w:jc w:val="both"/>
        <w:rPr>
          <w:rFonts w:ascii="Arial" w:eastAsia="Cambria" w:hAnsi="Arial" w:cs="Arial"/>
        </w:rPr>
      </w:pPr>
      <w:r w:rsidRPr="005265B5">
        <w:rPr>
          <w:rFonts w:ascii="Arial" w:eastAsia="Cambria" w:hAnsi="Arial" w:cs="Arial"/>
          <w:i/>
          <w:iCs/>
        </w:rPr>
        <w:t>Organizational Citizenship Behavior</w:t>
      </w:r>
      <w:r w:rsidRPr="005265B5">
        <w:rPr>
          <w:rFonts w:ascii="Arial" w:eastAsia="Cambria" w:hAnsi="Arial" w:cs="Arial"/>
        </w:rPr>
        <w:t xml:space="preserve"> (OCB) is defined as voluntary behavior that involves the actions of more employees to support the progress of their organization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21776/ub.jam.2021.019.02.09","ISSN":"16935241","abstract":"This research was conducted to identify the antecedents dimension of organizational commitment that consist of affective, continuance, and normative commitment to mediate transformational leadership on organizational citizenship behavior (OCB) in the salespeople’s banking sector in Malang, East Java. The population of this research was the employees in the banking sector that provides insurance and investment services in Malang city. The sampling technique used was non-probability sampling. A questionnaire was used as a research instrument. 118 responses were analyzed using Smart Partial Least Square software (Smart-PLS). The study result revealed that organizational commitment does not significantly affect OCB. The affective commitment was the best predictor in mediating the effect of transformational leadership on OCB. In contrast, continuance and normative commitment have an insignificant effect both directly and indirectly on OCB. This study was expected to be a reference for further research in the area of organizational outcome focused on organizational commitment and provide more information for decision making about the importance of leadership styles such as transformational leadership and organizational citizenship behavior.","author":[{"dropping-particle":"","family":"Novianti","given":"Khusnul Rofida","non-dropping-particle":"","parse-names":false,"suffix":""}],"container-title":"Jurnal Aplikasi Manajemen","id":"ITEM-1","issue":"2","issued":{"date-parts":[["2021"]]},"page":"335-345","title":"Does Organizational Commitment Matter? Linking Transformational Leadership with Organizational Citizenship Behavior (OCB)","type":"article-journal","volume":"19"},"uris":["http://www.mendeley.com/documents/?uuid=e898b2c9-4a92-4bab-87ec-8e754f03903e"]}],"mendeley":{"formattedCitation":"(Novianti, 2021)","plainTextFormattedCitation":"(Novianti, 2021)","previouslyFormattedCitation":"(Noviant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Novianti, 2021)</w:t>
      </w:r>
      <w:r w:rsidRPr="005265B5">
        <w:rPr>
          <w:rFonts w:ascii="Arial" w:eastAsia="Cambria" w:hAnsi="Arial" w:cs="Arial"/>
        </w:rPr>
        <w:fldChar w:fldCharType="end"/>
      </w:r>
      <w:r w:rsidRPr="005265B5">
        <w:rPr>
          <w:rFonts w:ascii="Arial" w:eastAsia="Cambria" w:hAnsi="Arial" w:cs="Arial"/>
        </w:rPr>
        <w:t xml:space="preserve">. OCB can be described as behavior outside of the role that employees voluntarily perform, that goes beyond their formal duties, but contributes to the effectiveness and efficiency of the organization in achieving its goals </w:t>
      </w:r>
      <w:r w:rsidRPr="005265B5">
        <w:rPr>
          <w:rFonts w:ascii="Arial" w:eastAsia="Cambria" w:hAnsi="Arial" w:cs="Arial"/>
        </w:rPr>
        <w:fldChar w:fldCharType="begin" w:fldLock="1"/>
      </w:r>
      <w:r w:rsidR="003321F9">
        <w:rPr>
          <w:rFonts w:ascii="Arial" w:eastAsia="Cambria" w:hAnsi="Arial" w:cs="Arial"/>
        </w:rPr>
        <w:instrText>ADDIN CSL_CITATION {"citationItems":[{"id":"ITEM-1","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1","issue":"4","issued":{"date-parts":[["2023"]]},"page":"104-123","title":"A Mediation Model of the Effect of Visionary Leadership on Teachers' Organizational Citizenship Behavior","type":"article-journal","volume":"22"},"uris":["http://www.mendeley.com/documents/?uuid=b14e0b43-b40f-483d-bf39-01beffd7f72e"]}],"mendeley":{"formattedCitation":"(Widodo et al., 2023)","manualFormatting":"Widodo et al., (2023)","plainTextFormattedCitation":"(Widodo et al., 2023)","previouslyFormattedCitation":"(Widodo et al.,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Widodo et al., (2023)</w:t>
      </w:r>
      <w:r w:rsidRPr="005265B5">
        <w:rPr>
          <w:rFonts w:ascii="Arial" w:eastAsia="Cambria" w:hAnsi="Arial" w:cs="Arial"/>
        </w:rPr>
        <w:fldChar w:fldCharType="end"/>
      </w:r>
      <w:r w:rsidRPr="005265B5">
        <w:rPr>
          <w:rFonts w:ascii="Arial" w:eastAsia="Cambria" w:hAnsi="Arial" w:cs="Arial"/>
        </w:rPr>
        <w:t xml:space="preserve">. OCB also refers to an individual's social behavior in the workplace that exceeds expectations, such as voluntarily helping a coworker during breaks or outside of working hours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24294/jipd.v8i7.5194","ISSN":"25727931","abstract":"The purpose of this research is to investigate the relationship between transformational leadership variables and organizational citizenship behavior (OCB) variables, investigate the relationship between job satisfaction variables and organizational citizenship behavior (OCB), and investigate the relationship between organizational commitment variables and organizational citizenship behavior (OCB). This research method uses quantitative methods. In this study, the researchers used a simple random sampling technique with a sample size of 368 SMEs employee. The data collection method for this research is by distributing an online questionnaire designed using a Likert scale of 1 to 7. The data analysis technique uses Partial Least Square—Structural Equation Modeling (PLS-SEM) and data analysis tools use SmartPLS software version 3.0. The stages of data analysis are validity testing, reliability testing and hypothesis testing. The independent variables in this research are transformational leadership, job satisfaction and organizational commitment, while the dependent variable is organizational citizenship behavior (OCB). The results of this research are that transformational leadership has a positive influence on organizational citizenship behavior (OCB), Job Satisfaction has a positive influence on organizational citizenship behavior (OCB) and organizational commitment has a positive influence on organizational citizenship behavior (OCB). The theoretical implications of this research support the results of previous research that transformational leadership, job satisfaction, and organizational commitment make a positive contribution to increasing organizational citizenship behavior in SME employees. The practical implication of this research is that SME owners apply transformational leadership, create work breadth and create organizational commitment within the SME organization to support increasing employee organizational citizenship behavior so that it can encourage increased performance and competitiveness of SMEs.","author":[{"dropping-particle":"","family":"Hermawan","given":"Ferry","non-dropping-particle":"","parse-names":false,"suffix":""},{"dropping-particle":"","family":"Purnomo","given":"Hadi","non-dropping-particle":"","parse-names":false,"suffix":""},{"dropping-particle":"","family":"Kusumastuti","given":"Dani","non-dropping-particle":"","parse-names":false,"suffix":""},{"dropping-particle":"","family":"Fitriana","given":"Rahmah","non-dropping-particle":"","parse-names":false,"suffix":""},{"dropping-particle":"","family":"Octaleny","given":"Ellyza","non-dropping-particle":"","parse-names":false,"suffix":""},{"dropping-particle":"","family":"Ie","given":"Mei","non-dropping-particle":"","parse-names":false,"suffix":""},{"dropping-particle":"","family":"Sudadi","given":"","non-dropping-particle":"","parse-names":false,"suffix":""}],"container-title":"Journal of Infrastructure, Policy and Development","id":"ITEM-1","issue":"7","issued":{"date-parts":[["2024"]]},"page":"1-16","title":"The Role of Transformational Leadership, Job Satisfaction and Organizational Commitment on Organizational Citizenship Behavior (OCB) of SMEs Employees in the Digital Era","type":"article-journal","volume":"8"},"uris":["http://www.mendeley.com/documents/?uuid=97865572-5361-4fc0-b46f-79e9bd170819"]}],"mendeley":{"formattedCitation":"(Hermawan et al., 2024)","manualFormatting":"(Hermawan et al., 2024)","plainTextFormattedCitation":"(Hermawan et al., 2024)","previouslyFormattedCitation":"(Hermawan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wan et al., 2024)</w:t>
      </w:r>
      <w:r w:rsidRPr="005265B5">
        <w:rPr>
          <w:rFonts w:ascii="Arial" w:eastAsia="Cambria" w:hAnsi="Arial" w:cs="Arial"/>
        </w:rPr>
        <w:fldChar w:fldCharType="end"/>
      </w:r>
      <w:r w:rsidRPr="005265B5">
        <w:rPr>
          <w:rFonts w:ascii="Arial" w:eastAsia="Cambria" w:hAnsi="Arial" w:cs="Arial"/>
        </w:rPr>
        <w:t xml:space="preserve">. OCB can be measured using several indicators from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1177/014920630002600307","ISSN":"01492063","abstract":"The rapid growth of research on organizational citizenship behaviors (OCBs) has resulted in some conceptual confusion about the nature of the construct, and made it difficult for all but the most avid readers to keep up with developments in this domain. This paper critically examines the literature on organizational citizenship behavior and other, related constructs. More specifically, it: (a) explores the conceptual similarities and differences between the various forms of \"citizenship\" behavior constructs identified in the literature; (b) summarizes the empirical findings of both the antecedents and consequences of OCBs; and (c) identifies several interesting directions for future research. © 2000 Elsevier Science Inc.","author":[{"dropping-particle":"","family":"Podsakoff","given":"Philip M.","non-dropping-particle":"","parse-names":false,"suffix":""},{"dropping-particle":"","family":"MacKenzie","given":"Scott B.","non-dropping-particle":"","parse-names":false,"suffix":""},{"dropping-particle":"","family":"Paine","given":"Julie Beth","non-dropping-particle":"","parse-names":false,"suffix":""},{"dropping-particle":"","family":"Bachrach","given":"Daniel G.","non-dropping-particle":"","parse-names":false,"suffix":""}],"container-title":"Journal of Management","id":"ITEM-1","issue":"3","issued":{"date-parts":[["2000"]]},"page":"513-563","title":"Organizational Citizenship Behaviors: A Critical Review of the Theoretical and Empirical Literature and Suggestions for Future Research","type":"article-journal","volume":"26"},"uris":["http://www.mendeley.com/documents/?uuid=64ba68f0-f2af-47fc-9570-5c12db31a6ac"]}],"mendeley":{"formattedCitation":"(Podsakoff et al., 2000)","manualFormatting":"Podsakoff et al., (2000)","plainTextFormattedCitation":"(Podsakoff et al., 2000)","previouslyFormattedCitation":"(Podsakoff et al., 2000)"},"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Podsakoff et al., (2000)</w:t>
      </w:r>
      <w:r w:rsidRPr="005265B5">
        <w:rPr>
          <w:rFonts w:ascii="Arial" w:eastAsia="Cambria" w:hAnsi="Arial" w:cs="Arial"/>
        </w:rPr>
        <w:fldChar w:fldCharType="end"/>
      </w:r>
      <w:r w:rsidRPr="005265B5">
        <w:rPr>
          <w:rFonts w:ascii="Arial" w:eastAsia="Cambria" w:hAnsi="Arial" w:cs="Arial"/>
        </w:rPr>
        <w:t xml:space="preserve"> which includes mutually helpful behavior, sportsmanship, loyalty to the organization, obedience to the organization, individual initiative, good citizenship, and self-development.</w:t>
      </w:r>
    </w:p>
    <w:p w14:paraId="6B06E592" w14:textId="296DD034" w:rsidR="005265B5" w:rsidRPr="005265B5" w:rsidRDefault="005265B5" w:rsidP="005265B5">
      <w:pPr>
        <w:ind w:firstLine="720"/>
        <w:jc w:val="both"/>
        <w:rPr>
          <w:rFonts w:ascii="Arial" w:eastAsia="Cambria" w:hAnsi="Arial" w:cs="Arial"/>
        </w:rPr>
      </w:pPr>
      <w:r w:rsidRPr="005265B5">
        <w:rPr>
          <w:rFonts w:ascii="Arial" w:eastAsia="Cambria" w:hAnsi="Arial" w:cs="Arial"/>
        </w:rPr>
        <w:t xml:space="preserve">The basis that distinguishes OCB from other activities is that they are voluntary or based on personal choice, where these activities are outside the job description and have a positive impact on the organization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Rimatanti &amp; Darmawan, 2023)</w:t>
      </w:r>
      <w:r w:rsidRPr="005265B5">
        <w:rPr>
          <w:rFonts w:ascii="Arial" w:eastAsia="Cambria" w:hAnsi="Arial" w:cs="Arial"/>
        </w:rPr>
        <w:fldChar w:fldCharType="end"/>
      </w:r>
      <w:r w:rsidRPr="005265B5">
        <w:rPr>
          <w:rFonts w:ascii="Arial" w:eastAsia="Cambria" w:hAnsi="Arial" w:cs="Arial"/>
        </w:rPr>
        <w:t xml:space="preserve">. Employees with OCB voluntarily and spontaneously show positive behavior without expecting rewards from the organization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Nurjanah et al., 2020)</w:t>
      </w:r>
      <w:r w:rsidRPr="005265B5">
        <w:rPr>
          <w:rFonts w:ascii="Arial" w:eastAsia="Cambria" w:hAnsi="Arial" w:cs="Arial"/>
        </w:rPr>
        <w:fldChar w:fldCharType="end"/>
      </w:r>
      <w:r w:rsidRPr="005265B5">
        <w:rPr>
          <w:rFonts w:ascii="Arial" w:eastAsia="Cambria" w:hAnsi="Arial" w:cs="Arial"/>
        </w:rPr>
        <w:t xml:space="preserve">. Employees with a high OCB level will later show improved performance, a friendlier and more sociable attitude, and accept assigned tasks without complaints or debates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ISSN":"2722-8878","abstract":"The purpose of this study was to analyze the role of organizational citizenship behavior on the relationship of transformational leadership to the performance of SMEs. The research sample is SMEs employees with a total sample of 310 respondents in 30 SMEs. The sampling technique used is simple random sampling technique. The research instrument uses an online questionnaire and the analytical method uses Partial Least Square (PLS) with SmartPLS 3.0 software. The results show that transformational leadership has a positive and significant effect on Organizational Citizenship Behavior, transformational leadership has a positive and significant effect on employee performance and Organizational Citizenship Behavior has a positive and significant effect on employee performance, Organizational Citizenship Behavior mediates partially and positively and significantly the relationship between transformational leadership and employee performance. The implications of the results of this study indicate that transformational leadership is found to be the main factor in improving the performance of SMEs. Suggestions for research are the expansion of research orientation to a wider scope of industry and organization to obtain more comprehensive results. Introduction The COVID-19 pandemic has had an impact on various sectors. At the global economic level, the COVID-19 pandemic has had a very significant impact on the domestic economy of nation-states and the existence of MSMEs. The Organization for Economic Cooperation and Development (OECD) report states that this pandemic has implications for the threat of a major economic crisis marked by the cessation of production activities in many countries, falling levels of public consumption, and loss of confidence. The Covid 19 pandemic at the end of 2019 became an international problem, including in Indonesia. The COVID-19 pandemic has had economic, social and political implications in almost all countries, including Indonesia. The economic impact of the COVID-19 pandemic has also been felt by the MSME sector. The impact caused by this pandemic includes 5 aspects, namely 1) Sales aspects. The average decline in MSME sales is 61%, 2) Aspects of operating profit. The average decrease in operating profit is 61%, 3) Capital aspect. The number of MSMEs experiencing capital problems increased to 71.4%, 4) Aspects of the number of employees. In this aspect, MSMEs reduced the number of employees","author":[{"dropping-particle":"","family":"Purwanto","given":"Agus","non-dropping-particle":"","parse-names":false,"suffix":""}],"container-title":"Journal of Industrial Engineering &amp; Management Research","id":"ITEM-1","issue":"5","issued":{"date-parts":[["2022"]]},"page":"39-45","title":"The Role of Transformational Leadership and Organizational Citizenship Behavior on SMEs Employee Performance","type":"article-journal","volume":"3"},"uris":["http://www.mendeley.com/documents/?uuid=dc200399-2dfe-4210-8769-695a15b0486a"]}],"mendeley":{"formattedCitation":"(Purwanto, 2022)","plainTextFormattedCitation":"(Purwanto, 2022)","previouslyFormattedCitation":"(Purwanto, 202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Purwanto, 2022)</w:t>
      </w:r>
      <w:r w:rsidRPr="005265B5">
        <w:rPr>
          <w:rFonts w:ascii="Arial" w:eastAsia="Cambria" w:hAnsi="Arial" w:cs="Arial"/>
        </w:rPr>
        <w:fldChar w:fldCharType="end"/>
      </w:r>
      <w:r w:rsidRPr="005265B5">
        <w:rPr>
          <w:rFonts w:ascii="Arial" w:eastAsia="Cambria" w:hAnsi="Arial" w:cs="Arial"/>
        </w:rPr>
        <w:t>.</w:t>
      </w:r>
    </w:p>
    <w:p w14:paraId="0FB31C9C" w14:textId="77777777" w:rsidR="005265B5" w:rsidRPr="005265B5" w:rsidRDefault="005265B5" w:rsidP="00441B6F">
      <w:pPr>
        <w:pStyle w:val="Body"/>
        <w:spacing w:after="0"/>
        <w:rPr>
          <w:rFonts w:ascii="Arial" w:hAnsi="Arial" w:cs="Arial"/>
        </w:rPr>
      </w:pPr>
    </w:p>
    <w:p w14:paraId="01F31074" w14:textId="7BEA1A9C" w:rsidR="005265B5" w:rsidRDefault="005265B5" w:rsidP="005265B5">
      <w:pPr>
        <w:pStyle w:val="Body"/>
        <w:spacing w:after="0"/>
        <w:rPr>
          <w:rFonts w:ascii="Arial" w:hAnsi="Arial" w:cs="Arial"/>
          <w:b/>
          <w:i/>
          <w:iCs/>
          <w:sz w:val="22"/>
        </w:rPr>
      </w:pPr>
      <w:r w:rsidRPr="00C30A0F">
        <w:rPr>
          <w:rFonts w:ascii="Arial" w:hAnsi="Arial" w:cs="Arial"/>
          <w:b/>
          <w:caps/>
          <w:sz w:val="22"/>
        </w:rPr>
        <w:t xml:space="preserve">2.3 </w:t>
      </w:r>
      <w:r w:rsidRPr="005265B5">
        <w:rPr>
          <w:rFonts w:ascii="Arial" w:hAnsi="Arial" w:cs="Arial"/>
          <w:b/>
          <w:i/>
          <w:iCs/>
          <w:sz w:val="22"/>
        </w:rPr>
        <w:t xml:space="preserve">Organizational Justice </w:t>
      </w:r>
      <w:r>
        <w:rPr>
          <w:rFonts w:ascii="Arial" w:hAnsi="Arial" w:cs="Arial"/>
          <w:b/>
          <w:sz w:val="22"/>
        </w:rPr>
        <w:t xml:space="preserve">and </w:t>
      </w:r>
      <w:r>
        <w:rPr>
          <w:rFonts w:ascii="Arial" w:hAnsi="Arial" w:cs="Arial"/>
          <w:b/>
          <w:i/>
          <w:iCs/>
          <w:sz w:val="22"/>
        </w:rPr>
        <w:t>Organizational Citizenship Behavior</w:t>
      </w:r>
    </w:p>
    <w:p w14:paraId="4F61560E" w14:textId="77777777" w:rsidR="005265B5" w:rsidRPr="005265B5" w:rsidRDefault="005265B5" w:rsidP="005265B5">
      <w:pPr>
        <w:pStyle w:val="Body"/>
        <w:spacing w:after="0"/>
        <w:rPr>
          <w:rFonts w:ascii="Arial" w:hAnsi="Arial" w:cs="Arial"/>
          <w:b/>
          <w:i/>
          <w:iCs/>
          <w:sz w:val="22"/>
        </w:rPr>
      </w:pPr>
    </w:p>
    <w:p w14:paraId="469DEBE3" w14:textId="7BE90369" w:rsidR="005265B5" w:rsidRPr="005265B5" w:rsidRDefault="005265B5" w:rsidP="003B1E2D">
      <w:pPr>
        <w:jc w:val="both"/>
        <w:rPr>
          <w:rFonts w:ascii="Arial" w:eastAsia="Cambria" w:hAnsi="Arial" w:cs="Arial"/>
        </w:rPr>
      </w:pPr>
      <w:r w:rsidRPr="005265B5">
        <w:rPr>
          <w:rFonts w:ascii="Arial" w:eastAsia="Cambria" w:hAnsi="Arial" w:cs="Arial"/>
          <w:i/>
          <w:iCs/>
        </w:rPr>
        <w:t>Organizational justice</w:t>
      </w:r>
      <w:r w:rsidRPr="005265B5">
        <w:rPr>
          <w:rFonts w:ascii="Arial" w:eastAsia="Cambria" w:hAnsi="Arial" w:cs="Arial"/>
        </w:rPr>
        <w:t xml:space="preserve"> defined as the equal and fair treatment that an individual receives in his or her workplace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Lim &amp; Setyawan, 2023)</w:t>
      </w:r>
      <w:r w:rsidRPr="005265B5">
        <w:rPr>
          <w:rFonts w:ascii="Arial" w:eastAsia="Cambria" w:hAnsi="Arial" w:cs="Arial"/>
        </w:rPr>
        <w:fldChar w:fldCharType="end"/>
      </w:r>
      <w:r w:rsidRPr="005265B5">
        <w:rPr>
          <w:rFonts w:ascii="Arial" w:eastAsia="Cambria" w:hAnsi="Arial" w:cs="Arial"/>
        </w:rPr>
        <w:t xml:space="preserve">. The existence of equal treatment between employees is necessary in fostering the desire to improve OCB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Kamil &amp; Rivai, 2021)</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rPr>
        <w:lastRenderedPageBreak/>
        <w:t xml:space="preserve">Individuals who feel that there is justice in the organization tend to have a positive attitude towards the organization, including OCB's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Lim &amp; Setyawan, 2023)</w:t>
      </w:r>
      <w:r w:rsidRPr="005265B5">
        <w:rPr>
          <w:rFonts w:ascii="Arial" w:eastAsia="Cambria" w:hAnsi="Arial" w:cs="Arial"/>
        </w:rPr>
        <w:fldChar w:fldCharType="end"/>
      </w:r>
      <w:r w:rsidRPr="005265B5">
        <w:rPr>
          <w:rFonts w:ascii="Arial" w:eastAsia="Cambria" w:hAnsi="Arial" w:cs="Arial"/>
        </w:rPr>
        <w:t>.</w:t>
      </w:r>
    </w:p>
    <w:p w14:paraId="755E57EC" w14:textId="7EE1E701" w:rsidR="005265B5" w:rsidRPr="005265B5" w:rsidRDefault="005265B5" w:rsidP="005265B5">
      <w:pPr>
        <w:ind w:firstLine="720"/>
        <w:jc w:val="both"/>
        <w:rPr>
          <w:rFonts w:ascii="Arial" w:eastAsia="Cambria" w:hAnsi="Arial" w:cs="Arial"/>
        </w:rPr>
      </w:pPr>
      <w:r w:rsidRPr="005265B5">
        <w:rPr>
          <w:rFonts w:ascii="Arial" w:eastAsia="Cambria" w:hAnsi="Arial" w:cs="Arial"/>
          <w:i/>
          <w:iCs/>
        </w:rPr>
        <w:t>Organizational justice</w:t>
      </w:r>
      <w:r w:rsidRPr="005265B5">
        <w:rPr>
          <w:rFonts w:ascii="Arial" w:eastAsia="Cambria" w:hAnsi="Arial" w:cs="Arial"/>
        </w:rPr>
        <w:t xml:space="preserve"> has an important role when the award given is in accordance with the field of work and deserves to be accepted by employees in the work environment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mendeley":{"formattedCitation":"(Bastyant et al., 2024)","manualFormatting":"(Bastyant et al., 2024)","plainTextFormattedCitation":"(Bastyant et al., 2024)","previouslyFormattedCitation":"(Bastyant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Bastyant et al., 2024)</w:t>
      </w:r>
      <w:r w:rsidRPr="005265B5">
        <w:rPr>
          <w:rFonts w:ascii="Arial" w:eastAsia="Cambria" w:hAnsi="Arial" w:cs="Arial"/>
        </w:rPr>
        <w:fldChar w:fldCharType="end"/>
      </w:r>
      <w:r w:rsidRPr="005265B5">
        <w:rPr>
          <w:rFonts w:ascii="Arial" w:eastAsia="Cambria" w:hAnsi="Arial" w:cs="Arial"/>
        </w:rPr>
        <w:t xml:space="preserve">. According to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2466/01.07.21.PR0.110.2.677-693","ISSN":"00332941","PMID":"22662419","abstract":"Employees in three call centers were surveyed about their perceptions of organizational justice. Four factors were measured: distributive justice, procedural justice, interpersonal justice, and informational justice. Structural equation modeling was employed to test whether a two-, three-, or four-factor model best fit the call center data. A three-factor model of distributive, procedural, and informational justice provided the best fit to these data. The three-factor model that showed the best fit does not conform to any of the more traditional models identified in the organizational justice literature. This implies that the context in which organizational justice is measured may play a role in identifying which justice factors are relevant to employees. Findings add to the empirical evidence on the dimensionality of organizational justice and imply that dimensionality of organizational justice is more context-dependent than previously thought. © Psychological Reports 2012.","author":[{"dropping-particle":"","family":"Flint","given":"Douglas","non-dropping-particle":"","parse-names":false,"suffix":""},{"dropping-particle":"","family":"Haley","given":"Lynn M.","non-dropping-particle":"","parse-names":false,"suffix":""},{"dropping-particle":"","family":"McNally","given":"Jeffrey J.","non-dropping-particle":"","parse-names":false,"suffix":""}],"container-title":"Psychological Reports","id":"ITEM-1","issue":"2","issued":{"date-parts":[["2012"]]},"page":"677-693","title":"Dimensionality of Organizational Justice in a Call Center Context","type":"article-journal","volume":"110"},"uris":["http://www.mendeley.com/documents/?uuid=09c4e7ad-5aac-4696-a2ca-1a9c20f474cf"]}],"mendeley":{"formattedCitation":"(Flint et al., 2012)","manualFormatting":"Flint et al., (2012)","plainTextFormattedCitation":"(Flint et al., 2012)","previouslyFormattedCitation":"(Flint et al., 201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Flint et al., (2012)</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Organizational Justice</w:t>
      </w:r>
      <w:r w:rsidRPr="005265B5">
        <w:rPr>
          <w:rFonts w:ascii="Arial" w:eastAsia="Cambria" w:hAnsi="Arial" w:cs="Arial"/>
        </w:rPr>
        <w:t xml:space="preserve"> It can be measured for 4 dimensions including distributive justice, interpersonal justice, procedural justice, and informational justice. By showing an even and fair nature, employees will tend to work according to what is expected when carrying out their work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Kamil &amp; Rivai, 2021)</w:t>
      </w:r>
      <w:r w:rsidRPr="005265B5">
        <w:rPr>
          <w:rFonts w:ascii="Arial" w:eastAsia="Cambria" w:hAnsi="Arial" w:cs="Arial"/>
        </w:rPr>
        <w:fldChar w:fldCharType="end"/>
      </w:r>
      <w:r w:rsidRPr="005265B5">
        <w:rPr>
          <w:rFonts w:ascii="Arial" w:eastAsia="Cambria" w:hAnsi="Arial" w:cs="Arial"/>
        </w:rPr>
        <w:t xml:space="preserve">. Research from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amp; Rivai (2021), Lim &amp; Setyawan (2023), Romadhona &amp; Prawitowati (2024), dan Syafriyanti &amp;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Bastyant et al., (2024), Kamil &amp; Rivai (2021), Lim &amp; Setyawan (2023), Romadhona &amp; Prawitowati (2024), and Syafriyanti &amp; Anisah (2021)</w:t>
      </w:r>
      <w:r w:rsidRPr="005265B5">
        <w:rPr>
          <w:rFonts w:ascii="Arial" w:eastAsia="Cambria" w:hAnsi="Arial" w:cs="Arial"/>
        </w:rPr>
        <w:fldChar w:fldCharType="end"/>
      </w:r>
      <w:r w:rsidRPr="005265B5">
        <w:rPr>
          <w:rFonts w:ascii="Arial" w:eastAsia="Cambria" w:hAnsi="Arial" w:cs="Arial"/>
        </w:rPr>
        <w:t xml:space="preserve"> reveals that </w:t>
      </w:r>
      <w:r w:rsidRPr="005265B5">
        <w:rPr>
          <w:rFonts w:ascii="Arial" w:eastAsia="Cambria" w:hAnsi="Arial" w:cs="Arial"/>
          <w:i/>
          <w:iCs/>
        </w:rPr>
        <w:t>Organizational Justice</w:t>
      </w:r>
      <w:r w:rsidRPr="005265B5">
        <w:rPr>
          <w:rFonts w:ascii="Arial" w:eastAsia="Cambria" w:hAnsi="Arial" w:cs="Arial"/>
        </w:rPr>
        <w:t xml:space="preserve"> has a positive and significant effect on OCB. The existence of equal treatment between employees is necessary in fostering the desire to improve OCB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Kamil &amp; Rivai, 2021)</w:t>
      </w:r>
      <w:r w:rsidRPr="005265B5">
        <w:rPr>
          <w:rFonts w:ascii="Arial" w:eastAsia="Cambria" w:hAnsi="Arial" w:cs="Arial"/>
        </w:rPr>
        <w:fldChar w:fldCharType="end"/>
      </w:r>
      <w:r w:rsidRPr="005265B5">
        <w:rPr>
          <w:rFonts w:ascii="Arial" w:eastAsia="Cambria" w:hAnsi="Arial" w:cs="Arial"/>
        </w:rPr>
        <w:t>.</w:t>
      </w:r>
    </w:p>
    <w:p w14:paraId="4A975B72" w14:textId="77777777" w:rsidR="005265B5" w:rsidRPr="005265B5" w:rsidRDefault="005265B5" w:rsidP="005265B5">
      <w:pPr>
        <w:ind w:firstLine="720"/>
        <w:jc w:val="both"/>
        <w:rPr>
          <w:rFonts w:ascii="Arial" w:eastAsia="Cambria" w:hAnsi="Arial" w:cs="Arial"/>
        </w:rPr>
      </w:pPr>
    </w:p>
    <w:p w14:paraId="3F5FFDA8" w14:textId="77777777" w:rsidR="005265B5" w:rsidRPr="005265B5" w:rsidRDefault="005265B5" w:rsidP="001C472A">
      <w:pPr>
        <w:jc w:val="both"/>
        <w:rPr>
          <w:rFonts w:ascii="Arial" w:eastAsia="Cambria" w:hAnsi="Arial" w:cs="Arial"/>
        </w:rPr>
      </w:pPr>
      <w:r w:rsidRPr="005265B5">
        <w:rPr>
          <w:rFonts w:ascii="Arial" w:eastAsia="Cambria" w:hAnsi="Arial" w:cs="Arial"/>
        </w:rPr>
        <w:t xml:space="preserve">H1: </w:t>
      </w:r>
      <w:r w:rsidRPr="005265B5">
        <w:rPr>
          <w:rFonts w:ascii="Arial" w:eastAsia="Cambria" w:hAnsi="Arial" w:cs="Arial"/>
          <w:i/>
          <w:iCs/>
        </w:rPr>
        <w:t>Organizational Justice</w:t>
      </w:r>
      <w:r w:rsidRPr="005265B5">
        <w:rPr>
          <w:rFonts w:ascii="Arial" w:eastAsia="Cambria" w:hAnsi="Arial" w:cs="Arial"/>
        </w:rPr>
        <w:t xml:space="preserve"> has a positive and significant effect on </w:t>
      </w:r>
      <w:r w:rsidRPr="005265B5">
        <w:rPr>
          <w:rFonts w:ascii="Arial" w:eastAsia="Cambria" w:hAnsi="Arial" w:cs="Arial"/>
          <w:i/>
          <w:iCs/>
        </w:rPr>
        <w:t>Organizational Citizenship Behavior</w:t>
      </w:r>
    </w:p>
    <w:p w14:paraId="4C3116C2" w14:textId="77777777" w:rsidR="005265B5" w:rsidRDefault="005265B5" w:rsidP="00441B6F">
      <w:pPr>
        <w:pStyle w:val="Body"/>
        <w:spacing w:after="0"/>
        <w:rPr>
          <w:rFonts w:ascii="Arial" w:hAnsi="Arial" w:cs="Arial"/>
        </w:rPr>
      </w:pPr>
    </w:p>
    <w:p w14:paraId="593B4742" w14:textId="04EACDE9" w:rsidR="005265B5" w:rsidRDefault="005265B5" w:rsidP="00441B6F">
      <w:pPr>
        <w:pStyle w:val="Body"/>
        <w:spacing w:after="0"/>
        <w:rPr>
          <w:rFonts w:ascii="Arial" w:hAnsi="Arial" w:cs="Arial"/>
          <w:b/>
          <w:i/>
          <w:iCs/>
          <w:sz w:val="22"/>
        </w:rPr>
      </w:pPr>
      <w:r w:rsidRPr="00C30A0F">
        <w:rPr>
          <w:rFonts w:ascii="Arial" w:hAnsi="Arial" w:cs="Arial"/>
          <w:b/>
          <w:caps/>
          <w:sz w:val="22"/>
        </w:rPr>
        <w:t xml:space="preserve">2.4 </w:t>
      </w:r>
      <w:r>
        <w:rPr>
          <w:rFonts w:ascii="Arial" w:hAnsi="Arial" w:cs="Arial"/>
          <w:b/>
          <w:i/>
          <w:iCs/>
          <w:sz w:val="22"/>
        </w:rPr>
        <w:t xml:space="preserve">Quality of Work-Life </w:t>
      </w:r>
      <w:r>
        <w:rPr>
          <w:rFonts w:ascii="Arial" w:hAnsi="Arial" w:cs="Arial"/>
          <w:b/>
          <w:sz w:val="22"/>
        </w:rPr>
        <w:t xml:space="preserve">and </w:t>
      </w:r>
      <w:r>
        <w:rPr>
          <w:rFonts w:ascii="Arial" w:hAnsi="Arial" w:cs="Arial"/>
          <w:b/>
          <w:i/>
          <w:iCs/>
          <w:sz w:val="22"/>
        </w:rPr>
        <w:t>Organizational Citizenship Behavior</w:t>
      </w:r>
    </w:p>
    <w:p w14:paraId="6101F3D5" w14:textId="77777777" w:rsidR="005265B5" w:rsidRDefault="005265B5" w:rsidP="00441B6F">
      <w:pPr>
        <w:pStyle w:val="Body"/>
        <w:spacing w:after="0"/>
        <w:rPr>
          <w:rFonts w:ascii="Arial" w:hAnsi="Arial" w:cs="Arial"/>
          <w:b/>
          <w:i/>
          <w:iCs/>
          <w:sz w:val="22"/>
        </w:rPr>
      </w:pPr>
    </w:p>
    <w:p w14:paraId="04AED877" w14:textId="6C458221" w:rsidR="005265B5" w:rsidRDefault="005265B5" w:rsidP="005265B5">
      <w:pPr>
        <w:ind w:firstLine="720"/>
        <w:jc w:val="both"/>
        <w:rPr>
          <w:rFonts w:ascii="Arial" w:eastAsia="Cambria" w:hAnsi="Arial" w:cs="Arial"/>
        </w:rPr>
      </w:pPr>
      <w:r w:rsidRPr="005265B5">
        <w:rPr>
          <w:rFonts w:ascii="Arial" w:eastAsia="Cambria" w:hAnsi="Arial" w:cs="Arial"/>
          <w:i/>
          <w:iCs/>
        </w:rPr>
        <w:t>Quality of Work-Life</w:t>
      </w:r>
      <w:r w:rsidRPr="005265B5">
        <w:rPr>
          <w:rFonts w:ascii="Arial" w:eastAsia="Cambria" w:hAnsi="Arial" w:cs="Arial"/>
        </w:rPr>
        <w:t xml:space="preserve"> (QWL) is a management system approach in an organization that aims to improve the quality of life of employees in the work environment simultaneously and sustainably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16/j.heliyon.2024.e27664","ISSN":"24058440","abstract":"In this modern era, schools require Organizational Citizenship Behavior (OCB) of organization members as one of the determining elements for the smooth process of achieving school goals. Leadership can transform an organization's entire potential as a learning community towards better organizational change, which is needed to increase OCB. This article aims to analyze the direct and indirect relationship between transformational leadership (TL) and OCB with quality of work-life (QWL) and organizational commitment (OC) as mediators. Another aim is to analyze the role of QWL as a mediator of the relationship between TL and OC. The research sample was 165 permanent teachers from several high schools in Madiun City. Research data was collected through questionnaires, and Structural Equation Modeling (SEM) was used for data analysis. The data analysis results prove a significant direct relationship between TL, QWL, and OC with OCB in a positive direction. The results of testing the role of mediating variables contribute to the novelty of this research, namely: 1) QWL partially mediates the relationship between TL and OC, as well as the relationship between TL and OCB; 2) OC partially mediates the relationship between TL and OCB. The analysis results indicate that increasing teacher OCB can be done effectively through increasing transformational leadership practices, programs to improve the quality of work-life, and increasing teacher organizational commitment.","author":[{"dropping-particle":"","family":"Hermanto","given":"Yustinus Budi","non-dropping-particle":"","parse-names":false,"suffix":""},{"dropping-particle":"","family":"Srimulyani","given":"Veronika Agustini","non-dropping-particle":"","parse-names":false,"suffix":""},{"dropping-particle":"","family":"Pitoyo","given":"Didik Joko","non-dropping-particle":"","parse-names":false,"suffix":""}],"container-title":"Heliyon","id":"ITEM-1","issued":{"date-parts":[["2024"]]},"publisher":"Elsevier Ltd","title":"The Mediating Role of Quality of Work Life and Organizational Commitment in The Link between Transformational Leadership and Organizational Citizenship Behavior","type":"article-journal","volume":"10"},"uris":["http://www.mendeley.com/documents/?uuid=0d74b7cb-a1ab-4e87-a487-906723ade20b"]}],"mendeley":{"formattedCitation":"(Hermanto et al., 2024)","manualFormatting":"(Hermanto et al., 2024)","plainTextFormattedCitation":"(Hermanto et al., 2024)","previouslyFormattedCitation":"(Hermanto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nto et al., 2024)</w:t>
      </w:r>
      <w:r w:rsidRPr="005265B5">
        <w:rPr>
          <w:rFonts w:ascii="Arial" w:eastAsia="Cambria" w:hAnsi="Arial" w:cs="Arial"/>
        </w:rPr>
        <w:fldChar w:fldCharType="end"/>
      </w:r>
      <w:r w:rsidRPr="005265B5">
        <w:rPr>
          <w:rFonts w:ascii="Arial" w:eastAsia="Cambria" w:hAnsi="Arial" w:cs="Arial"/>
        </w:rPr>
        <w:t xml:space="preserve">. If employees do not get a good quality of work life, such as. appropriate compensation and conducive work environment, they will not be motivated or have the opportunity to grow, which will hinder the formation of a positive OCB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1","issue":"6","issued":{"date-parts":[["2020"]]},"page":"69-88","title":"The Effect of Competence and Quality of Work Life on Organizational Citizenship Behavior (OCB) with Organizational Commitment Mediation","type":"article-journal","volume":"2"},"uris":["http://www.mendeley.com/documents/?uuid=77ea52c1-ac2c-4f34-8ae2-8ea50c2f4263"]}],"mendeley":{"formattedCitation":"(Sumarsi &amp; Rizal, 2020)","plainTextFormattedCitation":"(Sumarsi &amp; Rizal, 2020)","previouslyFormattedCitation":"(Sumarsi &amp; Rizal, 2020)"},"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Sumarsi &amp; Rizal, 2020)</w:t>
      </w:r>
      <w:r w:rsidRPr="005265B5">
        <w:rPr>
          <w:rFonts w:ascii="Arial" w:eastAsia="Cambria" w:hAnsi="Arial" w:cs="Arial"/>
        </w:rPr>
        <w:fldChar w:fldCharType="end"/>
      </w:r>
      <w:r w:rsidRPr="005265B5">
        <w:rPr>
          <w:rFonts w:ascii="Arial" w:eastAsia="Cambria" w:hAnsi="Arial" w:cs="Arial"/>
        </w:rPr>
        <w:t xml:space="preserve">. QWL is an overview of the extent to which human needs are met in the work environment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46930/ojsuda.v30i2.2278","ISSN":"0021-4787","author":[{"dropping-particle":"","family":"Agustina","given":"Ratna","non-dropping-particle":"","parse-names":false,"suffix":""},{"dropping-particle":"","family":"Yusuf","given":"Muhammad","non-dropping-particle":"","parse-names":false,"suffix":""},{"dropping-particle":"","family":"Sutiyan","given":"Ory Syafari Jamel","non-dropping-particle":"","parse-names":false,"suffix":""},{"dropping-particle":"","family":"Ardianto","given":"Rian","non-dropping-particle":"","parse-names":false,"suffix":""},{"dropping-particle":"","family":"Norvadewi","given":"","non-dropping-particle":"","parse-names":false,"suffix":""}],"container-title":"Jurnal Darma Agung","id":"ITEM-1","issue":"2","issued":{"date-parts":[["2022"]]},"page":"589–605","title":"Employee Performance Mediated Quality of Work Life Relationship Satisfaction on The Job and Organizational Commitment","type":"article-journal","volume":"30"},"uris":["http://www.mendeley.com/documents/?uuid=dd3efdf3-241c-4747-9170-94680095b7d7"]}],"mendeley":{"formattedCitation":"(Agustina et al., 2022)","manualFormatting":"(Agustina et al., 2022)","plainTextFormattedCitation":"(Agustina et al., 2022)","previouslyFormattedCitation":"(Agustina et al., 202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Agustina et al., 2022)</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1023/A:1010986923468","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irgy","given":"M Joseph","non-dropping-particle":"","parse-names":false,"suffix":""},{"dropping-particle":"","family":"Efraty","given":"David","non-dropping-particle":"","parse-names":false,"suffix":""},{"dropping-particle":"","family":"Siegel","given":"Phillip","non-dropping-particle":"","parse-names":false,"suffix":""},{"dropping-particle":"","family":"Lee","given":"Dong-Jin","non-dropping-particle":"","parse-names":false,"suffix":""}],"container-title":"Social Indicators Research2","id":"ITEM-1","issue":"3","issued":{"date-parts":[["2001"]]},"page":"241–302","title":"A New Measure of Quality of Work Life (QWL) Based on Need Satisfaction and Spillover Theories","type":"article-journal","volume":"55"},"uris":["http://www.mendeley.com/documents/?uuid=47471117-9b12-468f-bda4-f09a6b4786dc"]}],"mendeley":{"formattedCitation":"(Sirgy et al., 2001)","manualFormatting":"Sirgy et al., (2001)","plainTextFormattedCitation":"(Sirgy et al., 2001)","previouslyFormattedCitation":"(Sirgy et al., 200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Sirgy et al., (2001)</w:t>
      </w:r>
      <w:r w:rsidRPr="005265B5">
        <w:rPr>
          <w:rFonts w:ascii="Arial" w:eastAsia="Cambria" w:hAnsi="Arial" w:cs="Arial"/>
        </w:rPr>
        <w:fldChar w:fldCharType="end"/>
      </w:r>
      <w:r w:rsidRPr="005265B5">
        <w:rPr>
          <w:rFonts w:ascii="Arial" w:eastAsia="Cambria" w:hAnsi="Arial" w:cs="Arial"/>
        </w:rPr>
        <w:t xml:space="preserve"> revealed that QWL can be measured by several dimensions of measurement such as safety and health needs, social, family and economic needs, rewards and recognition, self-actualization, creativity, and self-development. QWL that is optimally designed is expected to have a positive impact on employees and the organization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16/j.heliyon.2024.e27664","ISSN":"24058440","abstract":"In this modern era, schools require Organizational Citizenship Behavior (OCB) of organization members as one of the determining elements for the smooth process of achieving school goals. Leadership can transform an organization's entire potential as a learning community towards better organizational change, which is needed to increase OCB. This article aims to analyze the direct and indirect relationship between transformational leadership (TL) and OCB with quality of work-life (QWL) and organizational commitment (OC) as mediators. Another aim is to analyze the role of QWL as a mediator of the relationship between TL and OC. The research sample was 165 permanent teachers from several high schools in Madiun City. Research data was collected through questionnaires, and Structural Equation Modeling (SEM) was used for data analysis. The data analysis results prove a significant direct relationship between TL, QWL, and OC with OCB in a positive direction. The results of testing the role of mediating variables contribute to the novelty of this research, namely: 1) QWL partially mediates the relationship between TL and OC, as well as the relationship between TL and OCB; 2) OC partially mediates the relationship between TL and OCB. The analysis results indicate that increasing teacher OCB can be done effectively through increasing transformational leadership practices, programs to improve the quality of work-life, and increasing teacher organizational commitment.","author":[{"dropping-particle":"","family":"Hermanto","given":"Yustinus Budi","non-dropping-particle":"","parse-names":false,"suffix":""},{"dropping-particle":"","family":"Srimulyani","given":"Veronika Agustini","non-dropping-particle":"","parse-names":false,"suffix":""},{"dropping-particle":"","family":"Pitoyo","given":"Didik Joko","non-dropping-particle":"","parse-names":false,"suffix":""}],"container-title":"Heliyon","id":"ITEM-1","issued":{"date-parts":[["2024"]]},"publisher":"Elsevier Ltd","title":"The Mediating Role of Quality of Work Life and Organizational Commitment in The Link between Transformational Leadership and Organizational Citizenship Behavior","type":"article-journal","volume":"10"},"uris":["http://www.mendeley.com/documents/?uuid=0d74b7cb-a1ab-4e87-a487-906723ade20b"]}],"mendeley":{"formattedCitation":"(Hermanto et al., 2024)","manualFormatting":"(Hermanto et al., 2024)","plainTextFormattedCitation":"(Hermanto et al., 2024)","previouslyFormattedCitation":"(Hermanto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nto et al., 2024)</w:t>
      </w:r>
      <w:r w:rsidRPr="005265B5">
        <w:rPr>
          <w:rFonts w:ascii="Arial" w:eastAsia="Cambria" w:hAnsi="Arial" w:cs="Arial"/>
        </w:rPr>
        <w:fldChar w:fldCharType="end"/>
      </w:r>
      <w:r w:rsidRPr="005265B5">
        <w:rPr>
          <w:rFonts w:ascii="Arial" w:eastAsia="Cambria" w:hAnsi="Arial" w:cs="Arial"/>
        </w:rPr>
        <w:t xml:space="preserve">. Research from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29210/020211163","ISSN":"2477-8524","abstract":"The purpose of this study is to analyze the relationship between Transformational Leadership, Leader Member Exchange, Digital Transformation on Work Innovation Capabilities and Organizational Citizenship Behavior. In this study using quantitative methods and data analysis techniques Structural Equation Modeling (SEM) using SmartPLS 3.0 software. This research was conducted the sample units were 390 Micro, Small &amp; Medium Enterprises (MSMEs). Based on the results of data analysis, it is concluded that transformational leadership has a significant effect on Work Innovation Capabilities, transformational leadership has no significant effect on Organizational Citizenship Behavior, Leader Member Exchange has a significant effect on Work Innovation Capabilities, Leader Member Exchange has no significant effect on Organizational Citizenship Behavior, digital transformation has no significant effect on Work Innovation Capabilities, digital Transformation has no significant effect on Organizational Citizenship Behavior, Work Innovation Capabilities have no significant effect on Organizational Citizenship Behavior, transformational Leadership has no significant effect on Work Innovation Capabilities through Organizational Citizenship Behavior, Leader Member Exchange has no significant effect on Work Innovation Capabilities via Organizational Citizens hip Behavior , digital transformation has no significant effect on Work Innovation Capabilities through Organizational Citizenship Behavior.","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Linguistica Antverpiensia","id":"ITEM-1","issue":"2","issued":{"date-parts":[["2021"]]},"page":"2908-2932","title":"The Role of Transformational leadership, Leader Member Exchange, Digital Transformation on Organizational Citizenship Behaviour and Work Innovation Capabilities in during Covid-19 Pandemic","type":"article-journal"},"uris":["http://www.mendeley.com/documents/?uuid=b6cb599b-9a42-4939-95f5-ff1a06e55fa2"]},{"id":"ITEM-2","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2","issued":{"date-parts":[["2023"]]},"page":"2013-2028","title":"Investigating The Role Digital Transformation and Human Resource Management on the Performance of The Universities","type":"article-journal","volume":"7"},"uris":["http://www.mendeley.com/documents/?uuid=4f756c55-2152-4f94-82b9-6f2dd617b029"]},{"id":"ITEM-3","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3","issue":"6","issued":{"date-parts":[["2020"]]},"page":"69-88","title":"The Effect of Competence and Quality of Work Life on Organizational Citizenship Behavior (OCB) with Organizational Commitment Mediation","type":"article-journal","volume":"2"},"uris":["http://www.mendeley.com/documents/?uuid=77ea52c1-ac2c-4f34-8ae2-8ea50c2f4263"]},{"id":"ITEM-4","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4","issue":"1","issued":{"date-parts":[["2023"]]},"page":"12-26","title":"Influence of Quality of Work Life (QWL), Organizational Commitment (OC) and Transformational Leadership on Organizational Citizenship Behavior (OCB)","type":"article-journal","volume":"1"},"uris":["http://www.mendeley.com/documents/?uuid=6a36fdf2-581e-4686-8955-4d763066becf"]},{"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Purwanto et al., 2021, 2023; Rimatanti &amp; Darmawan, 2023; Sumarsi &amp; Rizal, 2020; Widodo et al., 2023)","manualFormatting":"Purwanto et al., (2021, 2023), Rimatanti &amp; Darmawan (2023), Sumarsi &amp; Rizal (2020), dan Widodo et al., (2023)","plainTextFormattedCitation":"(Purwanto et al., 2021, 2023; Rimatanti &amp; Darmawan, 2023; Sumarsi &amp; Rizal, 2020; Widodo et al., 2023)","previouslyFormattedCitation":"(Purwanto et al., 2021, 2023; Rimatanti &amp; Darmawan, 2023; Sumarsi &amp; Rizal, 2020; Widodo et al.,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Purwanto et al., (2021, 2023), Rimatanti &amp; Darmawan (2023), Sumarsi &amp; Rizal (2020), and Widodo et al., (2023)</w:t>
      </w:r>
      <w:r w:rsidRPr="005265B5">
        <w:rPr>
          <w:rFonts w:ascii="Arial" w:eastAsia="Cambria" w:hAnsi="Arial" w:cs="Arial"/>
        </w:rPr>
        <w:fldChar w:fldCharType="end"/>
      </w:r>
      <w:r w:rsidRPr="005265B5">
        <w:rPr>
          <w:rFonts w:ascii="Arial" w:eastAsia="Cambria" w:hAnsi="Arial" w:cs="Arial"/>
        </w:rPr>
        <w:t xml:space="preserve"> shows that QWL has a positive and significant effect on OCB. Prioritizing QWL will also benefit employees and the organization as a whole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1177/0258042X19851912","ISSN":"23210710","abstract":"Every organization is interested in improving the work performance of its employees. Also, quality of work life (QWL) has become of paramount importance for the smooth functioning of an organization. The present research study, thus, attempts to assess the impact of QWL on Work Performance and its dimensions—task performance, contextual performance and counter-productive work behaviour (CWB) among the employees of Himachal Pradesh Power Corporation Limited (HPPCL). The data was collected from a sample of 270 HPPCL employees, selected by using convenience sampling technique. Results of this study show that the QWL experienced by the employees of HPPCL has a significant and positive impact on their task, contextual and overall work performance, and a significant, weak and negative impact on their CWB. Results also reveal that the employees often performed their duties satisfactorily. However, they have been found to have a significant involvement in CWB, which has also been found to deteriorate their overall work performance. Thus, CWB is an area of concern for the organization. The study also discusses its various implications for the concerned organization, viz. improving overall work performance of its employees (emphasizing on enhancing their task and contextual performance and reducing their CWB) by adopting various measures to improve their QWL.","author":[{"dropping-particle":"","family":"Mehra","given":"Ruchi","non-dropping-particle":"","parse-names":false,"suffix":""}],"container-title":"International Journal of Research and Analytical Reviews (IJRAR)","id":"ITEM-1","issue":"1","issued":{"date-parts":[["2023"]]},"page":"500-504","title":"A Study of Impact of Quality of Work Life on Organizational Commitment in Manufacturing Sector","type":"article-journal","volume":"10"},"uris":["http://www.mendeley.com/documents/?uuid=5fde6e60-e67e-4922-9324-333d7640a0c1"]}],"mendeley":{"formattedCitation":"(Mehra, 2023)","plainTextFormattedCitation":"(Mehra, 2023)","previouslyFormattedCitation":"(Mehra,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Mehra, 2023)</w:t>
      </w:r>
      <w:r w:rsidRPr="005265B5">
        <w:rPr>
          <w:rFonts w:ascii="Arial" w:eastAsia="Cambria" w:hAnsi="Arial" w:cs="Arial"/>
        </w:rPr>
        <w:fldChar w:fldCharType="end"/>
      </w:r>
      <w:r w:rsidRPr="005265B5">
        <w:rPr>
          <w:rFonts w:ascii="Arial" w:eastAsia="Cambria" w:hAnsi="Arial" w:cs="Arial"/>
        </w:rPr>
        <w:t>.</w:t>
      </w:r>
    </w:p>
    <w:p w14:paraId="0BFABEAD" w14:textId="77777777" w:rsidR="005265B5" w:rsidRPr="005265B5" w:rsidRDefault="005265B5" w:rsidP="005265B5">
      <w:pPr>
        <w:ind w:firstLine="720"/>
        <w:jc w:val="both"/>
        <w:rPr>
          <w:rFonts w:ascii="Arial" w:eastAsia="Cambria" w:hAnsi="Arial" w:cs="Arial"/>
        </w:rPr>
      </w:pPr>
    </w:p>
    <w:p w14:paraId="42B30820" w14:textId="77777777" w:rsidR="005265B5" w:rsidRPr="005265B5" w:rsidRDefault="005265B5" w:rsidP="001C472A">
      <w:pPr>
        <w:jc w:val="both"/>
        <w:rPr>
          <w:rFonts w:ascii="Arial" w:eastAsia="Cambria" w:hAnsi="Arial" w:cs="Arial"/>
        </w:rPr>
      </w:pPr>
      <w:r w:rsidRPr="005265B5">
        <w:rPr>
          <w:rFonts w:ascii="Arial" w:eastAsia="Cambria" w:hAnsi="Arial" w:cs="Arial"/>
        </w:rPr>
        <w:t xml:space="preserve">H2: </w:t>
      </w:r>
      <w:r w:rsidRPr="005265B5">
        <w:rPr>
          <w:rFonts w:ascii="Arial" w:eastAsia="Cambria" w:hAnsi="Arial" w:cs="Arial"/>
          <w:i/>
          <w:iCs/>
        </w:rPr>
        <w:t>Quality of Work-Life</w:t>
      </w:r>
      <w:r w:rsidRPr="005265B5">
        <w:rPr>
          <w:rFonts w:ascii="Arial" w:eastAsia="Cambria" w:hAnsi="Arial" w:cs="Arial"/>
        </w:rPr>
        <w:t xml:space="preserve"> has a positive and significant effect on </w:t>
      </w:r>
      <w:r w:rsidRPr="005265B5">
        <w:rPr>
          <w:rFonts w:ascii="Arial" w:eastAsia="Cambria" w:hAnsi="Arial" w:cs="Arial"/>
          <w:i/>
          <w:iCs/>
        </w:rPr>
        <w:t>Organizational Citizenship Behavior</w:t>
      </w:r>
    </w:p>
    <w:p w14:paraId="19C3E85D" w14:textId="77777777" w:rsidR="005265B5" w:rsidRPr="005265B5" w:rsidRDefault="005265B5" w:rsidP="00441B6F">
      <w:pPr>
        <w:pStyle w:val="Body"/>
        <w:spacing w:after="0"/>
        <w:rPr>
          <w:rFonts w:ascii="Arial" w:hAnsi="Arial" w:cs="Arial"/>
        </w:rPr>
      </w:pPr>
    </w:p>
    <w:p w14:paraId="3EEA26B5" w14:textId="09E02860" w:rsidR="005265B5" w:rsidRDefault="005265B5" w:rsidP="005265B5">
      <w:pPr>
        <w:pStyle w:val="Body"/>
        <w:spacing w:after="0"/>
        <w:rPr>
          <w:rFonts w:ascii="Arial" w:hAnsi="Arial" w:cs="Arial"/>
          <w:b/>
          <w:i/>
          <w:iCs/>
          <w:sz w:val="22"/>
        </w:rPr>
      </w:pPr>
      <w:r w:rsidRPr="00C30A0F">
        <w:rPr>
          <w:rFonts w:ascii="Arial" w:hAnsi="Arial" w:cs="Arial"/>
          <w:b/>
          <w:caps/>
          <w:sz w:val="22"/>
        </w:rPr>
        <w:t xml:space="preserve">2.5 </w:t>
      </w:r>
      <w:r w:rsidRPr="005265B5">
        <w:rPr>
          <w:rFonts w:ascii="Arial" w:hAnsi="Arial" w:cs="Arial"/>
          <w:b/>
          <w:i/>
          <w:iCs/>
          <w:sz w:val="22"/>
        </w:rPr>
        <w:t xml:space="preserve">Organizational Commitment </w:t>
      </w:r>
      <w:r>
        <w:rPr>
          <w:rFonts w:ascii="Arial" w:hAnsi="Arial" w:cs="Arial"/>
          <w:b/>
          <w:sz w:val="22"/>
        </w:rPr>
        <w:t xml:space="preserve">and </w:t>
      </w:r>
      <w:r>
        <w:rPr>
          <w:rFonts w:ascii="Arial" w:hAnsi="Arial" w:cs="Arial"/>
          <w:b/>
          <w:i/>
          <w:iCs/>
          <w:sz w:val="22"/>
        </w:rPr>
        <w:t>Organizational Citizenship Behavior</w:t>
      </w:r>
    </w:p>
    <w:p w14:paraId="0DFB1394" w14:textId="77777777" w:rsidR="005265B5" w:rsidRDefault="005265B5" w:rsidP="005265B5">
      <w:pPr>
        <w:ind w:firstLine="720"/>
        <w:jc w:val="both"/>
        <w:rPr>
          <w:rFonts w:ascii="Cambria" w:eastAsia="Cambria" w:hAnsi="Cambria" w:cs="Cambria"/>
          <w:i/>
          <w:iCs/>
        </w:rPr>
      </w:pPr>
    </w:p>
    <w:p w14:paraId="61674F27" w14:textId="7D368815" w:rsidR="005265B5" w:rsidRPr="005265B5" w:rsidRDefault="005265B5" w:rsidP="007C64C8">
      <w:pPr>
        <w:ind w:firstLine="720"/>
        <w:jc w:val="both"/>
        <w:rPr>
          <w:rFonts w:ascii="Arial" w:eastAsia="Cambria" w:hAnsi="Arial" w:cs="Arial"/>
        </w:rPr>
      </w:pPr>
      <w:r w:rsidRPr="005265B5">
        <w:rPr>
          <w:rFonts w:ascii="Arial" w:eastAsia="Cambria" w:hAnsi="Arial" w:cs="Arial"/>
          <w:i/>
          <w:iCs/>
        </w:rPr>
        <w:t>Organizational commitment</w:t>
      </w:r>
      <w:r w:rsidRPr="005265B5">
        <w:rPr>
          <w:rFonts w:ascii="Arial" w:eastAsia="Cambria" w:hAnsi="Arial" w:cs="Arial"/>
        </w:rPr>
        <w:t xml:space="preserve"> is the willingness of individuals to bond and show loyalty to the organization because they feel involved in various organizational activities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1","issue":"1","issued":{"date-parts":[["2023"]]},"page":"12-26","title":"Influence of Quality of Work Life (QWL), Organizational Commitment (OC) and Transformational Leadership on Organizational Citizenship Behavior (OCB)","type":"article-journal","volume":"1"},"uris":["http://www.mendeley.com/documents/?uuid=6a36fdf2-581e-4686-8955-4d763066becf"]}],"mendeley":{"formattedCitation":"(Rimatanti &amp; Darmawan, 2023)","plainTextFormattedCitation":"(Rimatanti &amp; Darmawan, 2023)","previouslyFormattedCitation":"(Rimatanti &amp; Darmawan,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Rimatanti &amp; Darmawan, 2023)</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Organizational commitment</w:t>
      </w:r>
      <w:r w:rsidRPr="005265B5">
        <w:rPr>
          <w:rFonts w:ascii="Arial" w:eastAsia="Cambria" w:hAnsi="Arial" w:cs="Arial"/>
        </w:rPr>
        <w:t xml:space="preserve"> It is also defined as an employee's level of confidence in an organization and its goals, along with the desire to remain part of the organization, which reflects an attitude of loyalty to the organization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Nurjanah et al., 2020)</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Organizational commitment</w:t>
      </w:r>
      <w:r w:rsidRPr="005265B5">
        <w:rPr>
          <w:rFonts w:ascii="Arial" w:eastAsia="Cambria" w:hAnsi="Arial" w:cs="Arial"/>
        </w:rPr>
        <w:t xml:space="preserve"> can be measured by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1016/1053-4822(91)90011-Z","author":[{"dropping-particle":"","family":"Meyer","given":"John P","non-dropping-particle":"","parse-names":false,"suffix":""},{"dropping-particle":"","family":"Allen","given":"Natalie J","non-dropping-particle":"","parse-names":false,"suffix":""}],"container-title":"Human Resource Management Review","id":"ITEM-1","issue":"1","issued":{"date-parts":[["1991"]]},"page":"61-89","title":"A Three-Component Conceptualization of Organizational Commitment","type":"article-journal","volume":"1"},"uris":["http://www.mendeley.com/documents/?uuid=bb283d4d-2998-4f61-b0b3-873277832729"]}],"mendeley":{"formattedCitation":"(Meyer &amp; Allen, 1991)","manualFormatting":"Meyer &amp; Allen (1991)","plainTextFormattedCitation":"(Meyer &amp; Allen, 1991)","previouslyFormattedCitation":"(Meyer &amp; Allen, 199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Meyer &amp; Allen (1991)</w:t>
      </w:r>
      <w:r w:rsidRPr="005265B5">
        <w:rPr>
          <w:rFonts w:ascii="Arial" w:eastAsia="Cambria" w:hAnsi="Arial" w:cs="Arial"/>
        </w:rPr>
        <w:fldChar w:fldCharType="end"/>
      </w:r>
      <w:r w:rsidRPr="005265B5">
        <w:rPr>
          <w:rFonts w:ascii="Arial" w:eastAsia="Cambria" w:hAnsi="Arial" w:cs="Arial"/>
        </w:rPr>
        <w:t xml:space="preserve"> </w:t>
      </w:r>
      <w:r w:rsidRPr="005265B5">
        <w:rPr>
          <w:rFonts w:ascii="Arial" w:eastAsia="Cambria" w:hAnsi="Arial" w:cs="Arial"/>
          <w:i/>
          <w:iCs/>
        </w:rPr>
        <w:t>Three-Component Model of Commitment</w:t>
      </w:r>
      <w:r w:rsidRPr="005265B5">
        <w:rPr>
          <w:rFonts w:ascii="Arial" w:eastAsia="Cambria" w:hAnsi="Arial" w:cs="Arial"/>
        </w:rPr>
        <w:t xml:space="preserve"> which includes </w:t>
      </w:r>
      <w:r w:rsidRPr="005265B5">
        <w:rPr>
          <w:rFonts w:ascii="Arial" w:eastAsia="Cambria" w:hAnsi="Arial" w:cs="Arial"/>
          <w:i/>
          <w:iCs/>
        </w:rPr>
        <w:t>affective</w:t>
      </w:r>
      <w:r w:rsidRPr="005265B5">
        <w:rPr>
          <w:rFonts w:ascii="Arial" w:eastAsia="Cambria" w:hAnsi="Arial" w:cs="Arial"/>
        </w:rPr>
        <w:t xml:space="preserve">, </w:t>
      </w:r>
      <w:proofErr w:type="spellStart"/>
      <w:r w:rsidRPr="005265B5">
        <w:rPr>
          <w:rFonts w:ascii="Arial" w:eastAsia="Cambria" w:hAnsi="Arial" w:cs="Arial"/>
          <w:i/>
          <w:iCs/>
        </w:rPr>
        <w:t>Continuation</w:t>
      </w:r>
      <w:r w:rsidRPr="005265B5">
        <w:rPr>
          <w:rFonts w:ascii="Arial" w:eastAsia="Cambria" w:hAnsi="Arial" w:cs="Arial"/>
        </w:rPr>
        <w:t>and</w:t>
      </w:r>
      <w:proofErr w:type="spellEnd"/>
      <w:r w:rsidRPr="005265B5">
        <w:rPr>
          <w:rFonts w:ascii="Arial" w:eastAsia="Cambria" w:hAnsi="Arial" w:cs="Arial"/>
        </w:rPr>
        <w:t xml:space="preserve"> </w:t>
      </w:r>
      <w:r w:rsidRPr="005265B5">
        <w:rPr>
          <w:rFonts w:ascii="Arial" w:eastAsia="Cambria" w:hAnsi="Arial" w:cs="Arial"/>
          <w:i/>
          <w:iCs/>
        </w:rPr>
        <w:t>Regulations</w:t>
      </w:r>
      <w:r w:rsidRPr="005265B5">
        <w:rPr>
          <w:rFonts w:ascii="Arial" w:eastAsia="Cambria" w:hAnsi="Arial" w:cs="Arial"/>
        </w:rPr>
        <w:t xml:space="preserve">. </w:t>
      </w:r>
      <w:r w:rsidRPr="005265B5">
        <w:rPr>
          <w:rFonts w:ascii="Arial" w:eastAsia="Cambria" w:hAnsi="Arial" w:cs="Arial"/>
          <w:i/>
          <w:iCs/>
        </w:rPr>
        <w:t>Organizational commitment</w:t>
      </w:r>
      <w:r w:rsidRPr="005265B5">
        <w:rPr>
          <w:rFonts w:ascii="Arial" w:eastAsia="Cambria" w:hAnsi="Arial" w:cs="Arial"/>
        </w:rPr>
        <w:t xml:space="preserve"> as part of the attitude influencing a variety of essential behaviors that are necessary for the organization to function effectively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Nurjanah et al., 2020)</w:t>
      </w:r>
      <w:r w:rsidRPr="005265B5">
        <w:rPr>
          <w:rFonts w:ascii="Arial" w:eastAsia="Cambria" w:hAnsi="Arial" w:cs="Arial"/>
        </w:rPr>
        <w:fldChar w:fldCharType="end"/>
      </w:r>
      <w:r w:rsidRPr="005265B5">
        <w:rPr>
          <w:rFonts w:ascii="Arial" w:eastAsia="Cambria" w:hAnsi="Arial" w:cs="Arial"/>
        </w:rPr>
        <w:t>.</w:t>
      </w:r>
    </w:p>
    <w:p w14:paraId="01F70056" w14:textId="750F1741" w:rsidR="005265B5" w:rsidRPr="005265B5" w:rsidRDefault="005265B5" w:rsidP="005265B5">
      <w:pPr>
        <w:ind w:firstLine="720"/>
        <w:jc w:val="both"/>
        <w:rPr>
          <w:rFonts w:ascii="Arial" w:eastAsia="Cambria" w:hAnsi="Arial" w:cs="Arial"/>
        </w:rPr>
      </w:pPr>
      <w:r w:rsidRPr="005265B5">
        <w:rPr>
          <w:rFonts w:ascii="Arial" w:eastAsia="Cambria" w:hAnsi="Arial" w:cs="Arial"/>
          <w:i/>
          <w:iCs/>
        </w:rPr>
        <w:t>Organizational commitment</w:t>
      </w:r>
      <w:r w:rsidRPr="005265B5">
        <w:rPr>
          <w:rFonts w:ascii="Arial" w:eastAsia="Cambria" w:hAnsi="Arial" w:cs="Arial"/>
        </w:rPr>
        <w:t xml:space="preserve"> shown by employees has a positive impact on OCB's behavior </w:t>
      </w:r>
      <w:r w:rsidRPr="005265B5">
        <w:rPr>
          <w:rFonts w:ascii="Arial" w:eastAsia="Cambria" w:hAnsi="Arial" w:cs="Arial"/>
        </w:rPr>
        <w:fldChar w:fldCharType="begin" w:fldLock="1"/>
      </w:r>
      <w:r w:rsidRPr="005265B5">
        <w:rPr>
          <w:rFonts w:ascii="Arial" w:eastAsia="Cambria" w:hAnsi="Arial" w:cs="Arial"/>
        </w:rPr>
        <w:instrText>ADDIN CSL_CITATION {"citationItems":[{"id":"ITEM-1","itemData":{"DOI":"10.24127/jm.v15i2.663","ISSN":"2988-6031","abstract":"Human resources are all employees of a company who want to feel comfortable and happy. When working, an employee must have a big commitment to the company to be able to assist the company in achieving the expected goals, ,and the company must also foster job satisfaction for its employees. This study aims to determine the effect of organizational commitment and job satisfaction on. This study is descriptive with a quantitative approach method, validity test, reliability test, classic assumption test, multiple linear regression test, coefficient of determination test, t-test, and f-test. The results of this study indicate that organizational commitment has a significant impact on employee performance, with the results of the t-test being 10.613 &gt; t-table 2.01174 with a significant level of 0.00 &lt;0.05. Job satisfaction significantly impacts employee performance,with the results of t count 7.731 &gt; t table 2.01174 with a significant level of 0.00 &lt;0.05. The results of testing the independent variable’s simultaneous influence on the dependent variable obtained a value of Fcount = 158.967 &gt; Ftable value of 3.20, so that means there is a positive and significant influence between organizational trust in job satisfaction and CV employee performance. Juanda Group JR Petshop Branch.","author":[{"dropping-particle":"","family":"Fitri","given":"Irma Kusuma","non-dropping-particle":"","parse-names":false,"suffix":""},{"dropping-particle":"","family":"Endratno","given":"Hermin","non-dropping-particle":"","parse-names":false,"suffix":""}],"container-title":"Derivatif: Jurnal Manajemen","id":"ITEM-1","issue":"2","issued":{"date-parts":[["2021"]]},"page":"276–293","title":"Pengaruh Komitmen Organisasi dan Kepuasan Kerja terhadap Kinerja Karyawan dengan Organizational Citizenship Behavior sebagai Variabel Intervening: Studi pada Karyawan Hotel Bahari, Kabupaten Tegal","type":"article-journal","volume":"15"},"uris":["http://www.mendeley.com/documents/?uuid=54edd47f-bedd-48d3-9956-75926d9a50e0"]}],"mendeley":{"formattedCitation":"(Fitri &amp; Endratno, 2021)","plainTextFormattedCitation":"(Fitri &amp; Endratno, 2021)","previouslyFormattedCitation":"(Fitri &amp; Endratno, 2021)"},"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Fitri &amp; Endratno, 2021)</w:t>
      </w:r>
      <w:r w:rsidRPr="005265B5">
        <w:rPr>
          <w:rFonts w:ascii="Arial" w:eastAsia="Cambria" w:hAnsi="Arial" w:cs="Arial"/>
        </w:rPr>
        <w:fldChar w:fldCharType="end"/>
      </w:r>
      <w:r w:rsidRPr="005265B5">
        <w:rPr>
          <w:rFonts w:ascii="Arial" w:eastAsia="Cambria" w:hAnsi="Arial" w:cs="Arial"/>
        </w:rPr>
        <w:t xml:space="preserve">. When employees show a sense of belonging and loyalty as a form of their commitment to the organization, it tends to increase OCB's behavior, which is reflected in the positive actions that employees show towards the organization </w:t>
      </w:r>
      <w:r w:rsidRPr="005265B5">
        <w:rPr>
          <w:rFonts w:ascii="Arial" w:eastAsia="Cambria" w:hAnsi="Arial" w:cs="Arial"/>
        </w:rPr>
        <w:fldChar w:fldCharType="begin" w:fldLock="1"/>
      </w:r>
      <w:r w:rsidR="00813BA9">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mendeley":{"formattedCitation":"(Firmansyah et al., 2022)","manualFormatting":"Firmansyah et al., (2022)","plainTextFormattedCitation":"(Firmansyah et al., 2022)","previouslyFormattedCitation":"(Firmansyah et al., 2022)"},"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Firmansyah et al., (2022)</w:t>
      </w:r>
      <w:r w:rsidRPr="005265B5">
        <w:rPr>
          <w:rFonts w:ascii="Arial" w:eastAsia="Cambria" w:hAnsi="Arial" w:cs="Arial"/>
        </w:rPr>
        <w:fldChar w:fldCharType="end"/>
      </w:r>
      <w:r w:rsidRPr="005265B5">
        <w:rPr>
          <w:rFonts w:ascii="Arial" w:eastAsia="Cambria" w:hAnsi="Arial" w:cs="Arial"/>
        </w:rPr>
        <w:t xml:space="preserve">. The explanation shows that strong commitment can encourage employees to be more proactive in supporting the achievement of organizational goals through extra role </w:t>
      </w:r>
      <w:r w:rsidRPr="005265B5">
        <w:rPr>
          <w:rFonts w:ascii="Arial" w:eastAsia="Cambria" w:hAnsi="Arial" w:cs="Arial"/>
        </w:rPr>
        <w:lastRenderedPageBreak/>
        <w:t xml:space="preserve">contributions. Research from </w:t>
      </w:r>
      <w:r w:rsidRPr="005265B5">
        <w:rPr>
          <w:rFonts w:ascii="Arial" w:eastAsia="Cambria" w:hAnsi="Arial" w:cs="Arial"/>
        </w:rPr>
        <w:fldChar w:fldCharType="begin" w:fldLock="1"/>
      </w:r>
      <w:r w:rsidR="003321F9">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id":"ITEM-2","itemData":{"DOI":"10.47750/QAS/23.189.13","ISSN":"26684861","abstract":"This study aims to examine the mediating effect of organizational commitment between organizational citizenship behavior problems, transformational leadership, and quality of work life. The research used is quantitative, with data analysis techniques using software utilized to run PLS-SEM in the research framework with a sample of 266 respondents from hotel employees in Banten Province, DKI Jakarta, and West Java, Indonesia. The results of this study are able to explain that all variables such as transformational leadership, organizational commitment, and quality of work-life had a positive and significant effect on organizational citizenship behavior. Organizational commitment fully mediates the relationship between quality of work-life and transformational leadership on organizational citizenship behavior. Suggestions for the progress of companies in the hospitality industry when many hotel businesses have decreased revenues due to COVID-19, changing the function of the hotel into a place of self-isolation. Therefore, the role of quality of work-life on organizational commitment and organizational citizenship behavior needs to be improved so that hotel businesses continue to maintain their business by having good workforce behavior, through improving organizational citizenship behavior, transformational leadership, and quality of work-life as the right steps to increase commitment organization of employees. Future research is expected to add other variables and other sectors.","author":[{"dropping-particle":"","family":"Hermawanto","given":"Agus Rahmat","non-dropping-particle":"","parse-names":false,"suffix":""},{"dropping-particle":"","family":"Ahman","given":"Eeng","non-dropping-particle":"","parse-names":false,"suffix":""},{"dropping-particle":"","family":"Supriadi","given":"Yudi Nur","non-dropping-particle":"","parse-names":false,"suffix":""}],"container-title":"Quality - Access to Success","id":"ITEM-2","issue":"189","issued":{"date-parts":[["2022"]]},"page":"107-117","title":"Mediation Effects of Organizational Commitment between Organization Citizenship Behavior, Transformational Leadership, and Quality of Work Life","type":"article-journal","volume":"23"},"uris":["http://www.mendeley.com/documents/?uuid=ef54b43b-c2a6-449e-8de9-3493dd3f69a4"]},{"id":"ITEM-3","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3","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id":"ITEM-4","itemData":{"ISSN":"2722-8878","abstract":"The purpose of this study was to analyze the role of organizational citizenship behavior on the relationship of transformational leadership to the performance of SMEs. The research sample is SMEs employees with a total sample of 310 respondents in 30 SMEs. The sampling technique used is simple random sampling technique. The research instrument uses an online questionnaire and the analytical method uses Partial Least Square (PLS) with SmartPLS 3.0 software. The results show that transformational leadership has a positive and significant effect on Organizational Citizenship Behavior, transformational leadership has a positive and significant effect on employee performance and Organizational Citizenship Behavior has a positive and significant effect on employee performance, Organizational Citizenship Behavior mediates partially and positively and significantly the relationship between transformational leadership and employee performance. The implications of the results of this study indicate that transformational leadership is found to be the main factor in improving the performance of SMEs. Suggestions for research are the expansion of research orientation to a wider scope of industry and organization to obtain more comprehensive results. Introduction The COVID-19 pandemic has had an impact on various sectors. At the global economic level, the COVID-19 pandemic has had a very significant impact on the domestic economy of nation-states and the existence of MSMEs. The Organization for Economic Cooperation and Development (OECD) report states that this pandemic has implications for the threat of a major economic crisis marked by the cessation of production activities in many countries, falling levels of public consumption, and loss of confidence. The Covid 19 pandemic at the end of 2019 became an international problem, including in Indonesia. The COVID-19 pandemic has had economic, social and political implications in almost all countries, including Indonesia. The economic impact of the COVID-19 pandemic has also been felt by the MSME sector. The impact caused by this pandemic includes 5 aspects, namely 1) Sales aspects. The average decline in MSME sales is 61%, 2) Aspects of operating profit. The average decrease in operating profit is 61%, 3) Capital aspect. The number of MSMEs experiencing capital problems increased to 71.4%, 4) Aspects of the number of employees. In this aspect, MSMEs reduced the number of employees","author":[{"dropping-particle":"","family":"Purwanto","given":"Agus","non-dropping-particle":"","parse-names":false,"suffix":""}],"container-title":"Journal of Industrial Engineering &amp; Management Research","id":"ITEM-4","issue":"5","issued":{"date-parts":[["2022"]]},"page":"39-45","title":"The Role of Transformational Leadership and Organizational Citizenship Behavior on SMEs Employee Performance","type":"article-journal","volume":"3"},"uris":["http://www.mendeley.com/documents/?uuid=dc200399-2dfe-4210-8769-695a15b0486a"]},{"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Firmansyah et al., 2022; Hermawanto et al., 2022; Nurjanah et al., 2020; Purwanto, 2022; Widodo et al., 2023)","manualFormatting":"Firmansyah et al., (2022), Hermawanto et al., (2022), Nurjanah et al., (2020), Purwanto (2022), dan Widodo et al., (2023)","plainTextFormattedCitation":"(Firmansyah et al., 2022; Hermawanto et al., 2022; Nurjanah et al., 2020; Purwanto, 2022; Widodo et al., 2023)","previouslyFormattedCitation":"(Firmansyah et al., 2022; Hermawanto et al., 2022; Nurjanah et al., 2020; Purwanto, 2022; Widodo et al., 2023)"},"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Firmansyah et al., (2022), Hermawanto et al., (2022), Nurjanah et al., (2020), Purwanto (2022), and Widodo et al., (2023)</w:t>
      </w:r>
      <w:r w:rsidRPr="005265B5">
        <w:rPr>
          <w:rFonts w:ascii="Arial" w:eastAsia="Cambria" w:hAnsi="Arial" w:cs="Arial"/>
        </w:rPr>
        <w:fldChar w:fldCharType="end"/>
      </w:r>
      <w:r w:rsidRPr="005265B5">
        <w:rPr>
          <w:rFonts w:ascii="Arial" w:eastAsia="Cambria" w:hAnsi="Arial" w:cs="Arial"/>
        </w:rPr>
        <w:t xml:space="preserve"> shows that </w:t>
      </w:r>
      <w:r w:rsidRPr="005265B5">
        <w:rPr>
          <w:rFonts w:ascii="Arial" w:eastAsia="Cambria" w:hAnsi="Arial" w:cs="Arial"/>
          <w:i/>
          <w:iCs/>
        </w:rPr>
        <w:t>organizational commitment</w:t>
      </w:r>
      <w:r w:rsidRPr="005265B5">
        <w:rPr>
          <w:rFonts w:ascii="Arial" w:eastAsia="Cambria" w:hAnsi="Arial" w:cs="Arial"/>
        </w:rPr>
        <w:t xml:space="preserve"> has a positive and significant effect on OCB. Employees with a strong level of commitment tend to show good organizational family behavior, and the higher the employee's commitment, the higher the OCB level shown </w:t>
      </w:r>
      <w:r w:rsidRPr="005265B5">
        <w:rPr>
          <w:rFonts w:ascii="Arial" w:eastAsia="Cambria" w:hAnsi="Arial" w:cs="Arial"/>
        </w:rPr>
        <w:fldChar w:fldCharType="begin" w:fldLock="1"/>
      </w:r>
      <w:r w:rsidR="006F60C7">
        <w:rPr>
          <w:rFonts w:ascii="Arial" w:eastAsia="Cambria" w:hAnsi="Arial" w:cs="Arial"/>
        </w:rPr>
        <w:instrText>ADDIN CSL_CITATION {"citationItems":[{"id":"ITEM-1","itemData":{"DOI":"10.24294/jipd.v8i7.5194","ISSN":"25727931","abstract":"The purpose of this research is to investigate the relationship between transformational leadership variables and organizational citizenship behavior (OCB) variables, investigate the relationship between job satisfaction variables and organizational citizenship behavior (OCB), and investigate the relationship between organizational commitment variables and organizational citizenship behavior (OCB). This research method uses quantitative methods. In this study, the researchers used a simple random sampling technique with a sample size of 368 SMEs employee. The data collection method for this research is by distributing an online questionnaire designed using a Likert scale of 1 to 7. The data analysis technique uses Partial Least Square—Structural Equation Modeling (PLS-SEM) and data analysis tools use SmartPLS software version 3.0. The stages of data analysis are validity testing, reliability testing and hypothesis testing. The independent variables in this research are transformational leadership, job satisfaction and organizational commitment, while the dependent variable is organizational citizenship behavior (OCB). The results of this research are that transformational leadership has a positive influence on organizational citizenship behavior (OCB), Job Satisfaction has a positive influence on organizational citizenship behavior (OCB) and organizational commitment has a positive influence on organizational citizenship behavior (OCB). The theoretical implications of this research support the results of previous research that transformational leadership, job satisfaction, and organizational commitment make a positive contribution to increasing organizational citizenship behavior in SME employees. The practical implication of this research is that SME owners apply transformational leadership, create work breadth and create organizational commitment within the SME organization to support increasing employee organizational citizenship behavior so that it can encourage increased performance and competitiveness of SMEs.","author":[{"dropping-particle":"","family":"Hermawan","given":"Ferry","non-dropping-particle":"","parse-names":false,"suffix":""},{"dropping-particle":"","family":"Purnomo","given":"Hadi","non-dropping-particle":"","parse-names":false,"suffix":""},{"dropping-particle":"","family":"Kusumastuti","given":"Dani","non-dropping-particle":"","parse-names":false,"suffix":""},{"dropping-particle":"","family":"Fitriana","given":"Rahmah","non-dropping-particle":"","parse-names":false,"suffix":""},{"dropping-particle":"","family":"Octaleny","given":"Ellyza","non-dropping-particle":"","parse-names":false,"suffix":""},{"dropping-particle":"","family":"Ie","given":"Mei","non-dropping-particle":"","parse-names":false,"suffix":""},{"dropping-particle":"","family":"Sudadi","given":"","non-dropping-particle":"","parse-names":false,"suffix":""}],"container-title":"Journal of Infrastructure, Policy and Development","id":"ITEM-1","issue":"7","issued":{"date-parts":[["2024"]]},"page":"1-16","title":"The Role of Transformational Leadership, Job Satisfaction and Organizational Commitment on Organizational Citizenship Behavior (OCB) of SMEs Employees in the Digital Era","type":"article-journal","volume":"8"},"uris":["http://www.mendeley.com/documents/?uuid=97865572-5361-4fc0-b46f-79e9bd170819"]}],"mendeley":{"formattedCitation":"(Hermawan et al., 2024)","manualFormatting":"(Hermawan et al., 2024)","plainTextFormattedCitation":"(Hermawan et al., 2024)","previouslyFormattedCitation":"(Hermawan et al., 2024)"},"properties":{"noteIndex":0},"schema":"https://github.com/citation-style-language/schema/raw/master/csl-citation.json"}</w:instrText>
      </w:r>
      <w:r w:rsidRPr="005265B5">
        <w:rPr>
          <w:rFonts w:ascii="Arial" w:eastAsia="Cambria" w:hAnsi="Arial" w:cs="Arial"/>
        </w:rPr>
        <w:fldChar w:fldCharType="separate"/>
      </w:r>
      <w:r w:rsidRPr="005265B5">
        <w:rPr>
          <w:rFonts w:ascii="Arial" w:eastAsia="Cambria" w:hAnsi="Arial" w:cs="Arial"/>
          <w:noProof/>
        </w:rPr>
        <w:t>(Hermawan et al., 2024)</w:t>
      </w:r>
      <w:r w:rsidRPr="005265B5">
        <w:rPr>
          <w:rFonts w:ascii="Arial" w:eastAsia="Cambria" w:hAnsi="Arial" w:cs="Arial"/>
        </w:rPr>
        <w:fldChar w:fldCharType="end"/>
      </w:r>
      <w:r w:rsidRPr="005265B5">
        <w:rPr>
          <w:rFonts w:ascii="Arial" w:eastAsia="Cambria" w:hAnsi="Arial" w:cs="Arial"/>
        </w:rPr>
        <w:t>.</w:t>
      </w:r>
    </w:p>
    <w:p w14:paraId="425BD455" w14:textId="77777777" w:rsidR="005265B5" w:rsidRPr="005265B5" w:rsidRDefault="005265B5" w:rsidP="005265B5">
      <w:pPr>
        <w:ind w:firstLine="720"/>
        <w:jc w:val="both"/>
        <w:rPr>
          <w:rFonts w:ascii="Arial" w:eastAsia="Cambria" w:hAnsi="Arial" w:cs="Arial"/>
        </w:rPr>
      </w:pPr>
    </w:p>
    <w:p w14:paraId="7BD4A4E0" w14:textId="77777777" w:rsidR="005265B5" w:rsidRPr="005265B5" w:rsidRDefault="005265B5" w:rsidP="001C472A">
      <w:pPr>
        <w:jc w:val="both"/>
        <w:rPr>
          <w:rFonts w:ascii="Arial" w:eastAsia="Cambria" w:hAnsi="Arial" w:cs="Arial"/>
        </w:rPr>
      </w:pPr>
      <w:r w:rsidRPr="005265B5">
        <w:rPr>
          <w:rFonts w:ascii="Arial" w:eastAsia="Cambria" w:hAnsi="Arial" w:cs="Arial"/>
        </w:rPr>
        <w:t xml:space="preserve">H3: </w:t>
      </w:r>
      <w:r w:rsidRPr="005265B5">
        <w:rPr>
          <w:rFonts w:ascii="Arial" w:eastAsia="Cambria" w:hAnsi="Arial" w:cs="Arial"/>
          <w:i/>
          <w:iCs/>
        </w:rPr>
        <w:t>Organizational commitment</w:t>
      </w:r>
      <w:r w:rsidRPr="005265B5">
        <w:rPr>
          <w:rFonts w:ascii="Arial" w:eastAsia="Cambria" w:hAnsi="Arial" w:cs="Arial"/>
        </w:rPr>
        <w:t xml:space="preserve"> has a positive and significant effect on </w:t>
      </w:r>
      <w:r w:rsidRPr="005265B5">
        <w:rPr>
          <w:rFonts w:ascii="Arial" w:eastAsia="Cambria" w:hAnsi="Arial" w:cs="Arial"/>
          <w:i/>
          <w:iCs/>
        </w:rPr>
        <w:t>Organizational Citizenship Behavior</w:t>
      </w:r>
    </w:p>
    <w:p w14:paraId="27ABA894" w14:textId="433D5F48" w:rsidR="00DE154C" w:rsidRDefault="00DE154C" w:rsidP="00DE154C">
      <w:pPr>
        <w:pStyle w:val="Body"/>
        <w:spacing w:after="0"/>
        <w:rPr>
          <w:rFonts w:ascii="Arial" w:hAnsi="Arial" w:cs="Arial"/>
          <w:b/>
          <w:i/>
          <w:iCs/>
          <w:sz w:val="22"/>
        </w:rPr>
      </w:pPr>
      <w:r w:rsidRPr="00C30A0F">
        <w:rPr>
          <w:rFonts w:ascii="Arial" w:hAnsi="Arial" w:cs="Arial"/>
          <w:b/>
          <w:caps/>
          <w:sz w:val="22"/>
        </w:rPr>
        <w:t xml:space="preserve">2.6 </w:t>
      </w:r>
      <w:r w:rsidRPr="00DE154C">
        <w:rPr>
          <w:rFonts w:ascii="Arial" w:hAnsi="Arial" w:cs="Arial"/>
          <w:b/>
          <w:sz w:val="22"/>
        </w:rPr>
        <w:t>The Role of Organizational</w:t>
      </w:r>
      <w:r>
        <w:rPr>
          <w:rFonts w:ascii="Arial" w:hAnsi="Arial" w:cs="Arial"/>
          <w:b/>
          <w:i/>
          <w:iCs/>
          <w:sz w:val="22"/>
        </w:rPr>
        <w:t xml:space="preserve"> Commitment Mediation</w:t>
      </w:r>
    </w:p>
    <w:p w14:paraId="125BF660" w14:textId="77777777" w:rsidR="00DE154C" w:rsidRDefault="00DE154C" w:rsidP="00DE154C">
      <w:pPr>
        <w:pStyle w:val="Body"/>
        <w:spacing w:after="0"/>
        <w:rPr>
          <w:rFonts w:ascii="Arial" w:hAnsi="Arial" w:cs="Arial"/>
          <w:b/>
          <w:i/>
          <w:iCs/>
          <w:sz w:val="22"/>
        </w:rPr>
      </w:pPr>
    </w:p>
    <w:p w14:paraId="6EDA4E8E" w14:textId="06611E28" w:rsidR="00DE154C" w:rsidRPr="00DE154C" w:rsidRDefault="00DE154C" w:rsidP="00DE154C">
      <w:pPr>
        <w:ind w:firstLine="720"/>
        <w:jc w:val="both"/>
        <w:rPr>
          <w:rFonts w:ascii="Arial" w:eastAsia="Cambria" w:hAnsi="Arial" w:cs="Arial"/>
        </w:rPr>
      </w:pPr>
      <w:r w:rsidRPr="00DE154C">
        <w:rPr>
          <w:rFonts w:ascii="Arial" w:eastAsia="Cambria" w:hAnsi="Arial" w:cs="Arial"/>
        </w:rPr>
        <w:t xml:space="preserve">Employees who feel that policies, resource distribution, and treatment in the workplace are given fairly, they tend to have a higher level of commitment to the organization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mendeley":{"formattedCitation":"(Kamil &amp; Rivai, 2021)","plainTextFormattedCitation":"(Kamil &amp; Rivai, 2021)","previouslyFormattedCitation":"(Kamil &amp; Rivai, 2021)"},"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Kamil &amp; Rivai, 2021)</w:t>
      </w:r>
      <w:r w:rsidRPr="00DE154C">
        <w:rPr>
          <w:rFonts w:ascii="Arial" w:eastAsia="Cambria" w:hAnsi="Arial" w:cs="Arial"/>
        </w:rPr>
        <w:fldChar w:fldCharType="end"/>
      </w:r>
      <w:r w:rsidRPr="00DE154C">
        <w:rPr>
          <w:rFonts w:ascii="Arial" w:eastAsia="Cambria" w:hAnsi="Arial" w:cs="Arial"/>
        </w:rPr>
        <w:t xml:space="preserve">. This strong commitment then encourages them to exhibit extra-role behaviors, such as helping coworkers, obeying organizational rules, and contributing more than their primary duties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1","issue":"1","issued":{"date-parts":[["2024"]]},"page":"115-125","title":"Hubungan Keadilan Organisasi dan Perilaku Kewargaan Organisasi Karyawan Generasi Z Jawa Timur dengan Mediasi Komitmen","type":"article-journal","volume":"9"},"uris":["http://www.mendeley.com/documents/?uuid=ac7c2f7e-b607-437b-b043-d49e143bc564"]}],"mendeley":{"formattedCitation":"(Romadhona &amp; Prawitowati, 2024)","plainTextFormattedCitation":"(Romadhona &amp; Prawitowati, 2024)","previouslyFormattedCitation":"(Romadhona &amp; Prawitowati, 2024)"},"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Romadhona &amp; Prawitowati, 2024)</w:t>
      </w:r>
      <w:r w:rsidRPr="00DE154C">
        <w:rPr>
          <w:rFonts w:ascii="Arial" w:eastAsia="Cambria" w:hAnsi="Arial" w:cs="Arial"/>
        </w:rPr>
        <w:fldChar w:fldCharType="end"/>
      </w:r>
      <w:r w:rsidRPr="00DE154C">
        <w:rPr>
          <w:rFonts w:ascii="Arial" w:eastAsia="Cambria" w:hAnsi="Arial" w:cs="Arial"/>
        </w:rPr>
        <w:t xml:space="preserve">. Thus, </w:t>
      </w:r>
      <w:r w:rsidRPr="00DE154C">
        <w:rPr>
          <w:rFonts w:ascii="Arial" w:eastAsia="Cambria" w:hAnsi="Arial" w:cs="Arial"/>
          <w:i/>
          <w:iCs/>
        </w:rPr>
        <w:t>Organizational Justice</w:t>
      </w:r>
      <w:r w:rsidRPr="00DE154C">
        <w:rPr>
          <w:rFonts w:ascii="Arial" w:eastAsia="Cambria" w:hAnsi="Arial" w:cs="Arial"/>
        </w:rPr>
        <w:t xml:space="preserve"> not only has a direct impact on increasing OCB, but also indirectly through increasing employee commitment to the organization. Previous research from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2","itemData":{"author":[{"dropping-particle":"","family":"Lim","given":"Vera Edelia","non-dropping-particle":"","parse-names":false,"suffix":""},{"dropping-particle":"","family":"Setyawan","given":"Agustinus","non-dropping-particle":"","parse-names":false,"suffix":""}],"container-title":"Jurnal Ilmiah Manajemen, Ekonomi, &amp; Akuntansi (MEA)","id":"ITEM-2","issue":"3","issued":{"date-parts":[["2023"]]},"page":"902-914","title":"Faktor yang Mempengaruhi Organizational Citizenship Behavior dimediasikan oleh Organizational Commitmet di Klinik Kecantikan","type":"article-journal","volume":"7"},"uris":["http://www.mendeley.com/documents/?uuid=69720f47-27a8-44a4-b3fb-8a780e5a43fb"]},{"id":"ITEM-3","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3","issue":"1","issued":{"date-parts":[["2024"]]},"page":"115-125","title":"Hubungan Keadilan Organisasi dan Perilaku Kewargaan Organisasi Karyawan Generasi Z Jawa Timur dengan Mediasi Komitmen","type":"article-journal","volume":"9"},"uris":["http://www.mendeley.com/documents/?uuid=ac7c2f7e-b607-437b-b043-d49e143bc564"]},{"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mendeley":{"formattedCitation":"(Kamil &amp; Rivai, 2021; Lim &amp; Setyawan, 2023; Romadhona &amp; Prawitowati, 2024; Syafriyanti &amp; Anisah, 2021)","manualFormatting":"Kamil &amp; Rivai (2021), Lim &amp; Setyawan (2023), Romadhona &amp; Prawitowati (2024), dan Syafriyanti &amp; Anisah (2021)","plainTextFormattedCitation":"(Kamil &amp; Rivai, 2021; Lim &amp; Setyawan, 2023; Romadhona &amp; Prawitowati, 2024; Syafriyanti &amp; Anisah, 2021)","previouslyFormattedCitation":"(Kamil &amp; Rivai, 2021; Lim &amp; Setyawan, 2023; Romadhona &amp; Prawitowati, 2024; Syafriyanti &amp; Anisah, 2021)"},"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Kamil &amp; Rivai (2021), Lim &amp; Setyawan (2023), Romadhona &amp; Prawitowati (2024), and Syafriyanti &amp; Anisah (2021)</w:t>
      </w:r>
      <w:r w:rsidRPr="00DE154C">
        <w:rPr>
          <w:rFonts w:ascii="Arial" w:eastAsia="Cambria" w:hAnsi="Arial" w:cs="Arial"/>
        </w:rPr>
        <w:fldChar w:fldCharType="end"/>
      </w:r>
      <w:r w:rsidRPr="00DE154C">
        <w:rPr>
          <w:rFonts w:ascii="Arial" w:eastAsia="Cambria" w:hAnsi="Arial" w:cs="Arial"/>
        </w:rPr>
        <w:t xml:space="preserve"> states that </w:t>
      </w:r>
      <w:r w:rsidRPr="00DE154C">
        <w:rPr>
          <w:rFonts w:ascii="Arial" w:eastAsia="Cambria" w:hAnsi="Arial" w:cs="Arial"/>
          <w:i/>
          <w:iCs/>
        </w:rPr>
        <w:t>organizational commitment</w:t>
      </w:r>
      <w:r w:rsidRPr="00DE154C">
        <w:rPr>
          <w:rFonts w:ascii="Arial" w:eastAsia="Cambria" w:hAnsi="Arial" w:cs="Arial"/>
        </w:rPr>
        <w:t xml:space="preserve"> able to strengthen the relationship between </w:t>
      </w:r>
      <w:r w:rsidRPr="00DE154C">
        <w:rPr>
          <w:rFonts w:ascii="Arial" w:eastAsia="Cambria" w:hAnsi="Arial" w:cs="Arial"/>
          <w:i/>
          <w:iCs/>
        </w:rPr>
        <w:t>Organizational Justice</w:t>
      </w:r>
      <w:r w:rsidRPr="00DE154C">
        <w:rPr>
          <w:rFonts w:ascii="Arial" w:eastAsia="Cambria" w:hAnsi="Arial" w:cs="Arial"/>
        </w:rPr>
        <w:t xml:space="preserve"> and OCB. When individuals feel they are being treated fairly, they tend to reciprocate with positive attitudes and behaviors that benefit the organization in the form of OCB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1","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mendeley":{"formattedCitation":"(Syafriyanti &amp; Anisah, 2021)","plainTextFormattedCitation":"(Syafriyanti &amp; Anisah, 2021)","previouslyFormattedCitation":"(Syafriyanti &amp; Anisah, 2021)"},"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Syafriyanti &amp; Anisah, 2021)</w:t>
      </w:r>
      <w:r w:rsidRPr="00DE154C">
        <w:rPr>
          <w:rFonts w:ascii="Arial" w:eastAsia="Cambria" w:hAnsi="Arial" w:cs="Arial"/>
        </w:rPr>
        <w:fldChar w:fldCharType="end"/>
      </w:r>
      <w:r w:rsidRPr="00DE154C">
        <w:rPr>
          <w:rFonts w:ascii="Arial" w:eastAsia="Cambria" w:hAnsi="Arial" w:cs="Arial"/>
        </w:rPr>
        <w:t>.</w:t>
      </w:r>
    </w:p>
    <w:p w14:paraId="58D6B7C4" w14:textId="77777777" w:rsidR="00DE154C" w:rsidRPr="00DE154C" w:rsidRDefault="00DE154C" w:rsidP="00DE154C">
      <w:pPr>
        <w:ind w:firstLine="720"/>
        <w:jc w:val="both"/>
        <w:rPr>
          <w:rFonts w:ascii="Arial" w:eastAsia="Cambria" w:hAnsi="Arial" w:cs="Arial"/>
        </w:rPr>
      </w:pPr>
    </w:p>
    <w:p w14:paraId="48049805" w14:textId="6F8E6D53" w:rsidR="00DE154C" w:rsidRPr="00DE154C" w:rsidRDefault="00DE154C" w:rsidP="001C472A">
      <w:pPr>
        <w:jc w:val="both"/>
        <w:rPr>
          <w:rFonts w:ascii="Arial" w:eastAsia="Cambria" w:hAnsi="Arial" w:cs="Arial"/>
          <w:i/>
          <w:iCs/>
        </w:rPr>
      </w:pPr>
      <w:r w:rsidRPr="00DE154C">
        <w:rPr>
          <w:rFonts w:ascii="Arial" w:eastAsia="Cambria" w:hAnsi="Arial" w:cs="Arial"/>
        </w:rPr>
        <w:t xml:space="preserve">H4: </w:t>
      </w:r>
      <w:r w:rsidRPr="00DE154C">
        <w:rPr>
          <w:rFonts w:ascii="Arial" w:eastAsia="Cambria" w:hAnsi="Arial" w:cs="Arial"/>
          <w:i/>
          <w:iCs/>
        </w:rPr>
        <w:t>Organizational Commitment</w:t>
      </w:r>
      <w:r w:rsidRPr="00DE154C">
        <w:rPr>
          <w:rFonts w:ascii="Arial" w:eastAsia="Cambria" w:hAnsi="Arial" w:cs="Arial"/>
        </w:rPr>
        <w:t xml:space="preserve"> mediates the influence </w:t>
      </w:r>
      <w:r w:rsidRPr="00DE154C">
        <w:rPr>
          <w:rFonts w:ascii="Arial" w:eastAsia="Cambria" w:hAnsi="Arial" w:cs="Arial"/>
          <w:i/>
          <w:iCs/>
        </w:rPr>
        <w:t xml:space="preserve"> of Organizational Justice</w:t>
      </w:r>
      <w:r w:rsidRPr="00DE154C">
        <w:rPr>
          <w:rFonts w:ascii="Arial" w:eastAsia="Cambria" w:hAnsi="Arial" w:cs="Arial"/>
        </w:rPr>
        <w:t xml:space="preserve"> on </w:t>
      </w:r>
      <w:r w:rsidRPr="00DE154C">
        <w:rPr>
          <w:rFonts w:ascii="Arial" w:eastAsia="Cambria" w:hAnsi="Arial" w:cs="Arial"/>
          <w:i/>
          <w:iCs/>
        </w:rPr>
        <w:t>Organizational Citizenship Behavior</w:t>
      </w:r>
    </w:p>
    <w:p w14:paraId="3B175982" w14:textId="77777777" w:rsidR="00DE154C" w:rsidRPr="00DE154C" w:rsidRDefault="00DE154C" w:rsidP="00DE154C">
      <w:pPr>
        <w:ind w:left="1134" w:hanging="425"/>
        <w:jc w:val="both"/>
        <w:rPr>
          <w:rFonts w:ascii="Arial" w:eastAsia="Cambria" w:hAnsi="Arial" w:cs="Arial"/>
          <w:i/>
          <w:iCs/>
        </w:rPr>
      </w:pPr>
    </w:p>
    <w:p w14:paraId="66FB1E61" w14:textId="6D04C989" w:rsidR="00DE154C" w:rsidRPr="00DE154C" w:rsidRDefault="00DE154C" w:rsidP="007C64C8">
      <w:pPr>
        <w:ind w:firstLine="720"/>
        <w:jc w:val="both"/>
        <w:rPr>
          <w:rFonts w:ascii="Arial" w:eastAsia="Cambria" w:hAnsi="Arial" w:cs="Arial"/>
        </w:rPr>
      </w:pPr>
      <w:r w:rsidRPr="00DE154C">
        <w:rPr>
          <w:rFonts w:ascii="Arial" w:eastAsia="Cambria" w:hAnsi="Arial" w:cs="Arial"/>
          <w:i/>
          <w:iCs/>
        </w:rPr>
        <w:t>Quality of work-life</w:t>
      </w:r>
      <w:r w:rsidRPr="00DE154C">
        <w:rPr>
          <w:rFonts w:ascii="Arial" w:eastAsia="Cambria" w:hAnsi="Arial" w:cs="Arial"/>
        </w:rPr>
        <w:t xml:space="preserve"> (QWL) is a management viewpoint that focuses on employees, jobs, and organizations to improve organizational effectiveness </w:t>
      </w:r>
      <w:r w:rsidRPr="00DE154C">
        <w:rPr>
          <w:rFonts w:ascii="Arial" w:eastAsia="Cambria" w:hAnsi="Arial" w:cs="Arial"/>
        </w:rPr>
        <w:fldChar w:fldCharType="begin" w:fldLock="1"/>
      </w:r>
      <w:r w:rsidR="006F60C7">
        <w:rPr>
          <w:rFonts w:ascii="Arial" w:eastAsia="Cambria" w:hAnsi="Arial" w:cs="Arial"/>
        </w:rPr>
        <w:instrText>ADDIN CSL_CITATION {"citationItems":[{"id":"ITEM-1","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1","issue":"1","issued":{"date-parts":[["2021"]]},"page":"100-109","title":"Quality of Work Life and Organizational Citizenship Behavior: The Mediation Role of Organizational Commitment","type":"article-journal","volume":"25"},"uris":["http://www.mendeley.com/documents/?uuid=8dc1f434-23c0-4001-8e96-8b55b54da95c"]}],"mendeley":{"formattedCitation":"(Ulfa et al., 2021)","manualFormatting":"(Ulfa  et al., 2021)","plainTextFormattedCitation":"(Ulfa et al., 2021)","previouslyFormattedCitation":"(Ulfa et al., 2021)"},"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fa et al., 2021)</w:t>
      </w:r>
      <w:r w:rsidRPr="00DE154C">
        <w:rPr>
          <w:rFonts w:ascii="Arial" w:eastAsia="Cambria" w:hAnsi="Arial" w:cs="Arial"/>
        </w:rPr>
        <w:fldChar w:fldCharType="end"/>
      </w:r>
      <w:r w:rsidRPr="00DE154C">
        <w:rPr>
          <w:rFonts w:ascii="Arial" w:eastAsia="Cambria" w:hAnsi="Arial" w:cs="Arial"/>
        </w:rPr>
        <w:t xml:space="preserve">. When employees feel that their work environment supports well-being and professional development, they tend to have a higher emotional attachment to the organization </w:t>
      </w:r>
      <w:r w:rsidRPr="00DE154C">
        <w:rPr>
          <w:rFonts w:ascii="Arial" w:eastAsia="Cambria" w:hAnsi="Arial" w:cs="Arial"/>
        </w:rPr>
        <w:fldChar w:fldCharType="begin" w:fldLock="1"/>
      </w:r>
      <w:r w:rsidR="006F60C7">
        <w:rPr>
          <w:rFonts w:ascii="Arial" w:eastAsia="Cambria" w:hAnsi="Arial" w:cs="Arial"/>
        </w:rPr>
        <w:instrText>ADDIN CSL_CITATION {"citationItems":[{"id":"ITEM-1","itemData":{"DOI":"10.1080/23311975.2020.1793521","ISSN":"23311975","abstract":"This research aims to determine the influence of transformational leadership and job satisfaction on OCB with mediating organizational commitment variables from 196 Civil Servants at the Inspectorate General of the Ministry of Education and Culture, Jakarta, Indonesia. The data analysis method uses the Partial Least Square (PLS) method. The results of the study show that (1) transformational leadership has a significant and positive effect on organizational commitment, (2) job satisfaction has a significant and positive effect on organizational commitment, (3) organizational commitment has a significant and positive effect on OCB, (4) transformational leadership has a significant and positive effect on OCB, (5) job satisfaction has a significant and positive effect on OCB, (6) transformational leadership has a significant and positive effect on OCB through organizational commitment, and (7) job satisfaction has a significant and positive effect on OCB through organizational commitment.","author":[{"dropping-particle":"","family":"Nurjanah","given":"Siti","non-dropping-particle":"","parse-names":false,"suffix":""},{"dropping-particle":"","family":"Pebianti","given":"Vina","non-dropping-particle":"","parse-names":false,"suffix":""},{"dropping-particle":"","family":"Handaru","given":"Agung Wahyu","non-dropping-particle":"","parse-names":false,"suffix":""}],"container-title":"Cogent Business and Management","id":"ITEM-1","issued":{"date-parts":[["2020"]]},"page":"1-12","publisher":"Cogent","title":"The Influence of Transformational Leadership, Job Satisfaction, and Organizational Commitments on Organizational Citizenship Behavior (OCB) in The Inspectorate General of The Ministry of Education and Culture","type":"article-journal","volume":"7"},"uris":["http://www.mendeley.com/documents/?uuid=cb0b34c7-21a6-4583-9b20-51387df340c0"]}],"mendeley":{"formattedCitation":"(Nurjanah et al., 2020)","manualFormatting":"(Nurjanah et al., 2020)","plainTextFormattedCitation":"(Nurjanah et al., 2020)","previouslyFormattedCitation":"(Nurjanah et al., 2020)"},"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Nurjanah et al., 2020)</w:t>
      </w:r>
      <w:r w:rsidRPr="00DE154C">
        <w:rPr>
          <w:rFonts w:ascii="Arial" w:eastAsia="Cambria" w:hAnsi="Arial" w:cs="Arial"/>
        </w:rPr>
        <w:fldChar w:fldCharType="end"/>
      </w:r>
      <w:r w:rsidRPr="00DE154C">
        <w:rPr>
          <w:rFonts w:ascii="Arial" w:eastAsia="Cambria" w:hAnsi="Arial" w:cs="Arial"/>
        </w:rPr>
        <w:t xml:space="preserve">. This attachment is then reflected in the increase </w:t>
      </w:r>
      <w:r w:rsidRPr="00DE154C">
        <w:rPr>
          <w:rFonts w:ascii="Arial" w:eastAsia="Cambria" w:hAnsi="Arial" w:cs="Arial"/>
          <w:i/>
          <w:iCs/>
        </w:rPr>
        <w:t>organizational commitment</w:t>
      </w:r>
      <w:r w:rsidRPr="00DE154C">
        <w:rPr>
          <w:rFonts w:ascii="Arial" w:eastAsia="Cambria" w:hAnsi="Arial" w:cs="Arial"/>
        </w:rPr>
        <w:t xml:space="preserve">, which can ultimately encourage them to exhibit extra-role behaviors, such as helping colleagues, working more than primary responsibilities, and voluntarily supporting organizational goals </w:t>
      </w:r>
      <w:r w:rsidRPr="00DE154C">
        <w:rPr>
          <w:rFonts w:ascii="Arial" w:eastAsia="Cambria" w:hAnsi="Arial" w:cs="Arial"/>
        </w:rPr>
        <w:fldChar w:fldCharType="begin" w:fldLock="1"/>
      </w:r>
      <w:r w:rsidR="006F60C7">
        <w:rPr>
          <w:rFonts w:ascii="Arial" w:eastAsia="Cambria" w:hAnsi="Arial" w:cs="Arial"/>
        </w:rPr>
        <w:instrText>ADDIN CSL_CITATION {"citationItems":[{"id":"ITEM-1","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1","issue":"1","issued":{"date-parts":[["2024"]]},"page":"3899-3926","title":"Pengaruh Kepemimpinan Spiritual dan QWL (Quality of Work Life) terhadap OCB (Organizational Citizenship Behavior) yang Dimediasi Komitmen Organisasi","type":"article-journal","volume":"4"},"uris":["http://www.mendeley.com/documents/?uuid=eed7a9f4-51aa-441e-b00b-df148496bd16"]}],"mendeley":{"formattedCitation":"(Ulum et al., 2024)","manualFormatting":"(Ulum et al., 2024)","plainTextFormattedCitation":"(Ulum et al., 2024)","previouslyFormattedCitation":"(Ulum et al., 2024)"},"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um et al., 2024)</w:t>
      </w:r>
      <w:r w:rsidRPr="00DE154C">
        <w:rPr>
          <w:rFonts w:ascii="Arial" w:eastAsia="Cambria" w:hAnsi="Arial" w:cs="Arial"/>
        </w:rPr>
        <w:fldChar w:fldCharType="end"/>
      </w:r>
      <w:r w:rsidRPr="00DE154C">
        <w:rPr>
          <w:rFonts w:ascii="Arial" w:eastAsia="Cambria" w:hAnsi="Arial" w:cs="Arial"/>
        </w:rPr>
        <w:t>.</w:t>
      </w:r>
    </w:p>
    <w:p w14:paraId="4A8078A3" w14:textId="3B2E32EB" w:rsidR="00DE154C" w:rsidRPr="00DE154C" w:rsidRDefault="00DE154C" w:rsidP="00DE154C">
      <w:pPr>
        <w:ind w:firstLine="720"/>
        <w:jc w:val="both"/>
        <w:rPr>
          <w:rFonts w:ascii="Arial" w:eastAsia="Cambria" w:hAnsi="Arial" w:cs="Arial"/>
        </w:rPr>
      </w:pPr>
      <w:r w:rsidRPr="00DE154C">
        <w:rPr>
          <w:rFonts w:ascii="Arial" w:eastAsia="Cambria" w:hAnsi="Arial" w:cs="Arial"/>
        </w:rPr>
        <w:t xml:space="preserve">Previous research from </w:t>
      </w:r>
      <w:r w:rsidRPr="00DE154C">
        <w:rPr>
          <w:rFonts w:ascii="Arial" w:eastAsia="Cambria" w:hAnsi="Arial" w:cs="Arial"/>
        </w:rPr>
        <w:fldChar w:fldCharType="begin" w:fldLock="1"/>
      </w:r>
      <w:r w:rsidR="00813BA9">
        <w:rPr>
          <w:rFonts w:ascii="Arial" w:eastAsia="Cambria" w:hAnsi="Arial" w:cs="Arial"/>
        </w:rPr>
        <w:instrText>ADDIN CSL_CITATION {"citationItems":[{"id":"ITEM-1","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1","issue":"1","issued":{"date-parts":[["2024"]]},"page":"3899-3926","title":"Pengaruh Kepemimpinan Spiritual dan QWL (Quality of Work Life) terhadap OCB (Organizational Citizenship Behavior) yang Dimediasi Komitmen Organisasi","type":"article-journal","volume":"4"},"uris":["http://www.mendeley.com/documents/?uuid=eed7a9f4-51aa-441e-b00b-df148496bd16"]},{"id":"ITEM-2","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2","issue":"1","issued":{"date-parts":[["2021"]]},"page":"100-109","title":"Quality of Work Life and Organizational Citizenship Behavior: The Mediation Role of Organizational Commitment","type":"article-journal","volume":"25"},"uris":["http://www.mendeley.com/documents/?uuid=8dc1f434-23c0-4001-8e96-8b55b54da95c"]}],"mendeley":{"formattedCitation":"(Ulfa et al., 2021; Ulum et al., 2024)","manualFormatting":"Ulfa et al., (2021) dan Ulum et al., (2024)","plainTextFormattedCitation":"(Ulfa et al., 2021; Ulum et al., 2024)","previouslyFormattedCitation":"(Ulfa et al., 2021; Ulum et al., 2024)"},"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fa et al., (2021) and Ulum et al., (2024)</w:t>
      </w:r>
      <w:r w:rsidRPr="00DE154C">
        <w:rPr>
          <w:rFonts w:ascii="Arial" w:eastAsia="Cambria" w:hAnsi="Arial" w:cs="Arial"/>
        </w:rPr>
        <w:fldChar w:fldCharType="end"/>
      </w:r>
      <w:r w:rsidRPr="00DE154C">
        <w:rPr>
          <w:rFonts w:ascii="Arial" w:eastAsia="Cambria" w:hAnsi="Arial" w:cs="Arial"/>
        </w:rPr>
        <w:t xml:space="preserve"> shows that </w:t>
      </w:r>
      <w:r w:rsidRPr="00DE154C">
        <w:rPr>
          <w:rFonts w:ascii="Arial" w:eastAsia="Cambria" w:hAnsi="Arial" w:cs="Arial"/>
          <w:i/>
          <w:iCs/>
        </w:rPr>
        <w:t>organizational commitment</w:t>
      </w:r>
      <w:r w:rsidRPr="00DE154C">
        <w:rPr>
          <w:rFonts w:ascii="Arial" w:eastAsia="Cambria" w:hAnsi="Arial" w:cs="Arial"/>
        </w:rPr>
        <w:t xml:space="preserve"> can strengthen relationships </w:t>
      </w:r>
      <w:r w:rsidRPr="00DE154C">
        <w:rPr>
          <w:rFonts w:ascii="Arial" w:eastAsia="Cambria" w:hAnsi="Arial" w:cs="Arial"/>
          <w:i/>
          <w:iCs/>
        </w:rPr>
        <w:t>Quality of Work-Life</w:t>
      </w:r>
      <w:r w:rsidRPr="00DE154C">
        <w:rPr>
          <w:rFonts w:ascii="Arial" w:eastAsia="Cambria" w:hAnsi="Arial" w:cs="Arial"/>
        </w:rPr>
        <w:t xml:space="preserve"> towards </w:t>
      </w:r>
      <w:r w:rsidRPr="00DE154C">
        <w:rPr>
          <w:rFonts w:ascii="Arial" w:eastAsia="Cambria" w:hAnsi="Arial" w:cs="Arial"/>
          <w:i/>
          <w:iCs/>
        </w:rPr>
        <w:t>Organizational Citizenship Behavior</w:t>
      </w:r>
      <w:r w:rsidRPr="00DE154C">
        <w:rPr>
          <w:rFonts w:ascii="Arial" w:eastAsia="Cambria" w:hAnsi="Arial" w:cs="Arial"/>
        </w:rPr>
        <w:t xml:space="preserve">. This indicates that a good QWL not only has a direct impact on OCB, but can also increase employee commitment which then encourages them to contribute more to the organization. In other words, employees who feel comfortable, valued, and have opportunities for development will have a high level of commitment, so they are more motivated to show OCB behavior in the workplace </w:t>
      </w:r>
      <w:r w:rsidRPr="00DE154C">
        <w:rPr>
          <w:rFonts w:ascii="Arial" w:eastAsia="Cambria" w:hAnsi="Arial" w:cs="Arial"/>
        </w:rPr>
        <w:fldChar w:fldCharType="begin" w:fldLock="1"/>
      </w:r>
      <w:r w:rsidR="006F60C7">
        <w:rPr>
          <w:rFonts w:ascii="Arial" w:eastAsia="Cambria" w:hAnsi="Arial" w:cs="Arial"/>
        </w:rPr>
        <w:instrText>ADDIN CSL_CITATION {"citationItems":[{"id":"ITEM-1","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1","issue":"1","issued":{"date-parts":[["2021"]]},"page":"100-109","title":"Quality of Work Life and Organizational Citizenship Behavior: The Mediation Role of Organizational Commitment","type":"article-journal","volume":"25"},"uris":["http://www.mendeley.com/documents/?uuid=8dc1f434-23c0-4001-8e96-8b55b54da95c"]}],"mendeley":{"formattedCitation":"(Ulfa et al., 2021)","manualFormatting":"(Ulfa et al., 2021)","plainTextFormattedCitation":"(Ulfa et al., 2021)","previouslyFormattedCitation":"(Ulfa et al., 2021)"},"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Ulfa et al., 2021)</w:t>
      </w:r>
      <w:r w:rsidRPr="00DE154C">
        <w:rPr>
          <w:rFonts w:ascii="Arial" w:eastAsia="Cambria" w:hAnsi="Arial" w:cs="Arial"/>
        </w:rPr>
        <w:fldChar w:fldCharType="end"/>
      </w:r>
      <w:r w:rsidRPr="00DE154C">
        <w:rPr>
          <w:rFonts w:ascii="Arial" w:eastAsia="Cambria" w:hAnsi="Arial" w:cs="Arial"/>
        </w:rPr>
        <w:t>.</w:t>
      </w:r>
    </w:p>
    <w:p w14:paraId="27C30D67" w14:textId="77777777" w:rsidR="00DE154C" w:rsidRPr="00DE154C" w:rsidRDefault="00DE154C" w:rsidP="00DE154C">
      <w:pPr>
        <w:ind w:firstLine="720"/>
        <w:jc w:val="both"/>
        <w:rPr>
          <w:rFonts w:ascii="Arial" w:eastAsia="Cambria" w:hAnsi="Arial" w:cs="Arial"/>
        </w:rPr>
      </w:pPr>
    </w:p>
    <w:p w14:paraId="3DA0D4DD" w14:textId="77777777" w:rsidR="00DE154C" w:rsidRPr="00DE154C" w:rsidRDefault="00DE154C" w:rsidP="001C472A">
      <w:pPr>
        <w:jc w:val="both"/>
        <w:rPr>
          <w:rFonts w:ascii="Arial" w:eastAsia="Cambria" w:hAnsi="Arial" w:cs="Arial"/>
          <w:i/>
          <w:iCs/>
        </w:rPr>
      </w:pPr>
      <w:r w:rsidRPr="00DE154C">
        <w:rPr>
          <w:rFonts w:ascii="Arial" w:eastAsia="Cambria" w:hAnsi="Arial" w:cs="Arial"/>
        </w:rPr>
        <w:t xml:space="preserve">H5: </w:t>
      </w:r>
      <w:r w:rsidRPr="00DE154C">
        <w:rPr>
          <w:rFonts w:ascii="Arial" w:eastAsia="Cambria" w:hAnsi="Arial" w:cs="Arial"/>
          <w:i/>
          <w:iCs/>
        </w:rPr>
        <w:t>Organizational Commitment</w:t>
      </w:r>
      <w:r w:rsidRPr="00DE154C">
        <w:rPr>
          <w:rFonts w:ascii="Arial" w:eastAsia="Cambria" w:hAnsi="Arial" w:cs="Arial"/>
        </w:rPr>
        <w:t xml:space="preserve"> mediates the influence </w:t>
      </w:r>
      <w:r w:rsidRPr="00DE154C">
        <w:rPr>
          <w:rFonts w:ascii="Arial" w:eastAsia="Cambria" w:hAnsi="Arial" w:cs="Arial"/>
          <w:i/>
          <w:iCs/>
        </w:rPr>
        <w:t xml:space="preserve"> of Quality of Work-Life</w:t>
      </w:r>
      <w:r w:rsidRPr="00DE154C">
        <w:rPr>
          <w:rFonts w:ascii="Arial" w:eastAsia="Cambria" w:hAnsi="Arial" w:cs="Arial"/>
        </w:rPr>
        <w:t xml:space="preserve"> on </w:t>
      </w:r>
      <w:r w:rsidRPr="00DE154C">
        <w:rPr>
          <w:rFonts w:ascii="Arial" w:eastAsia="Cambria" w:hAnsi="Arial" w:cs="Arial"/>
          <w:i/>
          <w:iCs/>
        </w:rPr>
        <w:t>Organizational Citizenship Behavior</w:t>
      </w:r>
    </w:p>
    <w:p w14:paraId="11436354" w14:textId="77777777" w:rsidR="00511A78" w:rsidRDefault="00511A78" w:rsidP="00511A78">
      <w:pPr>
        <w:rPr>
          <w:rFonts w:ascii="Cambria" w:eastAsia="Cambria" w:hAnsi="Cambria" w:cs="Cambria"/>
        </w:rPr>
        <w:sectPr w:rsidR="00511A78" w:rsidSect="008273B1">
          <w:type w:val="continuous"/>
          <w:pgSz w:w="12240" w:h="15840"/>
          <w:pgMar w:top="1440" w:right="2016" w:bottom="2016" w:left="2016" w:header="720" w:footer="1123" w:gutter="0"/>
          <w:cols w:space="720"/>
          <w:docGrid w:linePitch="272"/>
        </w:sectPr>
      </w:pPr>
    </w:p>
    <w:p w14:paraId="7B4D265F" w14:textId="77777777" w:rsidR="00511A78" w:rsidRDefault="00511A78" w:rsidP="00511A78">
      <w:pPr>
        <w:jc w:val="center"/>
        <w:rPr>
          <w:rFonts w:ascii="Cambria" w:eastAsia="Cambria" w:hAnsi="Cambria" w:cs="Cambria"/>
        </w:rPr>
      </w:pPr>
    </w:p>
    <w:p w14:paraId="3A4FB448" w14:textId="77777777" w:rsidR="00511A78" w:rsidRDefault="00511A78" w:rsidP="00511A78">
      <w:pPr>
        <w:jc w:val="center"/>
        <w:rPr>
          <w:rFonts w:ascii="Cambria" w:eastAsia="Cambria" w:hAnsi="Cambria" w:cs="Cambria"/>
        </w:rPr>
      </w:pPr>
    </w:p>
    <w:p w14:paraId="4CA6F4DA" w14:textId="2F6E6CC6" w:rsidR="00511A78" w:rsidRPr="004D1017" w:rsidRDefault="00511A78" w:rsidP="00511A78">
      <w:pPr>
        <w:jc w:val="center"/>
        <w:rPr>
          <w:rFonts w:ascii="Cambria" w:eastAsia="Cambria" w:hAnsi="Cambria" w:cs="Cambria"/>
        </w:rPr>
      </w:pPr>
      <w:r w:rsidRPr="004D1017">
        <w:rPr>
          <w:rFonts w:ascii="Cambria" w:eastAsia="Cambria" w:hAnsi="Cambria" w:cs="Cambria"/>
          <w:noProof/>
        </w:rPr>
        <w:lastRenderedPageBreak/>
        <w:drawing>
          <wp:inline distT="0" distB="0" distL="0" distR="0" wp14:anchorId="3C29F1F0" wp14:editId="30336093">
            <wp:extent cx="4541520" cy="21402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62324" cy="2150043"/>
                    </a:xfrm>
                    <a:prstGeom prst="rect">
                      <a:avLst/>
                    </a:prstGeom>
                  </pic:spPr>
                </pic:pic>
              </a:graphicData>
            </a:graphic>
          </wp:inline>
        </w:drawing>
      </w:r>
    </w:p>
    <w:p w14:paraId="26A88768" w14:textId="5DFA30BE" w:rsidR="00DE154C" w:rsidRPr="00FB3A86" w:rsidRDefault="00511A78" w:rsidP="00511A78">
      <w:pPr>
        <w:pStyle w:val="Body"/>
        <w:spacing w:after="0"/>
        <w:jc w:val="center"/>
        <w:rPr>
          <w:rFonts w:ascii="Arial" w:hAnsi="Arial" w:cs="Arial"/>
        </w:rPr>
      </w:pPr>
      <w:r w:rsidRPr="004D1017">
        <w:rPr>
          <w:rFonts w:ascii="Cambria" w:eastAsia="Cambria" w:hAnsi="Cambria" w:cs="Cambria"/>
          <w:b/>
        </w:rPr>
        <w:t>Figure 1 Frame of Mind</w:t>
      </w:r>
    </w:p>
    <w:p w14:paraId="6146403E" w14:textId="77777777" w:rsidR="00511A78" w:rsidRDefault="00511A78" w:rsidP="00DE154C">
      <w:pPr>
        <w:jc w:val="center"/>
        <w:rPr>
          <w:rFonts w:ascii="Arial" w:eastAsia="Cambria" w:hAnsi="Arial" w:cs="Arial"/>
          <w:b/>
        </w:rPr>
        <w:sectPr w:rsidR="00511A78" w:rsidSect="008273B1">
          <w:type w:val="continuous"/>
          <w:pgSz w:w="12240" w:h="15840"/>
          <w:pgMar w:top="1440" w:right="2016" w:bottom="2016" w:left="2016" w:header="720" w:footer="1123" w:gutter="0"/>
          <w:cols w:space="720"/>
          <w:docGrid w:linePitch="272"/>
        </w:sectPr>
      </w:pPr>
    </w:p>
    <w:p w14:paraId="61930D9A" w14:textId="77777777" w:rsidR="00AB2FA0" w:rsidRDefault="00AB2FA0" w:rsidP="001C472A">
      <w:pPr>
        <w:ind w:firstLine="720"/>
        <w:jc w:val="both"/>
        <w:rPr>
          <w:rFonts w:ascii="Arial" w:eastAsia="Cambria" w:hAnsi="Arial" w:cs="Arial"/>
        </w:rPr>
      </w:pPr>
    </w:p>
    <w:p w14:paraId="5409DC93" w14:textId="7FE0A50D" w:rsidR="001C472A" w:rsidRDefault="00DE154C" w:rsidP="001C472A">
      <w:pPr>
        <w:ind w:firstLine="720"/>
        <w:jc w:val="both"/>
        <w:rPr>
          <w:rFonts w:ascii="Arial" w:eastAsia="Cambria" w:hAnsi="Arial" w:cs="Arial"/>
        </w:rPr>
      </w:pPr>
      <w:r w:rsidRPr="00DE154C">
        <w:rPr>
          <w:rFonts w:ascii="Arial" w:eastAsia="Cambria" w:hAnsi="Arial" w:cs="Arial"/>
        </w:rPr>
        <w:t xml:space="preserve">This research is expected to provide useful information in solving problems practically in the field. This research was carried out because there is a gap between the results of previous research and the phenomenon that occurs in the work environment. Therefore, the purpose of this study is to further analyze how the influence  of </w:t>
      </w:r>
      <w:r w:rsidRPr="00DE154C">
        <w:rPr>
          <w:rFonts w:ascii="Arial" w:eastAsia="Cambria" w:hAnsi="Arial" w:cs="Arial"/>
          <w:i/>
          <w:iCs/>
        </w:rPr>
        <w:t>organizational justice</w:t>
      </w:r>
      <w:r w:rsidRPr="00DE154C">
        <w:rPr>
          <w:rFonts w:ascii="Arial" w:eastAsia="Cambria" w:hAnsi="Arial" w:cs="Arial"/>
        </w:rPr>
        <w:t xml:space="preserve"> and </w:t>
      </w:r>
      <w:r w:rsidRPr="00DE154C">
        <w:rPr>
          <w:rFonts w:ascii="Arial" w:eastAsia="Cambria" w:hAnsi="Arial" w:cs="Arial"/>
          <w:i/>
          <w:iCs/>
        </w:rPr>
        <w:t>quality of work-life</w:t>
      </w:r>
      <w:r w:rsidRPr="00DE154C">
        <w:rPr>
          <w:rFonts w:ascii="Arial" w:eastAsia="Cambria" w:hAnsi="Arial" w:cs="Arial"/>
        </w:rPr>
        <w:t xml:space="preserve"> on </w:t>
      </w:r>
      <w:r w:rsidRPr="00DE154C">
        <w:rPr>
          <w:rFonts w:ascii="Arial" w:eastAsia="Cambria" w:hAnsi="Arial" w:cs="Arial"/>
          <w:i/>
          <w:iCs/>
        </w:rPr>
        <w:t>organizational citizenship behavior</w:t>
      </w:r>
      <w:r w:rsidRPr="00DE154C">
        <w:rPr>
          <w:rFonts w:ascii="Arial" w:eastAsia="Cambria" w:hAnsi="Arial" w:cs="Arial"/>
        </w:rPr>
        <w:t xml:space="preserve"> can be mediated by </w:t>
      </w:r>
      <w:r w:rsidRPr="00DE154C">
        <w:rPr>
          <w:rFonts w:ascii="Arial" w:eastAsia="Cambria" w:hAnsi="Arial" w:cs="Arial"/>
          <w:i/>
          <w:iCs/>
        </w:rPr>
        <w:t>organizational commitment</w:t>
      </w:r>
      <w:r w:rsidRPr="00DE154C">
        <w:rPr>
          <w:rFonts w:ascii="Arial" w:eastAsia="Cambria" w:hAnsi="Arial" w:cs="Arial"/>
        </w:rPr>
        <w:t>.</w:t>
      </w:r>
    </w:p>
    <w:p w14:paraId="5DBAB390" w14:textId="77777777" w:rsidR="001C472A" w:rsidRPr="001C472A" w:rsidRDefault="001C472A" w:rsidP="007C64C8">
      <w:pPr>
        <w:jc w:val="both"/>
        <w:rPr>
          <w:rFonts w:ascii="Arial" w:eastAsia="Cambria" w:hAnsi="Arial" w:cs="Arial"/>
        </w:rPr>
      </w:pPr>
    </w:p>
    <w:p w14:paraId="43237624" w14:textId="6F79D2FE" w:rsidR="00DE154C" w:rsidRDefault="00DE154C" w:rsidP="00DE154C">
      <w:pPr>
        <w:pStyle w:val="Body"/>
        <w:spacing w:after="0"/>
        <w:rPr>
          <w:rFonts w:ascii="Arial" w:hAnsi="Arial" w:cs="Arial"/>
          <w:b/>
          <w:sz w:val="22"/>
        </w:rPr>
      </w:pPr>
      <w:proofErr w:type="gramStart"/>
      <w:r w:rsidRPr="00C30A0F">
        <w:rPr>
          <w:rFonts w:ascii="Arial" w:hAnsi="Arial" w:cs="Arial"/>
          <w:b/>
          <w:caps/>
          <w:sz w:val="22"/>
        </w:rPr>
        <w:t xml:space="preserve">2.7  </w:t>
      </w:r>
      <w:r>
        <w:rPr>
          <w:rFonts w:ascii="Arial" w:hAnsi="Arial" w:cs="Arial"/>
          <w:b/>
          <w:sz w:val="22"/>
        </w:rPr>
        <w:t>Research</w:t>
      </w:r>
      <w:proofErr w:type="gramEnd"/>
      <w:r>
        <w:rPr>
          <w:rFonts w:ascii="Arial" w:hAnsi="Arial" w:cs="Arial"/>
          <w:b/>
          <w:sz w:val="22"/>
        </w:rPr>
        <w:t xml:space="preserve"> Methods</w:t>
      </w:r>
    </w:p>
    <w:p w14:paraId="2679311B" w14:textId="77777777" w:rsidR="00DE154C" w:rsidRDefault="00DE154C" w:rsidP="00DE154C">
      <w:pPr>
        <w:pStyle w:val="Body"/>
        <w:spacing w:after="0"/>
        <w:rPr>
          <w:rFonts w:ascii="Arial" w:hAnsi="Arial" w:cs="Arial"/>
          <w:b/>
          <w:sz w:val="22"/>
        </w:rPr>
      </w:pPr>
    </w:p>
    <w:p w14:paraId="5B65CBB6" w14:textId="77777777" w:rsidR="00B57227" w:rsidRDefault="00DE154C" w:rsidP="00DE154C">
      <w:pPr>
        <w:ind w:firstLine="720"/>
        <w:jc w:val="both"/>
        <w:rPr>
          <w:rFonts w:ascii="Arial" w:eastAsia="Cambria" w:hAnsi="Arial" w:cs="Arial"/>
        </w:rPr>
      </w:pPr>
      <w:r w:rsidRPr="00DE154C">
        <w:rPr>
          <w:rFonts w:ascii="Arial" w:eastAsia="Cambria" w:hAnsi="Arial" w:cs="Arial"/>
        </w:rPr>
        <w:t xml:space="preserve">This study aims to make the findings widely applicable to population members, so that an accurate representation of population characteristics in the sample is needed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b8cb2e68-ddd6-452f-8ef6-23bc536f5794"]}],"mendeley":{"formattedCitation":"(Sugiyono, 2019)","plainTextFormattedCitation":"(Sugiyono, 2019)","previouslyFormattedCitation":"(Sugiyono, 2019)"},"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Scott, 2019)</w:t>
      </w:r>
      <w:r w:rsidRPr="00DE154C">
        <w:rPr>
          <w:rFonts w:ascii="Arial" w:eastAsia="Cambria" w:hAnsi="Arial" w:cs="Arial"/>
        </w:rPr>
        <w:fldChar w:fldCharType="end"/>
      </w:r>
      <w:r w:rsidRPr="00DE154C">
        <w:rPr>
          <w:rFonts w:ascii="Arial" w:eastAsia="Cambria" w:hAnsi="Arial" w:cs="Arial"/>
        </w:rPr>
        <w:t xml:space="preserve">. The total sample of 105 respondents was obtained using saturated sampling techniques. Saturated sampling </w:t>
      </w:r>
    </w:p>
    <w:p w14:paraId="4CC29349" w14:textId="77777777" w:rsidR="00B57227" w:rsidRDefault="00B57227" w:rsidP="00B57227">
      <w:pPr>
        <w:jc w:val="both"/>
        <w:rPr>
          <w:rFonts w:ascii="Arial" w:eastAsia="Cambria" w:hAnsi="Arial" w:cs="Arial"/>
        </w:rPr>
      </w:pPr>
    </w:p>
    <w:p w14:paraId="72ACDB51" w14:textId="77777777" w:rsidR="00B57227" w:rsidRDefault="00B57227" w:rsidP="00B57227">
      <w:pPr>
        <w:jc w:val="both"/>
        <w:rPr>
          <w:rFonts w:ascii="Arial" w:eastAsia="Cambria" w:hAnsi="Arial" w:cs="Arial"/>
        </w:rPr>
      </w:pPr>
    </w:p>
    <w:p w14:paraId="3889B723" w14:textId="77777777" w:rsidR="00B57227" w:rsidRDefault="00B57227" w:rsidP="00B57227">
      <w:pPr>
        <w:jc w:val="both"/>
        <w:rPr>
          <w:rFonts w:ascii="Arial" w:eastAsia="Cambria" w:hAnsi="Arial" w:cs="Arial"/>
        </w:rPr>
      </w:pPr>
    </w:p>
    <w:p w14:paraId="4EF9861C" w14:textId="6C66A30A" w:rsidR="00DE154C" w:rsidRPr="00DE154C" w:rsidRDefault="00DE154C" w:rsidP="00B57227">
      <w:pPr>
        <w:jc w:val="both"/>
        <w:rPr>
          <w:rFonts w:ascii="Arial" w:eastAsia="Cambria" w:hAnsi="Arial" w:cs="Arial"/>
        </w:rPr>
      </w:pPr>
      <w:r w:rsidRPr="00DE154C">
        <w:rPr>
          <w:rFonts w:ascii="Arial" w:eastAsia="Cambria" w:hAnsi="Arial" w:cs="Arial"/>
        </w:rPr>
        <w:t xml:space="preserve">is a sampling technique where all members of the population are used as samples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b8cb2e68-ddd6-452f-8ef6-23bc536f5794"]}],"mendeley":{"formattedCitation":"(Sugiyono, 2019)","plainTextFormattedCitation":"(Sugiyono, 2019)","previouslyFormattedCitation":"(Sugiyono, 2019)"},"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Scott, 2019)</w:t>
      </w:r>
      <w:r w:rsidRPr="00DE154C">
        <w:rPr>
          <w:rFonts w:ascii="Arial" w:eastAsia="Cambria" w:hAnsi="Arial" w:cs="Arial"/>
        </w:rPr>
        <w:fldChar w:fldCharType="end"/>
      </w:r>
      <w:r w:rsidRPr="00DE154C">
        <w:rPr>
          <w:rFonts w:ascii="Arial" w:eastAsia="Cambria" w:hAnsi="Arial" w:cs="Arial"/>
        </w:rPr>
        <w:t>.</w:t>
      </w:r>
    </w:p>
    <w:p w14:paraId="2E426B7F" w14:textId="77777777" w:rsidR="00DE154C" w:rsidRPr="00DE154C" w:rsidRDefault="00DE154C" w:rsidP="00DE154C">
      <w:pPr>
        <w:ind w:firstLine="720"/>
        <w:jc w:val="both"/>
        <w:rPr>
          <w:rFonts w:ascii="Arial" w:eastAsia="Cambria" w:hAnsi="Arial" w:cs="Arial"/>
        </w:rPr>
      </w:pPr>
    </w:p>
    <w:p w14:paraId="609FD082" w14:textId="21BB980B" w:rsidR="00DE154C" w:rsidRPr="00DE154C" w:rsidRDefault="00DE154C" w:rsidP="007C64C8">
      <w:pPr>
        <w:ind w:firstLine="720"/>
        <w:jc w:val="both"/>
        <w:rPr>
          <w:rFonts w:ascii="Arial" w:eastAsia="Cambria" w:hAnsi="Arial" w:cs="Arial"/>
        </w:rPr>
      </w:pPr>
      <w:r w:rsidRPr="00DE154C">
        <w:rPr>
          <w:rFonts w:ascii="Arial" w:eastAsia="Cambria" w:hAnsi="Arial" w:cs="Arial"/>
        </w:rPr>
        <w:t xml:space="preserve">This research is a quantitative research. The data was obtained through a questionnaire that was distributed to all employees of the </w:t>
      </w:r>
      <w:proofErr w:type="spellStart"/>
      <w:r w:rsidRPr="00DE154C">
        <w:rPr>
          <w:rFonts w:ascii="Arial" w:eastAsia="Cambria" w:hAnsi="Arial" w:cs="Arial"/>
        </w:rPr>
        <w:t>Ciamis</w:t>
      </w:r>
      <w:proofErr w:type="spellEnd"/>
      <w:r w:rsidRPr="00DE154C">
        <w:rPr>
          <w:rFonts w:ascii="Arial" w:eastAsia="Cambria" w:hAnsi="Arial" w:cs="Arial"/>
        </w:rPr>
        <w:t xml:space="preserve"> Regency Education Office, except for the head of the </w:t>
      </w:r>
      <w:proofErr w:type="spellStart"/>
      <w:r w:rsidRPr="00DE154C">
        <w:rPr>
          <w:rFonts w:ascii="Arial" w:eastAsia="Cambria" w:hAnsi="Arial" w:cs="Arial"/>
        </w:rPr>
        <w:t>Ciamis</w:t>
      </w:r>
      <w:proofErr w:type="spellEnd"/>
      <w:r w:rsidRPr="00DE154C">
        <w:rPr>
          <w:rFonts w:ascii="Arial" w:eastAsia="Cambria" w:hAnsi="Arial" w:cs="Arial"/>
        </w:rPr>
        <w:t xml:space="preserve"> Regency Education Office, which amounted to 105 employees. The </w:t>
      </w:r>
      <w:proofErr w:type="spellStart"/>
      <w:r w:rsidRPr="00DE154C">
        <w:rPr>
          <w:rFonts w:ascii="Arial" w:eastAsia="Cambria" w:hAnsi="Arial" w:cs="Arial"/>
        </w:rPr>
        <w:t>likert</w:t>
      </w:r>
      <w:proofErr w:type="spellEnd"/>
      <w:r w:rsidRPr="00DE154C">
        <w:rPr>
          <w:rFonts w:ascii="Arial" w:eastAsia="Cambria" w:hAnsi="Arial" w:cs="Arial"/>
        </w:rPr>
        <w:t xml:space="preserve"> scale is used for measurement, which utilizes variable indicators presented in the form of statements or questions on questionnaire items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b8cb2e68-ddd6-452f-8ef6-23bc536f5794"]}],"mendeley":{"formattedCitation":"(Sugiyono, 2019)","plainTextFormattedCitation":"(Sugiyono, 2019)","previouslyFormattedCitation":"(Sugiyono, 2019)"},"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Scott, 2019)</w:t>
      </w:r>
      <w:r w:rsidRPr="00DE154C">
        <w:rPr>
          <w:rFonts w:ascii="Arial" w:eastAsia="Cambria" w:hAnsi="Arial" w:cs="Arial"/>
        </w:rPr>
        <w:fldChar w:fldCharType="end"/>
      </w:r>
      <w:r w:rsidRPr="00DE154C">
        <w:rPr>
          <w:rFonts w:ascii="Arial" w:eastAsia="Cambria" w:hAnsi="Arial" w:cs="Arial"/>
        </w:rPr>
        <w:t>.</w:t>
      </w:r>
    </w:p>
    <w:p w14:paraId="2CB94CEF" w14:textId="43AA7F03" w:rsidR="00DE154C" w:rsidRPr="00DE154C" w:rsidRDefault="00DE154C" w:rsidP="00DE154C">
      <w:pPr>
        <w:ind w:firstLine="720"/>
        <w:jc w:val="both"/>
        <w:rPr>
          <w:rFonts w:ascii="Arial" w:eastAsia="Cambria" w:hAnsi="Arial" w:cs="Arial"/>
        </w:rPr>
      </w:pPr>
      <w:r w:rsidRPr="00DE154C">
        <w:rPr>
          <w:rFonts w:ascii="Arial" w:eastAsia="Cambria" w:hAnsi="Arial" w:cs="Arial"/>
        </w:rPr>
        <w:t xml:space="preserve">The data analysis in this study involves statistical and descriptive analysis for PLS-SEM. Descriptive analysis is intended to describe respondents' responses and identify respondents' patterns. To test the system </w:t>
      </w:r>
      <w:r w:rsidRPr="00DE154C">
        <w:rPr>
          <w:rFonts w:ascii="Arial" w:eastAsia="Cambria" w:hAnsi="Arial" w:cs="Arial"/>
          <w:i/>
          <w:iCs/>
        </w:rPr>
        <w:t>Structural Equation Modeling</w:t>
      </w:r>
      <w:r w:rsidRPr="00DE154C">
        <w:rPr>
          <w:rFonts w:ascii="Arial" w:eastAsia="Cambria" w:hAnsi="Arial" w:cs="Arial"/>
        </w:rPr>
        <w:t xml:space="preserve"> (SEM), used </w:t>
      </w:r>
      <w:proofErr w:type="spellStart"/>
      <w:r w:rsidRPr="00DE154C">
        <w:rPr>
          <w:rFonts w:ascii="Arial" w:eastAsia="Cambria" w:hAnsi="Arial" w:cs="Arial"/>
        </w:rPr>
        <w:t>SmartPLS</w:t>
      </w:r>
      <w:proofErr w:type="spellEnd"/>
      <w:r w:rsidRPr="00DE154C">
        <w:rPr>
          <w:rFonts w:ascii="Arial" w:eastAsia="Cambria" w:hAnsi="Arial" w:cs="Arial"/>
        </w:rPr>
        <w:t xml:space="preserve"> 4 testing program. SEM analysis was chosen for its ability to provide a direct representation of variable relationships and perform path analysis </w:t>
      </w:r>
      <w:r w:rsidRPr="00DE154C">
        <w:rPr>
          <w:rFonts w:ascii="Arial" w:eastAsia="Cambria" w:hAnsi="Arial" w:cs="Arial"/>
        </w:rPr>
        <w:fldChar w:fldCharType="begin" w:fldLock="1"/>
      </w:r>
      <w:r w:rsidR="006F60C7">
        <w:rPr>
          <w:rFonts w:ascii="Arial" w:eastAsia="Cambria" w:hAnsi="Arial" w:cs="Arial"/>
        </w:rPr>
        <w:instrText>ADDIN CSL_CITATION {"citationItems":[{"id":"ITEM-1","itemData":{"DOI":"10.1016/j.lrp.2013.01.002","ISBN":"9781483377445","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Long Range Planning","id":"ITEM-1","issue":"1-2","issued":{"date-parts":[["2017"]]},"publisher":"SAGE Publications","publisher-place":"Los Angeles","title":"A Primer on Partial Least Squares Structural Equation Modeling","type":"book","volume":"46"},"uris":["http://www.mendeley.com/documents/?uuid=4b1ee010-c7d9-4639-bba6-4c27c0aed0b6"]}],"mendeley":{"formattedCitation":"(Hair et al., 2017)","manualFormatting":"(Hair et al., 2017)","plainTextFormattedCitation":"(Hair et al., 2017)","previouslyFormattedCitation":"(Hair et al., 2017)"},"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Hair et al., 2017)</w:t>
      </w:r>
      <w:r w:rsidRPr="00DE154C">
        <w:rPr>
          <w:rFonts w:ascii="Arial" w:eastAsia="Cambria" w:hAnsi="Arial" w:cs="Arial"/>
        </w:rPr>
        <w:fldChar w:fldCharType="end"/>
      </w:r>
      <w:r w:rsidRPr="00DE154C">
        <w:rPr>
          <w:rFonts w:ascii="Arial" w:eastAsia="Cambria" w:hAnsi="Arial" w:cs="Arial"/>
        </w:rPr>
        <w:t xml:space="preserve">. The process requires two stages: the first stage is evaluating the assessment model </w:t>
      </w:r>
      <w:r w:rsidRPr="00DE154C">
        <w:rPr>
          <w:rFonts w:ascii="Arial" w:eastAsia="Cambria" w:hAnsi="Arial" w:cs="Arial"/>
          <w:i/>
          <w:iCs/>
        </w:rPr>
        <w:t>Outer Model</w:t>
      </w:r>
      <w:r w:rsidRPr="00DE154C">
        <w:rPr>
          <w:rFonts w:ascii="Arial" w:eastAsia="Cambria" w:hAnsi="Arial" w:cs="Arial"/>
        </w:rPr>
        <w:t>, while the second stage involves the evaluation of structural models (</w:t>
      </w:r>
      <w:r w:rsidRPr="00DE154C">
        <w:rPr>
          <w:rFonts w:ascii="Arial" w:eastAsia="Cambria" w:hAnsi="Arial" w:cs="Arial"/>
          <w:i/>
          <w:iCs/>
        </w:rPr>
        <w:t>Inner Model</w:t>
      </w:r>
      <w:r w:rsidRPr="00DE154C">
        <w:rPr>
          <w:rFonts w:ascii="Arial" w:eastAsia="Cambria" w:hAnsi="Arial" w:cs="Arial"/>
        </w:rPr>
        <w:t xml:space="preserve">) to test hypotheses and explain variable relationships. Convergent validity is confirmed with loading values exceeding 0.6 and AVE values above 0.5 </w:t>
      </w:r>
      <w:r w:rsidRPr="00DE154C">
        <w:rPr>
          <w:rFonts w:ascii="Arial" w:eastAsia="Cambria" w:hAnsi="Arial" w:cs="Arial"/>
        </w:rPr>
        <w:fldChar w:fldCharType="begin" w:fldLock="1"/>
      </w:r>
      <w:r w:rsidRPr="00DE154C">
        <w:rPr>
          <w:rFonts w:ascii="Arial" w:eastAsia="Cambria" w:hAnsi="Arial" w:cs="Arial"/>
        </w:rPr>
        <w:instrText>ADDIN CSL_CITATION {"citationItems":[{"id":"ITEM-1","itemData":{"author":[{"dropping-particle":"","family":"Ghozali","given":"Imam","non-dropping-particle":"","parse-names":false,"suffix":""}],"id":"ITEM-1","issued":{"date-parts":[["2014"]]},"publisher":"Universitas Diponegoro","publisher-place":"Semarang","title":"Structural Equation Modeling Metode Alternatif dengan Partial Least Square (PLS) Edisi 4","type":"book"},"uris":["http://www.mendeley.com/documents/?uuid=b03b7a88-6026-43a5-98a5-466a3795a842"]}],"mendeley":{"formattedCitation":"(Ghozali, 2014)","plainTextFormattedCitation":"(Ghozali, 2014)","previouslyFormattedCitation":"(Ghozali, 2014)"},"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Ghozali, 2014)</w:t>
      </w:r>
      <w:r w:rsidRPr="00DE154C">
        <w:rPr>
          <w:rFonts w:ascii="Arial" w:eastAsia="Cambria" w:hAnsi="Arial" w:cs="Arial"/>
        </w:rPr>
        <w:fldChar w:fldCharType="end"/>
      </w:r>
      <w:r w:rsidRPr="00DE154C">
        <w:rPr>
          <w:rFonts w:ascii="Arial" w:eastAsia="Cambria" w:hAnsi="Arial" w:cs="Arial"/>
        </w:rPr>
        <w:t xml:space="preserve">. The discriminant validity was assessed to have cross-loading and Fornell-Larcker values, and the reliability of the indicators was validated with Cronbach's alpha and Composite Reliability values &gt;0.70 </w:t>
      </w:r>
      <w:r w:rsidRPr="00DE154C">
        <w:rPr>
          <w:rFonts w:ascii="Arial" w:eastAsia="Cambria" w:hAnsi="Arial" w:cs="Arial"/>
        </w:rPr>
        <w:fldChar w:fldCharType="begin" w:fldLock="1"/>
      </w:r>
      <w:r w:rsidR="006F60C7">
        <w:rPr>
          <w:rFonts w:ascii="Arial" w:eastAsia="Cambria" w:hAnsi="Arial" w:cs="Arial"/>
        </w:rPr>
        <w:instrText>ADDIN CSL_CITATION {"citationItems":[{"id":"ITEM-1","itemData":{"DOI":"10.1016/j.lrp.2013.01.002","ISBN":"9781483377445","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Long Range Planning","id":"ITEM-1","issue":"1-2","issued":{"date-parts":[["2017"]]},"publisher":"SAGE Publications","publisher-place":"Los Angeles","title":"A Primer on Partial Least Squares Structural Equation Modeling","type":"book","volume":"46"},"uris":["http://www.mendeley.com/documents/?uuid=4b1ee010-c7d9-4639-bba6-4c27c0aed0b6"]}],"mendeley":{"formattedCitation":"(Hair et al., 2017)","manualFormatting":"(Hair et al., 2017)","plainTextFormattedCitation":"(Hair et al., 2017)","previouslyFormattedCitation":"(Hair et al., 2017)"},"properties":{"noteIndex":0},"schema":"https://github.com/citation-style-language/schema/raw/master/csl-citation.json"}</w:instrText>
      </w:r>
      <w:r w:rsidRPr="00DE154C">
        <w:rPr>
          <w:rFonts w:ascii="Arial" w:eastAsia="Cambria" w:hAnsi="Arial" w:cs="Arial"/>
        </w:rPr>
        <w:fldChar w:fldCharType="separate"/>
      </w:r>
      <w:r w:rsidRPr="00DE154C">
        <w:rPr>
          <w:rFonts w:ascii="Arial" w:eastAsia="Cambria" w:hAnsi="Arial" w:cs="Arial"/>
          <w:noProof/>
        </w:rPr>
        <w:t>(Hair et al., 2017)</w:t>
      </w:r>
      <w:r w:rsidRPr="00DE154C">
        <w:rPr>
          <w:rFonts w:ascii="Arial" w:eastAsia="Cambria" w:hAnsi="Arial" w:cs="Arial"/>
        </w:rPr>
        <w:fldChar w:fldCharType="end"/>
      </w:r>
      <w:r w:rsidRPr="00DE154C">
        <w:rPr>
          <w:rFonts w:ascii="Arial" w:eastAsia="Cambria" w:hAnsi="Arial" w:cs="Arial"/>
        </w:rPr>
        <w:t>.</w:t>
      </w:r>
    </w:p>
    <w:p w14:paraId="4568204C" w14:textId="77777777" w:rsidR="00DE154C" w:rsidRDefault="00DE154C" w:rsidP="00441B6F">
      <w:pPr>
        <w:pStyle w:val="Head1"/>
        <w:spacing w:after="0"/>
        <w:jc w:val="both"/>
        <w:rPr>
          <w:rFonts w:ascii="Arial" w:hAnsi="Arial" w:cs="Arial"/>
        </w:rPr>
      </w:pPr>
    </w:p>
    <w:p w14:paraId="5BF586E2" w14:textId="33939488" w:rsidR="00863BD3" w:rsidRDefault="00000F8F" w:rsidP="00DE154C">
      <w:pPr>
        <w:pStyle w:val="Head1"/>
        <w:spacing w:after="0"/>
        <w:jc w:val="both"/>
        <w:rPr>
          <w:rFonts w:ascii="Arial" w:hAnsi="Arial" w:cs="Arial"/>
        </w:rPr>
      </w:pPr>
      <w:r>
        <w:rPr>
          <w:rFonts w:ascii="Arial" w:hAnsi="Arial" w:cs="Arial"/>
        </w:rPr>
        <w:t>3. Results and Discussion</w:t>
      </w:r>
    </w:p>
    <w:p w14:paraId="1947F95F" w14:textId="77777777" w:rsidR="003942F0" w:rsidRPr="00FB3A86" w:rsidRDefault="003942F0" w:rsidP="00DE154C">
      <w:pPr>
        <w:pStyle w:val="Head1"/>
        <w:spacing w:after="0"/>
        <w:jc w:val="both"/>
        <w:rPr>
          <w:rFonts w:ascii="Arial" w:hAnsi="Arial" w:cs="Arial"/>
        </w:rPr>
      </w:pPr>
    </w:p>
    <w:p w14:paraId="754480C3" w14:textId="67FEC334" w:rsidR="00C30A0F" w:rsidRDefault="00C30A0F" w:rsidP="00441B6F">
      <w:pPr>
        <w:pStyle w:val="Body"/>
        <w:spacing w:after="0"/>
        <w:rPr>
          <w:rFonts w:ascii="Arial" w:hAnsi="Arial" w:cs="Arial"/>
        </w:rPr>
      </w:pPr>
      <w:bookmarkStart w:id="2" w:name="_Hlk199938062"/>
      <w:r>
        <w:rPr>
          <w:rFonts w:ascii="Arial" w:hAnsi="Arial" w:cs="Arial"/>
          <w:b/>
          <w:caps/>
          <w:sz w:val="22"/>
        </w:rPr>
        <w:t>3.1</w:t>
      </w:r>
      <w:r w:rsidR="00DE154C">
        <w:rPr>
          <w:rFonts w:ascii="Arial" w:hAnsi="Arial" w:cs="Arial"/>
          <w:b/>
          <w:sz w:val="22"/>
        </w:rPr>
        <w:t xml:space="preserve"> Characteristics of Respondents  </w:t>
      </w:r>
    </w:p>
    <w:bookmarkEnd w:id="2"/>
    <w:p w14:paraId="1411450C" w14:textId="77777777" w:rsidR="00DE154C" w:rsidRDefault="00DE154C" w:rsidP="00DE154C">
      <w:pPr>
        <w:ind w:firstLine="720"/>
        <w:jc w:val="both"/>
        <w:rPr>
          <w:rFonts w:ascii="Cambria" w:eastAsia="Cambria" w:hAnsi="Cambria" w:cs="Cambria"/>
        </w:rPr>
      </w:pPr>
    </w:p>
    <w:p w14:paraId="18D4F30A" w14:textId="67E653AB" w:rsidR="001B32E3" w:rsidRPr="001B32E3" w:rsidRDefault="00DE154C" w:rsidP="001B32E3">
      <w:pPr>
        <w:ind w:firstLine="720"/>
        <w:jc w:val="both"/>
        <w:rPr>
          <w:rFonts w:ascii="Arial" w:eastAsia="Cambria" w:hAnsi="Arial" w:cs="Arial"/>
        </w:rPr>
        <w:sectPr w:rsidR="001B32E3" w:rsidRPr="001B32E3" w:rsidSect="008273B1">
          <w:type w:val="continuous"/>
          <w:pgSz w:w="12240" w:h="15840"/>
          <w:pgMar w:top="1440" w:right="2016" w:bottom="2016" w:left="2016" w:header="720" w:footer="1123" w:gutter="0"/>
          <w:cols w:space="720"/>
          <w:docGrid w:linePitch="272"/>
        </w:sectPr>
      </w:pPr>
      <w:r w:rsidRPr="00DE154C">
        <w:rPr>
          <w:rFonts w:ascii="Arial" w:eastAsia="Cambria" w:hAnsi="Arial" w:cs="Arial"/>
        </w:rPr>
        <w:t>The first analysis in this study is the Demographic Analysis listed in Table 1. Demographic Analysis aims to provide additional information to future readers or researchers.</w:t>
      </w:r>
      <w:bookmarkStart w:id="3" w:name="_Hlk199882620"/>
    </w:p>
    <w:p w14:paraId="39C295EE" w14:textId="77777777" w:rsidR="001B32E3" w:rsidRDefault="001B32E3" w:rsidP="001B32E3">
      <w:pPr>
        <w:ind w:right="103"/>
        <w:rPr>
          <w:b/>
          <w:w w:val="95"/>
        </w:rPr>
      </w:pPr>
    </w:p>
    <w:p w14:paraId="7CFFC711" w14:textId="57F467B2" w:rsidR="001C472A" w:rsidRPr="004D1017" w:rsidRDefault="001C472A" w:rsidP="001C472A">
      <w:pPr>
        <w:ind w:left="103" w:right="103"/>
        <w:jc w:val="center"/>
        <w:rPr>
          <w:b/>
          <w:w w:val="95"/>
        </w:rPr>
      </w:pPr>
      <w:r w:rsidRPr="004D1017">
        <w:rPr>
          <w:b/>
          <w:w w:val="95"/>
        </w:rPr>
        <w:t>Table 1. Demographic Analysis</w:t>
      </w:r>
    </w:p>
    <w:p w14:paraId="7B84C504" w14:textId="77777777" w:rsidR="001C472A" w:rsidRPr="004D1017" w:rsidRDefault="001C472A" w:rsidP="001C472A">
      <w:pPr>
        <w:spacing w:line="360" w:lineRule="auto"/>
        <w:ind w:left="102" w:right="102"/>
        <w:jc w:val="center"/>
        <w:rPr>
          <w:b/>
          <w:w w:val="95"/>
        </w:rPr>
      </w:pPr>
      <w:r w:rsidRPr="004D1017">
        <w:rPr>
          <w:color w:val="000000"/>
        </w:rPr>
        <w:t>Source: Primary Data, 2024</w:t>
      </w:r>
    </w:p>
    <w:tbl>
      <w:tblPr>
        <w:tblW w:w="6490" w:type="dxa"/>
        <w:jc w:val="center"/>
        <w:tblBorders>
          <w:top w:val="single" w:sz="4" w:space="0" w:color="auto"/>
        </w:tblBorders>
        <w:tblLook w:val="01E0" w:firstRow="1" w:lastRow="1" w:firstColumn="1" w:lastColumn="1" w:noHBand="0" w:noVBand="0"/>
      </w:tblPr>
      <w:tblGrid>
        <w:gridCol w:w="752"/>
        <w:gridCol w:w="2076"/>
        <w:gridCol w:w="1684"/>
        <w:gridCol w:w="1978"/>
      </w:tblGrid>
      <w:tr w:rsidR="001B32E3" w:rsidRPr="004D1017" w14:paraId="11264C6A" w14:textId="77777777" w:rsidTr="001B32E3">
        <w:trPr>
          <w:trHeight w:val="12"/>
          <w:jc w:val="center"/>
        </w:trPr>
        <w:tc>
          <w:tcPr>
            <w:tcW w:w="767" w:type="dxa"/>
            <w:tcBorders>
              <w:top w:val="single" w:sz="4" w:space="0" w:color="000000"/>
              <w:bottom w:val="single" w:sz="4" w:space="0" w:color="000000"/>
            </w:tcBorders>
          </w:tcPr>
          <w:p w14:paraId="2F8735BF" w14:textId="77777777" w:rsidR="001C472A" w:rsidRPr="004D1017" w:rsidRDefault="001C472A" w:rsidP="00B57227">
            <w:pPr>
              <w:jc w:val="center"/>
              <w:rPr>
                <w:rFonts w:asciiTheme="majorHAnsi" w:hAnsiTheme="majorHAnsi"/>
                <w:b/>
                <w:bCs/>
              </w:rPr>
            </w:pPr>
            <w:r w:rsidRPr="004D1017">
              <w:rPr>
                <w:rFonts w:asciiTheme="majorHAnsi" w:hAnsiTheme="majorHAnsi"/>
                <w:b/>
                <w:bCs/>
              </w:rPr>
              <w:t>No.</w:t>
            </w:r>
          </w:p>
        </w:tc>
        <w:tc>
          <w:tcPr>
            <w:tcW w:w="1995" w:type="dxa"/>
            <w:tcBorders>
              <w:top w:val="single" w:sz="4" w:space="0" w:color="000000"/>
              <w:bottom w:val="single" w:sz="4" w:space="0" w:color="000000"/>
            </w:tcBorders>
          </w:tcPr>
          <w:p w14:paraId="7125ADA3" w14:textId="77777777" w:rsidR="001C472A" w:rsidRPr="004D1017" w:rsidRDefault="001C472A" w:rsidP="00B57227">
            <w:pPr>
              <w:jc w:val="center"/>
              <w:rPr>
                <w:rFonts w:asciiTheme="majorHAnsi" w:hAnsiTheme="majorHAnsi"/>
                <w:b/>
                <w:bCs/>
              </w:rPr>
            </w:pPr>
            <w:r w:rsidRPr="004D1017">
              <w:rPr>
                <w:rFonts w:asciiTheme="majorHAnsi" w:hAnsiTheme="majorHAnsi"/>
                <w:b/>
                <w:bCs/>
              </w:rPr>
              <w:t>Category</w:t>
            </w:r>
          </w:p>
        </w:tc>
        <w:tc>
          <w:tcPr>
            <w:tcW w:w="1713" w:type="dxa"/>
            <w:tcBorders>
              <w:top w:val="single" w:sz="4" w:space="0" w:color="000000"/>
              <w:bottom w:val="single" w:sz="4" w:space="0" w:color="000000"/>
            </w:tcBorders>
          </w:tcPr>
          <w:p w14:paraId="4D832A78" w14:textId="77777777" w:rsidR="001C472A" w:rsidRPr="004D1017" w:rsidRDefault="001C472A" w:rsidP="00B57227">
            <w:pPr>
              <w:jc w:val="center"/>
              <w:rPr>
                <w:rFonts w:asciiTheme="majorHAnsi" w:hAnsiTheme="majorHAnsi"/>
                <w:b/>
                <w:bCs/>
              </w:rPr>
            </w:pPr>
            <w:r w:rsidRPr="004D1017">
              <w:rPr>
                <w:rFonts w:asciiTheme="majorHAnsi" w:hAnsiTheme="majorHAnsi"/>
                <w:b/>
                <w:bCs/>
              </w:rPr>
              <w:t>Frequency</w:t>
            </w:r>
          </w:p>
        </w:tc>
        <w:tc>
          <w:tcPr>
            <w:tcW w:w="2015" w:type="dxa"/>
            <w:tcBorders>
              <w:top w:val="single" w:sz="4" w:space="0" w:color="000000"/>
              <w:bottom w:val="single" w:sz="4" w:space="0" w:color="000000"/>
            </w:tcBorders>
          </w:tcPr>
          <w:p w14:paraId="3C0118EF" w14:textId="77777777" w:rsidR="001C472A" w:rsidRPr="004D1017" w:rsidRDefault="001C472A" w:rsidP="00B57227">
            <w:pPr>
              <w:jc w:val="center"/>
              <w:rPr>
                <w:rFonts w:asciiTheme="majorHAnsi" w:hAnsiTheme="majorHAnsi"/>
                <w:b/>
                <w:bCs/>
              </w:rPr>
            </w:pPr>
            <w:r w:rsidRPr="004D1017">
              <w:rPr>
                <w:rFonts w:asciiTheme="majorHAnsi" w:hAnsiTheme="majorHAnsi"/>
                <w:b/>
                <w:bCs/>
              </w:rPr>
              <w:t>%</w:t>
            </w:r>
          </w:p>
        </w:tc>
      </w:tr>
      <w:tr w:rsidR="001B32E3" w:rsidRPr="004D1017" w14:paraId="27502C88" w14:textId="77777777" w:rsidTr="001B32E3">
        <w:trPr>
          <w:trHeight w:val="34"/>
          <w:jc w:val="center"/>
        </w:trPr>
        <w:tc>
          <w:tcPr>
            <w:tcW w:w="767" w:type="dxa"/>
            <w:tcBorders>
              <w:top w:val="single" w:sz="4" w:space="0" w:color="000000"/>
            </w:tcBorders>
          </w:tcPr>
          <w:p w14:paraId="054E2BD8" w14:textId="77777777" w:rsidR="001C472A" w:rsidRPr="004D1017" w:rsidRDefault="001C472A" w:rsidP="00B57227">
            <w:pPr>
              <w:jc w:val="center"/>
              <w:rPr>
                <w:rFonts w:asciiTheme="majorHAnsi" w:hAnsiTheme="majorHAnsi"/>
                <w:b/>
                <w:bCs/>
                <w:vanish/>
              </w:rPr>
            </w:pPr>
            <w:r w:rsidRPr="004D1017">
              <w:rPr>
                <w:rFonts w:asciiTheme="majorHAnsi" w:hAnsiTheme="majorHAnsi"/>
                <w:b/>
                <w:bCs/>
              </w:rPr>
              <w:t>1.</w:t>
            </w:r>
          </w:p>
        </w:tc>
        <w:tc>
          <w:tcPr>
            <w:tcW w:w="1995" w:type="dxa"/>
            <w:tcBorders>
              <w:top w:val="single" w:sz="4" w:space="0" w:color="000000"/>
            </w:tcBorders>
          </w:tcPr>
          <w:p w14:paraId="22F4ACD3" w14:textId="77777777" w:rsidR="001C472A" w:rsidRPr="004D1017" w:rsidRDefault="001C472A" w:rsidP="00347C4C">
            <w:pPr>
              <w:jc w:val="both"/>
              <w:rPr>
                <w:rFonts w:asciiTheme="majorHAnsi" w:hAnsiTheme="majorHAnsi"/>
                <w:b/>
                <w:bCs/>
                <w:vanish/>
              </w:rPr>
            </w:pPr>
          </w:p>
          <w:p w14:paraId="1F96ECB3" w14:textId="77777777" w:rsidR="001C472A" w:rsidRPr="004D1017" w:rsidRDefault="001C472A" w:rsidP="00347C4C">
            <w:pPr>
              <w:jc w:val="both"/>
              <w:rPr>
                <w:rFonts w:asciiTheme="majorHAnsi" w:hAnsiTheme="majorHAnsi"/>
                <w:b/>
                <w:bCs/>
              </w:rPr>
            </w:pPr>
            <w:r w:rsidRPr="004D1017">
              <w:rPr>
                <w:rFonts w:asciiTheme="majorHAnsi" w:hAnsiTheme="majorHAnsi"/>
                <w:b/>
                <w:bCs/>
              </w:rPr>
              <w:t>Gender</w:t>
            </w:r>
          </w:p>
          <w:p w14:paraId="7C0364E4" w14:textId="77777777" w:rsidR="001C472A" w:rsidRPr="004D1017" w:rsidRDefault="001C472A" w:rsidP="00347C4C">
            <w:pPr>
              <w:jc w:val="both"/>
              <w:rPr>
                <w:rFonts w:asciiTheme="majorHAnsi" w:hAnsiTheme="majorHAnsi"/>
                <w:vanish/>
              </w:rPr>
            </w:pPr>
          </w:p>
          <w:p w14:paraId="2942852D" w14:textId="77777777" w:rsidR="001C472A" w:rsidRPr="004D1017" w:rsidRDefault="001C472A" w:rsidP="00347C4C">
            <w:pPr>
              <w:jc w:val="both"/>
              <w:rPr>
                <w:rFonts w:asciiTheme="majorHAnsi" w:hAnsiTheme="majorHAnsi"/>
              </w:rPr>
            </w:pPr>
            <w:r w:rsidRPr="004D1017">
              <w:rPr>
                <w:rFonts w:asciiTheme="majorHAnsi" w:hAnsiTheme="majorHAnsi"/>
              </w:rPr>
              <w:t>Man</w:t>
            </w:r>
          </w:p>
          <w:p w14:paraId="77FBDD0C" w14:textId="77777777" w:rsidR="001C472A" w:rsidRPr="004D1017" w:rsidRDefault="001C472A" w:rsidP="00347C4C">
            <w:pPr>
              <w:jc w:val="both"/>
              <w:rPr>
                <w:rFonts w:asciiTheme="majorHAnsi" w:hAnsiTheme="majorHAnsi"/>
              </w:rPr>
            </w:pPr>
            <w:r w:rsidRPr="004D1017">
              <w:rPr>
                <w:rFonts w:asciiTheme="majorHAnsi" w:hAnsiTheme="majorHAnsi"/>
              </w:rPr>
              <w:t>Woman</w:t>
            </w:r>
          </w:p>
          <w:p w14:paraId="145BFD10" w14:textId="77777777" w:rsidR="001C472A" w:rsidRPr="004D1017" w:rsidRDefault="001C472A" w:rsidP="00347C4C">
            <w:pPr>
              <w:jc w:val="both"/>
              <w:rPr>
                <w:rFonts w:asciiTheme="majorHAnsi" w:hAnsiTheme="majorHAnsi"/>
                <w:b/>
                <w:bCs/>
              </w:rPr>
            </w:pPr>
            <w:r w:rsidRPr="004D1017">
              <w:rPr>
                <w:rFonts w:asciiTheme="majorHAnsi" w:hAnsiTheme="majorHAnsi"/>
                <w:b/>
                <w:bCs/>
              </w:rPr>
              <w:t>Total</w:t>
            </w:r>
          </w:p>
        </w:tc>
        <w:tc>
          <w:tcPr>
            <w:tcW w:w="1713" w:type="dxa"/>
            <w:tcBorders>
              <w:top w:val="single" w:sz="4" w:space="0" w:color="000000"/>
            </w:tcBorders>
          </w:tcPr>
          <w:p w14:paraId="28081147" w14:textId="77777777" w:rsidR="001C472A" w:rsidRPr="004D1017" w:rsidRDefault="001C472A" w:rsidP="00B57227">
            <w:pPr>
              <w:jc w:val="center"/>
              <w:rPr>
                <w:rFonts w:asciiTheme="majorHAnsi" w:hAnsiTheme="majorHAnsi"/>
              </w:rPr>
            </w:pPr>
          </w:p>
          <w:p w14:paraId="588B88B0" w14:textId="77777777" w:rsidR="001C472A" w:rsidRPr="004D1017" w:rsidRDefault="001C472A" w:rsidP="00B57227">
            <w:pPr>
              <w:jc w:val="center"/>
              <w:rPr>
                <w:rFonts w:asciiTheme="majorHAnsi" w:hAnsiTheme="majorHAnsi"/>
              </w:rPr>
            </w:pPr>
            <w:r w:rsidRPr="004D1017">
              <w:rPr>
                <w:rFonts w:asciiTheme="majorHAnsi" w:hAnsiTheme="majorHAnsi"/>
              </w:rPr>
              <w:t>73</w:t>
            </w:r>
          </w:p>
          <w:p w14:paraId="7C07B51B" w14:textId="77777777" w:rsidR="001C472A" w:rsidRPr="004D1017" w:rsidRDefault="001C472A" w:rsidP="00B57227">
            <w:pPr>
              <w:jc w:val="center"/>
              <w:rPr>
                <w:rFonts w:asciiTheme="majorHAnsi" w:hAnsiTheme="majorHAnsi"/>
              </w:rPr>
            </w:pPr>
            <w:r w:rsidRPr="004D1017">
              <w:rPr>
                <w:rFonts w:asciiTheme="majorHAnsi" w:hAnsiTheme="majorHAnsi"/>
              </w:rPr>
              <w:t>32</w:t>
            </w:r>
          </w:p>
          <w:p w14:paraId="4EBBBF99"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Borders>
              <w:top w:val="single" w:sz="4" w:space="0" w:color="000000"/>
            </w:tcBorders>
          </w:tcPr>
          <w:p w14:paraId="13B234EA" w14:textId="77777777" w:rsidR="001C472A" w:rsidRPr="004D1017" w:rsidRDefault="001C472A" w:rsidP="00B57227">
            <w:pPr>
              <w:jc w:val="center"/>
              <w:rPr>
                <w:rFonts w:asciiTheme="majorHAnsi" w:hAnsiTheme="majorHAnsi"/>
              </w:rPr>
            </w:pPr>
          </w:p>
          <w:p w14:paraId="36A4B0CD" w14:textId="77777777" w:rsidR="001C472A" w:rsidRPr="004D1017" w:rsidRDefault="001C472A" w:rsidP="00B57227">
            <w:pPr>
              <w:jc w:val="center"/>
              <w:rPr>
                <w:rFonts w:asciiTheme="majorHAnsi" w:hAnsiTheme="majorHAnsi"/>
              </w:rPr>
            </w:pPr>
            <w:r w:rsidRPr="004D1017">
              <w:rPr>
                <w:rFonts w:asciiTheme="majorHAnsi" w:hAnsiTheme="majorHAnsi"/>
              </w:rPr>
              <w:t>69,5%</w:t>
            </w:r>
          </w:p>
          <w:p w14:paraId="671F805D" w14:textId="77777777" w:rsidR="001C472A" w:rsidRPr="004D1017" w:rsidRDefault="001C472A" w:rsidP="00B57227">
            <w:pPr>
              <w:jc w:val="center"/>
              <w:rPr>
                <w:rFonts w:asciiTheme="majorHAnsi" w:hAnsiTheme="majorHAnsi"/>
              </w:rPr>
            </w:pPr>
            <w:r w:rsidRPr="004D1017">
              <w:rPr>
                <w:rFonts w:asciiTheme="majorHAnsi" w:hAnsiTheme="majorHAnsi"/>
              </w:rPr>
              <w:t>30,5%</w:t>
            </w:r>
          </w:p>
          <w:p w14:paraId="3E8C4C19" w14:textId="77777777" w:rsidR="001C472A" w:rsidRPr="004D1017" w:rsidRDefault="001C472A" w:rsidP="00B57227">
            <w:pPr>
              <w:jc w:val="center"/>
              <w:rPr>
                <w:rFonts w:asciiTheme="majorHAnsi" w:hAnsiTheme="majorHAnsi"/>
                <w:b/>
                <w:bCs/>
              </w:rPr>
            </w:pPr>
            <w:r w:rsidRPr="004D1017">
              <w:rPr>
                <w:rFonts w:asciiTheme="majorHAnsi" w:hAnsiTheme="majorHAnsi"/>
                <w:b/>
                <w:bCs/>
              </w:rPr>
              <w:t>100%</w:t>
            </w:r>
          </w:p>
        </w:tc>
      </w:tr>
      <w:tr w:rsidR="001B32E3" w:rsidRPr="004D1017" w14:paraId="19AEF9D0" w14:textId="77777777" w:rsidTr="001B32E3">
        <w:trPr>
          <w:trHeight w:val="60"/>
          <w:jc w:val="center"/>
        </w:trPr>
        <w:tc>
          <w:tcPr>
            <w:tcW w:w="767" w:type="dxa"/>
          </w:tcPr>
          <w:p w14:paraId="49C921E4"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2.</w:t>
            </w:r>
          </w:p>
        </w:tc>
        <w:tc>
          <w:tcPr>
            <w:tcW w:w="1995" w:type="dxa"/>
          </w:tcPr>
          <w:p w14:paraId="4426026B" w14:textId="77777777" w:rsidR="001C472A" w:rsidRPr="004D1017" w:rsidRDefault="001C472A" w:rsidP="00347C4C">
            <w:pPr>
              <w:jc w:val="both"/>
              <w:rPr>
                <w:rFonts w:asciiTheme="majorHAnsi" w:hAnsiTheme="majorHAnsi" w:cs="Arial"/>
                <w:b/>
                <w:bCs/>
              </w:rPr>
            </w:pPr>
            <w:r w:rsidRPr="004D1017">
              <w:rPr>
                <w:rFonts w:asciiTheme="majorHAnsi" w:hAnsiTheme="majorHAnsi" w:cs="Arial"/>
                <w:b/>
                <w:bCs/>
              </w:rPr>
              <w:t>Age</w:t>
            </w:r>
          </w:p>
          <w:p w14:paraId="01378D81" w14:textId="77777777" w:rsidR="001C472A" w:rsidRPr="004D1017" w:rsidRDefault="001C472A" w:rsidP="00347C4C">
            <w:pPr>
              <w:jc w:val="both"/>
              <w:rPr>
                <w:rFonts w:asciiTheme="majorHAnsi" w:hAnsiTheme="majorHAnsi" w:cs="Arial"/>
              </w:rPr>
            </w:pPr>
            <w:r w:rsidRPr="004D1017">
              <w:rPr>
                <w:rFonts w:asciiTheme="majorHAnsi" w:hAnsiTheme="majorHAnsi" w:cs="Arial"/>
              </w:rPr>
              <w:t>&lt; 20 years old</w:t>
            </w:r>
          </w:p>
          <w:p w14:paraId="4B3C3E0B" w14:textId="77777777" w:rsidR="001C472A" w:rsidRPr="004D1017" w:rsidRDefault="001C472A" w:rsidP="00347C4C">
            <w:pPr>
              <w:jc w:val="both"/>
              <w:rPr>
                <w:rFonts w:asciiTheme="majorHAnsi" w:hAnsiTheme="majorHAnsi" w:cs="Arial"/>
                <w:vanish/>
              </w:rPr>
            </w:pPr>
            <w:r w:rsidRPr="004D1017">
              <w:rPr>
                <w:rFonts w:asciiTheme="majorHAnsi" w:hAnsiTheme="majorHAnsi" w:cs="Arial"/>
                <w:vanish/>
              </w:rPr>
              <w:t>30 – 40 years old</w:t>
            </w:r>
          </w:p>
          <w:p w14:paraId="6124FDF8" w14:textId="77777777" w:rsidR="001C472A" w:rsidRPr="004D1017" w:rsidRDefault="001C472A" w:rsidP="00347C4C">
            <w:pPr>
              <w:jc w:val="both"/>
              <w:rPr>
                <w:rFonts w:asciiTheme="majorHAnsi" w:hAnsiTheme="majorHAnsi" w:cs="Arial"/>
                <w:vanish/>
              </w:rPr>
            </w:pPr>
            <w:r w:rsidRPr="004D1017">
              <w:rPr>
                <w:rFonts w:asciiTheme="majorHAnsi" w:hAnsiTheme="majorHAnsi" w:cs="Arial"/>
                <w:vanish/>
              </w:rPr>
              <w:t>41 – 50 years old</w:t>
            </w:r>
          </w:p>
          <w:p w14:paraId="632FED75" w14:textId="77777777" w:rsidR="001C472A" w:rsidRPr="004D1017" w:rsidRDefault="001C472A" w:rsidP="00347C4C">
            <w:pPr>
              <w:jc w:val="both"/>
              <w:rPr>
                <w:rFonts w:asciiTheme="majorHAnsi" w:hAnsiTheme="majorHAnsi" w:cs="Arial"/>
              </w:rPr>
            </w:pPr>
            <w:r w:rsidRPr="004D1017">
              <w:rPr>
                <w:rFonts w:asciiTheme="majorHAnsi" w:hAnsiTheme="majorHAnsi" w:cs="Arial"/>
                <w:vanish/>
              </w:rPr>
              <w:t>≥ 50 years20 – 25 years old</w:t>
            </w:r>
          </w:p>
          <w:p w14:paraId="40B57D97" w14:textId="77777777" w:rsidR="001C472A" w:rsidRPr="004D1017" w:rsidRDefault="001C472A" w:rsidP="00347C4C">
            <w:pPr>
              <w:jc w:val="both"/>
              <w:rPr>
                <w:rFonts w:asciiTheme="majorHAnsi" w:hAnsiTheme="majorHAnsi" w:cs="Arial"/>
              </w:rPr>
            </w:pPr>
            <w:r w:rsidRPr="004D1017">
              <w:rPr>
                <w:rFonts w:asciiTheme="majorHAnsi" w:hAnsiTheme="majorHAnsi" w:cs="Arial"/>
              </w:rPr>
              <w:t>26 – 30 years old</w:t>
            </w:r>
          </w:p>
          <w:p w14:paraId="0D9FECC4" w14:textId="77777777" w:rsidR="001C472A" w:rsidRPr="004D1017" w:rsidRDefault="001C472A" w:rsidP="00347C4C">
            <w:pPr>
              <w:jc w:val="both"/>
              <w:rPr>
                <w:rFonts w:asciiTheme="majorHAnsi" w:hAnsiTheme="majorHAnsi" w:cs="Arial"/>
              </w:rPr>
            </w:pPr>
            <w:r w:rsidRPr="004D1017">
              <w:rPr>
                <w:rFonts w:asciiTheme="majorHAnsi" w:hAnsiTheme="majorHAnsi" w:cs="Arial"/>
              </w:rPr>
              <w:t>31 – 35 years old</w:t>
            </w:r>
          </w:p>
          <w:p w14:paraId="4B4AC5B0" w14:textId="77777777" w:rsidR="001C472A" w:rsidRPr="004D1017" w:rsidRDefault="001C472A" w:rsidP="00347C4C">
            <w:pPr>
              <w:jc w:val="both"/>
              <w:rPr>
                <w:rFonts w:asciiTheme="majorHAnsi" w:hAnsiTheme="majorHAnsi" w:cs="Arial"/>
              </w:rPr>
            </w:pPr>
            <w:r w:rsidRPr="004D1017">
              <w:rPr>
                <w:rFonts w:asciiTheme="majorHAnsi" w:hAnsiTheme="majorHAnsi" w:cs="Arial"/>
              </w:rPr>
              <w:t>36 – 40 years old</w:t>
            </w:r>
          </w:p>
          <w:p w14:paraId="0E8ECA68" w14:textId="77777777" w:rsidR="001C472A" w:rsidRPr="004D1017" w:rsidRDefault="001C472A" w:rsidP="00347C4C">
            <w:pPr>
              <w:jc w:val="both"/>
              <w:rPr>
                <w:rFonts w:asciiTheme="majorHAnsi" w:hAnsiTheme="majorHAnsi" w:cs="Arial"/>
              </w:rPr>
            </w:pPr>
            <w:r w:rsidRPr="004D1017">
              <w:rPr>
                <w:rFonts w:asciiTheme="majorHAnsi" w:hAnsiTheme="majorHAnsi" w:cs="Arial"/>
              </w:rPr>
              <w:t>&gt; 40 years old</w:t>
            </w:r>
          </w:p>
          <w:p w14:paraId="16F7A69D" w14:textId="77777777" w:rsidR="001C472A" w:rsidRPr="004D1017" w:rsidRDefault="001C472A" w:rsidP="00347C4C">
            <w:pPr>
              <w:jc w:val="both"/>
              <w:rPr>
                <w:rFonts w:asciiTheme="majorHAnsi" w:hAnsiTheme="majorHAnsi" w:cs="Arial"/>
                <w:b/>
                <w:bCs/>
                <w:vanish/>
              </w:rPr>
            </w:pPr>
            <w:r w:rsidRPr="004D1017">
              <w:rPr>
                <w:rFonts w:asciiTheme="majorHAnsi" w:hAnsiTheme="majorHAnsi" w:cs="Arial"/>
                <w:b/>
                <w:bCs/>
              </w:rPr>
              <w:t>Total</w:t>
            </w:r>
          </w:p>
        </w:tc>
        <w:tc>
          <w:tcPr>
            <w:tcW w:w="1713" w:type="dxa"/>
          </w:tcPr>
          <w:p w14:paraId="35BF9CAB" w14:textId="77777777" w:rsidR="001C472A" w:rsidRPr="004D1017" w:rsidRDefault="001C472A" w:rsidP="00B57227">
            <w:pPr>
              <w:jc w:val="center"/>
              <w:rPr>
                <w:rFonts w:asciiTheme="majorHAnsi" w:hAnsiTheme="majorHAnsi" w:cs="Arial"/>
              </w:rPr>
            </w:pPr>
          </w:p>
          <w:p w14:paraId="12EA187A" w14:textId="77777777" w:rsidR="001C472A" w:rsidRPr="004D1017" w:rsidRDefault="001C472A" w:rsidP="00B57227">
            <w:pPr>
              <w:jc w:val="center"/>
              <w:rPr>
                <w:rFonts w:asciiTheme="majorHAnsi" w:hAnsiTheme="majorHAnsi" w:cs="Arial"/>
              </w:rPr>
            </w:pPr>
            <w:r w:rsidRPr="004D1017">
              <w:rPr>
                <w:rFonts w:asciiTheme="majorHAnsi" w:hAnsiTheme="majorHAnsi" w:cs="Arial"/>
              </w:rPr>
              <w:t>1</w:t>
            </w:r>
          </w:p>
          <w:p w14:paraId="39B9B752" w14:textId="77777777" w:rsidR="001C472A" w:rsidRPr="004D1017" w:rsidRDefault="001C472A" w:rsidP="00B57227">
            <w:pPr>
              <w:jc w:val="center"/>
              <w:rPr>
                <w:rFonts w:asciiTheme="majorHAnsi" w:hAnsiTheme="majorHAnsi" w:cs="Arial"/>
              </w:rPr>
            </w:pPr>
            <w:r w:rsidRPr="004D1017">
              <w:rPr>
                <w:rFonts w:asciiTheme="majorHAnsi" w:hAnsiTheme="majorHAnsi" w:cs="Arial"/>
              </w:rPr>
              <w:t>5</w:t>
            </w:r>
          </w:p>
          <w:p w14:paraId="24BA84B4" w14:textId="77777777" w:rsidR="001C472A" w:rsidRPr="004D1017" w:rsidRDefault="001C472A" w:rsidP="00B57227">
            <w:pPr>
              <w:jc w:val="center"/>
              <w:rPr>
                <w:rFonts w:asciiTheme="majorHAnsi" w:hAnsiTheme="majorHAnsi" w:cs="Arial"/>
              </w:rPr>
            </w:pPr>
            <w:r w:rsidRPr="004D1017">
              <w:rPr>
                <w:rFonts w:asciiTheme="majorHAnsi" w:hAnsiTheme="majorHAnsi" w:cs="Arial"/>
              </w:rPr>
              <w:t>16</w:t>
            </w:r>
          </w:p>
          <w:p w14:paraId="2281C4E9" w14:textId="77777777" w:rsidR="001C472A" w:rsidRPr="004D1017" w:rsidRDefault="001C472A" w:rsidP="00B57227">
            <w:pPr>
              <w:jc w:val="center"/>
              <w:rPr>
                <w:rFonts w:asciiTheme="majorHAnsi" w:hAnsiTheme="majorHAnsi" w:cs="Arial"/>
              </w:rPr>
            </w:pPr>
            <w:r w:rsidRPr="004D1017">
              <w:rPr>
                <w:rFonts w:asciiTheme="majorHAnsi" w:hAnsiTheme="majorHAnsi" w:cs="Arial"/>
              </w:rPr>
              <w:t>18</w:t>
            </w:r>
          </w:p>
          <w:p w14:paraId="676BD81D" w14:textId="77777777" w:rsidR="001C472A" w:rsidRPr="004D1017" w:rsidRDefault="001C472A" w:rsidP="00B57227">
            <w:pPr>
              <w:jc w:val="center"/>
              <w:rPr>
                <w:rFonts w:asciiTheme="majorHAnsi" w:hAnsiTheme="majorHAnsi" w:cs="Arial"/>
              </w:rPr>
            </w:pPr>
            <w:r w:rsidRPr="004D1017">
              <w:rPr>
                <w:rFonts w:asciiTheme="majorHAnsi" w:hAnsiTheme="majorHAnsi" w:cs="Arial"/>
              </w:rPr>
              <w:t>13</w:t>
            </w:r>
          </w:p>
          <w:p w14:paraId="2F4EB697" w14:textId="77777777" w:rsidR="001C472A" w:rsidRPr="004D1017" w:rsidRDefault="001C472A" w:rsidP="00B57227">
            <w:pPr>
              <w:jc w:val="center"/>
              <w:rPr>
                <w:rFonts w:asciiTheme="majorHAnsi" w:hAnsiTheme="majorHAnsi" w:cs="Arial"/>
              </w:rPr>
            </w:pPr>
            <w:r w:rsidRPr="004D1017">
              <w:rPr>
                <w:rFonts w:asciiTheme="majorHAnsi" w:hAnsiTheme="majorHAnsi" w:cs="Arial"/>
              </w:rPr>
              <w:t>52</w:t>
            </w:r>
          </w:p>
          <w:p w14:paraId="79BF8177"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5</w:t>
            </w:r>
          </w:p>
        </w:tc>
        <w:tc>
          <w:tcPr>
            <w:tcW w:w="2015" w:type="dxa"/>
          </w:tcPr>
          <w:p w14:paraId="42D69E6D" w14:textId="77777777" w:rsidR="001C472A" w:rsidRPr="004D1017" w:rsidRDefault="001C472A" w:rsidP="00B57227">
            <w:pPr>
              <w:jc w:val="center"/>
              <w:rPr>
                <w:rFonts w:asciiTheme="majorHAnsi" w:hAnsiTheme="majorHAnsi" w:cs="Arial"/>
              </w:rPr>
            </w:pPr>
          </w:p>
          <w:p w14:paraId="3E88A087" w14:textId="77777777" w:rsidR="001C472A" w:rsidRPr="004D1017" w:rsidRDefault="001C472A" w:rsidP="00B57227">
            <w:pPr>
              <w:jc w:val="center"/>
              <w:rPr>
                <w:rFonts w:asciiTheme="majorHAnsi" w:hAnsiTheme="majorHAnsi" w:cs="Arial"/>
              </w:rPr>
            </w:pPr>
            <w:r w:rsidRPr="004D1017">
              <w:rPr>
                <w:rFonts w:asciiTheme="majorHAnsi" w:hAnsiTheme="majorHAnsi" w:cs="Arial"/>
              </w:rPr>
              <w:t>1,0%</w:t>
            </w:r>
          </w:p>
          <w:p w14:paraId="1A832839" w14:textId="77777777" w:rsidR="001C472A" w:rsidRPr="004D1017" w:rsidRDefault="001C472A" w:rsidP="00B57227">
            <w:pPr>
              <w:jc w:val="center"/>
              <w:rPr>
                <w:rFonts w:asciiTheme="majorHAnsi" w:hAnsiTheme="majorHAnsi" w:cs="Arial"/>
              </w:rPr>
            </w:pPr>
            <w:r w:rsidRPr="004D1017">
              <w:rPr>
                <w:rFonts w:asciiTheme="majorHAnsi" w:hAnsiTheme="majorHAnsi" w:cs="Arial"/>
              </w:rPr>
              <w:t>4,8%</w:t>
            </w:r>
          </w:p>
          <w:p w14:paraId="34AAC9A1" w14:textId="77777777" w:rsidR="001C472A" w:rsidRPr="004D1017" w:rsidRDefault="001C472A" w:rsidP="00B57227">
            <w:pPr>
              <w:jc w:val="center"/>
              <w:rPr>
                <w:rFonts w:asciiTheme="majorHAnsi" w:hAnsiTheme="majorHAnsi" w:cs="Arial"/>
              </w:rPr>
            </w:pPr>
            <w:r w:rsidRPr="004D1017">
              <w:rPr>
                <w:rFonts w:asciiTheme="majorHAnsi" w:hAnsiTheme="majorHAnsi" w:cs="Arial"/>
              </w:rPr>
              <w:t>15,2%</w:t>
            </w:r>
          </w:p>
          <w:p w14:paraId="170604CD" w14:textId="77777777" w:rsidR="001C472A" w:rsidRPr="004D1017" w:rsidRDefault="001C472A" w:rsidP="00B57227">
            <w:pPr>
              <w:jc w:val="center"/>
              <w:rPr>
                <w:rFonts w:asciiTheme="majorHAnsi" w:hAnsiTheme="majorHAnsi" w:cs="Arial"/>
                <w:vanish/>
              </w:rPr>
            </w:pPr>
            <w:r w:rsidRPr="004D1017">
              <w:rPr>
                <w:rFonts w:asciiTheme="majorHAnsi" w:hAnsiTheme="majorHAnsi" w:cs="Arial"/>
              </w:rPr>
              <w:t>17,1%</w:t>
            </w:r>
          </w:p>
          <w:p w14:paraId="5CF2E1BF" w14:textId="77777777" w:rsidR="001C472A" w:rsidRPr="004D1017" w:rsidRDefault="001C472A" w:rsidP="00B57227">
            <w:pPr>
              <w:jc w:val="center"/>
              <w:rPr>
                <w:rFonts w:asciiTheme="majorHAnsi" w:hAnsiTheme="majorHAnsi"/>
              </w:rPr>
            </w:pPr>
          </w:p>
          <w:p w14:paraId="6CCB3BD8" w14:textId="77777777" w:rsidR="001C472A" w:rsidRPr="004D1017" w:rsidRDefault="001C472A" w:rsidP="00B57227">
            <w:pPr>
              <w:jc w:val="center"/>
              <w:rPr>
                <w:rFonts w:asciiTheme="majorHAnsi" w:hAnsiTheme="majorHAnsi"/>
              </w:rPr>
            </w:pPr>
            <w:r w:rsidRPr="004D1017">
              <w:rPr>
                <w:rFonts w:asciiTheme="majorHAnsi" w:hAnsiTheme="majorHAnsi"/>
              </w:rPr>
              <w:t>12,4%</w:t>
            </w:r>
          </w:p>
          <w:p w14:paraId="4BC3B70B" w14:textId="77777777" w:rsidR="001C472A" w:rsidRPr="004D1017" w:rsidRDefault="001C472A" w:rsidP="00B57227">
            <w:pPr>
              <w:jc w:val="center"/>
              <w:rPr>
                <w:rFonts w:asciiTheme="majorHAnsi" w:hAnsiTheme="majorHAnsi"/>
              </w:rPr>
            </w:pPr>
            <w:r w:rsidRPr="004D1017">
              <w:rPr>
                <w:rFonts w:asciiTheme="majorHAnsi" w:hAnsiTheme="majorHAnsi"/>
              </w:rPr>
              <w:t>49,5%</w:t>
            </w:r>
          </w:p>
          <w:p w14:paraId="2E51F84A" w14:textId="77777777" w:rsidR="001C472A" w:rsidRPr="004D1017" w:rsidRDefault="001C472A" w:rsidP="00B57227">
            <w:pPr>
              <w:jc w:val="center"/>
              <w:rPr>
                <w:rFonts w:asciiTheme="majorHAnsi" w:hAnsiTheme="majorHAnsi"/>
                <w:b/>
                <w:bCs/>
              </w:rPr>
            </w:pPr>
            <w:r w:rsidRPr="004D1017">
              <w:rPr>
                <w:rFonts w:asciiTheme="majorHAnsi" w:hAnsiTheme="majorHAnsi"/>
                <w:b/>
                <w:bCs/>
              </w:rPr>
              <w:t>100%</w:t>
            </w:r>
          </w:p>
        </w:tc>
      </w:tr>
      <w:tr w:rsidR="001B32E3" w:rsidRPr="004D1017" w14:paraId="11DCCC8B" w14:textId="77777777" w:rsidTr="001B32E3">
        <w:trPr>
          <w:trHeight w:val="34"/>
          <w:jc w:val="center"/>
        </w:trPr>
        <w:tc>
          <w:tcPr>
            <w:tcW w:w="767" w:type="dxa"/>
          </w:tcPr>
          <w:p w14:paraId="68B26C9D" w14:textId="77777777" w:rsidR="001C472A" w:rsidRPr="004D1017" w:rsidRDefault="001C472A" w:rsidP="00B57227">
            <w:pPr>
              <w:jc w:val="center"/>
              <w:rPr>
                <w:rFonts w:asciiTheme="majorHAnsi" w:hAnsiTheme="majorHAnsi"/>
                <w:b/>
                <w:bCs/>
              </w:rPr>
            </w:pPr>
            <w:r w:rsidRPr="004D1017">
              <w:rPr>
                <w:rFonts w:asciiTheme="majorHAnsi" w:hAnsiTheme="majorHAnsi"/>
                <w:b/>
                <w:bCs/>
              </w:rPr>
              <w:t>3.</w:t>
            </w:r>
          </w:p>
        </w:tc>
        <w:tc>
          <w:tcPr>
            <w:tcW w:w="1995" w:type="dxa"/>
          </w:tcPr>
          <w:p w14:paraId="1FFDAAE3" w14:textId="77777777" w:rsidR="001C472A" w:rsidRPr="004D1017" w:rsidRDefault="001C472A" w:rsidP="00347C4C">
            <w:pPr>
              <w:jc w:val="both"/>
              <w:rPr>
                <w:rFonts w:asciiTheme="majorHAnsi" w:hAnsiTheme="majorHAnsi"/>
                <w:b/>
                <w:bCs/>
              </w:rPr>
            </w:pPr>
            <w:r w:rsidRPr="004D1017">
              <w:rPr>
                <w:rFonts w:asciiTheme="majorHAnsi" w:hAnsiTheme="majorHAnsi"/>
                <w:b/>
                <w:bCs/>
              </w:rPr>
              <w:t>Marital Status</w:t>
            </w:r>
          </w:p>
          <w:p w14:paraId="619196DC" w14:textId="77777777" w:rsidR="001C472A" w:rsidRPr="004D1017" w:rsidRDefault="001C472A" w:rsidP="00347C4C">
            <w:pPr>
              <w:jc w:val="both"/>
              <w:rPr>
                <w:rFonts w:asciiTheme="majorHAnsi" w:hAnsiTheme="majorHAnsi"/>
              </w:rPr>
            </w:pPr>
            <w:r w:rsidRPr="004D1017">
              <w:rPr>
                <w:rFonts w:asciiTheme="majorHAnsi" w:hAnsiTheme="majorHAnsi"/>
              </w:rPr>
              <w:t>Marry</w:t>
            </w:r>
          </w:p>
          <w:p w14:paraId="2955724E" w14:textId="77777777" w:rsidR="001C472A" w:rsidRPr="004D1017" w:rsidRDefault="001C472A" w:rsidP="00347C4C">
            <w:pPr>
              <w:jc w:val="both"/>
              <w:rPr>
                <w:rFonts w:asciiTheme="majorHAnsi" w:hAnsiTheme="majorHAnsi"/>
              </w:rPr>
            </w:pPr>
            <w:r w:rsidRPr="004D1017">
              <w:rPr>
                <w:rFonts w:asciiTheme="majorHAnsi" w:hAnsiTheme="majorHAnsi"/>
              </w:rPr>
              <w:t>Not Married</w:t>
            </w:r>
          </w:p>
          <w:p w14:paraId="4E0EE1E4" w14:textId="77777777" w:rsidR="001C472A" w:rsidRPr="004D1017" w:rsidRDefault="001C472A" w:rsidP="00347C4C">
            <w:pPr>
              <w:jc w:val="both"/>
              <w:rPr>
                <w:rFonts w:asciiTheme="majorHAnsi" w:hAnsiTheme="majorHAnsi"/>
                <w:b/>
                <w:bCs/>
              </w:rPr>
            </w:pPr>
            <w:r w:rsidRPr="004D1017">
              <w:rPr>
                <w:rFonts w:asciiTheme="majorHAnsi" w:hAnsiTheme="majorHAnsi"/>
                <w:b/>
                <w:bCs/>
              </w:rPr>
              <w:t>Total</w:t>
            </w:r>
          </w:p>
        </w:tc>
        <w:tc>
          <w:tcPr>
            <w:tcW w:w="1713" w:type="dxa"/>
          </w:tcPr>
          <w:p w14:paraId="2BFCD394" w14:textId="77777777" w:rsidR="001C472A" w:rsidRPr="004D1017" w:rsidRDefault="001C472A" w:rsidP="00B57227">
            <w:pPr>
              <w:jc w:val="center"/>
              <w:rPr>
                <w:rFonts w:asciiTheme="majorHAnsi" w:hAnsiTheme="majorHAnsi"/>
              </w:rPr>
            </w:pPr>
          </w:p>
          <w:p w14:paraId="1D4D8FE3" w14:textId="77777777" w:rsidR="001C472A" w:rsidRPr="004D1017" w:rsidRDefault="001C472A" w:rsidP="00B57227">
            <w:pPr>
              <w:jc w:val="center"/>
              <w:rPr>
                <w:rFonts w:asciiTheme="majorHAnsi" w:hAnsiTheme="majorHAnsi"/>
              </w:rPr>
            </w:pPr>
            <w:r w:rsidRPr="004D1017">
              <w:rPr>
                <w:rFonts w:asciiTheme="majorHAnsi" w:hAnsiTheme="majorHAnsi"/>
              </w:rPr>
              <w:t>97</w:t>
            </w:r>
          </w:p>
          <w:p w14:paraId="4395B701" w14:textId="77777777" w:rsidR="001C472A" w:rsidRPr="004D1017" w:rsidRDefault="001C472A" w:rsidP="00B57227">
            <w:pPr>
              <w:jc w:val="center"/>
              <w:rPr>
                <w:rFonts w:asciiTheme="majorHAnsi" w:hAnsiTheme="majorHAnsi"/>
              </w:rPr>
            </w:pPr>
            <w:r w:rsidRPr="004D1017">
              <w:rPr>
                <w:rFonts w:asciiTheme="majorHAnsi" w:hAnsiTheme="majorHAnsi"/>
              </w:rPr>
              <w:t>8</w:t>
            </w:r>
          </w:p>
          <w:p w14:paraId="619A7C66"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Pr>
          <w:p w14:paraId="7EA3497D" w14:textId="77777777" w:rsidR="001C472A" w:rsidRPr="004D1017" w:rsidRDefault="001C472A" w:rsidP="00B57227">
            <w:pPr>
              <w:jc w:val="center"/>
              <w:rPr>
                <w:rFonts w:asciiTheme="majorHAnsi" w:hAnsiTheme="majorHAnsi" w:cs="Arial"/>
              </w:rPr>
            </w:pPr>
          </w:p>
          <w:p w14:paraId="59474AF4" w14:textId="77777777" w:rsidR="001C472A" w:rsidRPr="004D1017" w:rsidRDefault="001C472A" w:rsidP="00B57227">
            <w:pPr>
              <w:jc w:val="center"/>
              <w:rPr>
                <w:rFonts w:asciiTheme="majorHAnsi" w:hAnsiTheme="majorHAnsi" w:cs="Arial"/>
              </w:rPr>
            </w:pPr>
            <w:r w:rsidRPr="004D1017">
              <w:rPr>
                <w:rFonts w:asciiTheme="majorHAnsi" w:hAnsiTheme="majorHAnsi" w:cs="Arial"/>
              </w:rPr>
              <w:t>92,4%</w:t>
            </w:r>
          </w:p>
          <w:p w14:paraId="1F1346F0" w14:textId="77777777" w:rsidR="001C472A" w:rsidRPr="004D1017" w:rsidRDefault="001C472A" w:rsidP="00B57227">
            <w:pPr>
              <w:jc w:val="center"/>
              <w:rPr>
                <w:rFonts w:asciiTheme="majorHAnsi" w:hAnsiTheme="majorHAnsi" w:cs="Arial"/>
              </w:rPr>
            </w:pPr>
            <w:r w:rsidRPr="004D1017">
              <w:rPr>
                <w:rFonts w:asciiTheme="majorHAnsi" w:hAnsiTheme="majorHAnsi" w:cs="Arial"/>
              </w:rPr>
              <w:t>7,6%</w:t>
            </w:r>
          </w:p>
          <w:p w14:paraId="419525ED"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tr w:rsidR="001B32E3" w:rsidRPr="004D1017" w14:paraId="65378A2E" w14:textId="77777777" w:rsidTr="001B32E3">
        <w:trPr>
          <w:trHeight w:val="72"/>
          <w:jc w:val="center"/>
        </w:trPr>
        <w:tc>
          <w:tcPr>
            <w:tcW w:w="767" w:type="dxa"/>
          </w:tcPr>
          <w:p w14:paraId="5E9FA2FF" w14:textId="77777777" w:rsidR="001C472A" w:rsidRPr="004D1017" w:rsidRDefault="001C472A" w:rsidP="00B57227">
            <w:pPr>
              <w:jc w:val="center"/>
              <w:rPr>
                <w:rFonts w:asciiTheme="majorHAnsi" w:hAnsiTheme="majorHAnsi"/>
                <w:b/>
                <w:bCs/>
              </w:rPr>
            </w:pPr>
            <w:r w:rsidRPr="004D1017">
              <w:rPr>
                <w:rFonts w:asciiTheme="majorHAnsi" w:hAnsiTheme="majorHAnsi"/>
                <w:b/>
                <w:bCs/>
              </w:rPr>
              <w:t>4.</w:t>
            </w:r>
          </w:p>
        </w:tc>
        <w:tc>
          <w:tcPr>
            <w:tcW w:w="1995" w:type="dxa"/>
          </w:tcPr>
          <w:p w14:paraId="2D3CFAD0" w14:textId="77777777" w:rsidR="001C472A" w:rsidRPr="004D1017" w:rsidRDefault="001C472A" w:rsidP="00347C4C">
            <w:pPr>
              <w:jc w:val="both"/>
              <w:rPr>
                <w:rFonts w:asciiTheme="majorHAnsi" w:hAnsiTheme="majorHAnsi"/>
                <w:b/>
                <w:bCs/>
              </w:rPr>
            </w:pPr>
            <w:r w:rsidRPr="004D1017">
              <w:rPr>
                <w:rFonts w:asciiTheme="majorHAnsi" w:hAnsiTheme="majorHAnsi"/>
                <w:b/>
                <w:bCs/>
              </w:rPr>
              <w:t>Education</w:t>
            </w:r>
          </w:p>
          <w:p w14:paraId="176EBFCD" w14:textId="77777777" w:rsidR="001C472A" w:rsidRPr="004D1017" w:rsidRDefault="001C472A" w:rsidP="00347C4C">
            <w:pPr>
              <w:jc w:val="both"/>
              <w:rPr>
                <w:rFonts w:asciiTheme="majorHAnsi" w:hAnsiTheme="majorHAnsi"/>
              </w:rPr>
            </w:pPr>
            <w:r w:rsidRPr="004D1017">
              <w:rPr>
                <w:rFonts w:asciiTheme="majorHAnsi" w:hAnsiTheme="majorHAnsi"/>
              </w:rPr>
              <w:t>JUNIOR</w:t>
            </w:r>
          </w:p>
          <w:p w14:paraId="0EC0E4D5" w14:textId="77777777" w:rsidR="001C472A" w:rsidRPr="004D1017" w:rsidRDefault="001C472A" w:rsidP="00347C4C">
            <w:pPr>
              <w:jc w:val="both"/>
              <w:rPr>
                <w:rFonts w:asciiTheme="majorHAnsi" w:hAnsiTheme="majorHAnsi"/>
              </w:rPr>
            </w:pPr>
            <w:r w:rsidRPr="004D1017">
              <w:rPr>
                <w:rFonts w:asciiTheme="majorHAnsi" w:hAnsiTheme="majorHAnsi"/>
              </w:rPr>
              <w:t>SMA</w:t>
            </w:r>
          </w:p>
          <w:p w14:paraId="19176C30" w14:textId="77777777" w:rsidR="001C472A" w:rsidRPr="004D1017" w:rsidRDefault="001C472A" w:rsidP="00347C4C">
            <w:pPr>
              <w:jc w:val="both"/>
              <w:rPr>
                <w:rFonts w:asciiTheme="majorHAnsi" w:hAnsiTheme="majorHAnsi"/>
              </w:rPr>
            </w:pPr>
            <w:r w:rsidRPr="004D1017">
              <w:rPr>
                <w:rFonts w:asciiTheme="majorHAnsi" w:hAnsiTheme="majorHAnsi"/>
              </w:rPr>
              <w:t>Diploma</w:t>
            </w:r>
          </w:p>
          <w:p w14:paraId="329E38BE" w14:textId="77777777" w:rsidR="001C472A" w:rsidRPr="004D1017" w:rsidRDefault="001C472A" w:rsidP="00347C4C">
            <w:pPr>
              <w:jc w:val="both"/>
              <w:rPr>
                <w:rFonts w:asciiTheme="majorHAnsi" w:hAnsiTheme="majorHAnsi"/>
              </w:rPr>
            </w:pPr>
            <w:r w:rsidRPr="004D1017">
              <w:rPr>
                <w:rFonts w:asciiTheme="majorHAnsi" w:hAnsiTheme="majorHAnsi"/>
              </w:rPr>
              <w:t>S1</w:t>
            </w:r>
          </w:p>
          <w:p w14:paraId="7AF3998D" w14:textId="77777777" w:rsidR="001C472A" w:rsidRPr="004D1017" w:rsidRDefault="001C472A" w:rsidP="00347C4C">
            <w:pPr>
              <w:jc w:val="both"/>
              <w:rPr>
                <w:rFonts w:asciiTheme="majorHAnsi" w:hAnsiTheme="majorHAnsi"/>
              </w:rPr>
            </w:pPr>
            <w:r w:rsidRPr="004D1017">
              <w:rPr>
                <w:rFonts w:asciiTheme="majorHAnsi" w:hAnsiTheme="majorHAnsi"/>
              </w:rPr>
              <w:t>S2</w:t>
            </w:r>
          </w:p>
          <w:p w14:paraId="6E56AFD4" w14:textId="77777777" w:rsidR="001C472A" w:rsidRPr="004D1017" w:rsidRDefault="001C472A" w:rsidP="00347C4C">
            <w:pPr>
              <w:jc w:val="both"/>
              <w:rPr>
                <w:rFonts w:asciiTheme="majorHAnsi" w:hAnsiTheme="majorHAnsi"/>
                <w:b/>
                <w:bCs/>
              </w:rPr>
            </w:pPr>
            <w:r w:rsidRPr="004D1017">
              <w:rPr>
                <w:rFonts w:asciiTheme="majorHAnsi" w:hAnsiTheme="majorHAnsi"/>
                <w:b/>
                <w:bCs/>
              </w:rPr>
              <w:t>Total</w:t>
            </w:r>
          </w:p>
        </w:tc>
        <w:tc>
          <w:tcPr>
            <w:tcW w:w="1713" w:type="dxa"/>
          </w:tcPr>
          <w:p w14:paraId="0EA450BA" w14:textId="77777777" w:rsidR="001C472A" w:rsidRPr="004D1017" w:rsidRDefault="001C472A" w:rsidP="00B57227">
            <w:pPr>
              <w:jc w:val="center"/>
              <w:rPr>
                <w:rFonts w:asciiTheme="majorHAnsi" w:hAnsiTheme="majorHAnsi"/>
              </w:rPr>
            </w:pPr>
          </w:p>
          <w:p w14:paraId="50B9BB06" w14:textId="77777777" w:rsidR="001C472A" w:rsidRPr="004D1017" w:rsidRDefault="001C472A" w:rsidP="00B57227">
            <w:pPr>
              <w:jc w:val="center"/>
              <w:rPr>
                <w:rFonts w:asciiTheme="majorHAnsi" w:hAnsiTheme="majorHAnsi"/>
              </w:rPr>
            </w:pPr>
            <w:r w:rsidRPr="004D1017">
              <w:rPr>
                <w:rFonts w:asciiTheme="majorHAnsi" w:hAnsiTheme="majorHAnsi"/>
              </w:rPr>
              <w:t>2</w:t>
            </w:r>
          </w:p>
          <w:p w14:paraId="0048ABA7" w14:textId="77777777" w:rsidR="001C472A" w:rsidRPr="004D1017" w:rsidRDefault="001C472A" w:rsidP="00B57227">
            <w:pPr>
              <w:jc w:val="center"/>
              <w:rPr>
                <w:rFonts w:asciiTheme="majorHAnsi" w:hAnsiTheme="majorHAnsi"/>
              </w:rPr>
            </w:pPr>
            <w:r w:rsidRPr="004D1017">
              <w:rPr>
                <w:rFonts w:asciiTheme="majorHAnsi" w:hAnsiTheme="majorHAnsi"/>
              </w:rPr>
              <w:t>25</w:t>
            </w:r>
          </w:p>
          <w:p w14:paraId="7EEDCA4E" w14:textId="77777777" w:rsidR="001C472A" w:rsidRPr="004D1017" w:rsidRDefault="001C472A" w:rsidP="00B57227">
            <w:pPr>
              <w:jc w:val="center"/>
              <w:rPr>
                <w:rFonts w:asciiTheme="majorHAnsi" w:hAnsiTheme="majorHAnsi"/>
              </w:rPr>
            </w:pPr>
            <w:r w:rsidRPr="004D1017">
              <w:rPr>
                <w:rFonts w:asciiTheme="majorHAnsi" w:hAnsiTheme="majorHAnsi"/>
              </w:rPr>
              <w:t>3</w:t>
            </w:r>
          </w:p>
          <w:p w14:paraId="03770BBA" w14:textId="77777777" w:rsidR="001C472A" w:rsidRPr="004D1017" w:rsidRDefault="001C472A" w:rsidP="00B57227">
            <w:pPr>
              <w:jc w:val="center"/>
              <w:rPr>
                <w:rFonts w:asciiTheme="majorHAnsi" w:hAnsiTheme="majorHAnsi"/>
              </w:rPr>
            </w:pPr>
            <w:r w:rsidRPr="004D1017">
              <w:rPr>
                <w:rFonts w:asciiTheme="majorHAnsi" w:hAnsiTheme="majorHAnsi"/>
              </w:rPr>
              <w:t>53</w:t>
            </w:r>
          </w:p>
          <w:p w14:paraId="090983F7" w14:textId="77777777" w:rsidR="001C472A" w:rsidRPr="004D1017" w:rsidRDefault="001C472A" w:rsidP="00B57227">
            <w:pPr>
              <w:jc w:val="center"/>
              <w:rPr>
                <w:rFonts w:asciiTheme="majorHAnsi" w:hAnsiTheme="majorHAnsi"/>
              </w:rPr>
            </w:pPr>
            <w:r w:rsidRPr="004D1017">
              <w:rPr>
                <w:rFonts w:asciiTheme="majorHAnsi" w:hAnsiTheme="majorHAnsi"/>
              </w:rPr>
              <w:t>22</w:t>
            </w:r>
          </w:p>
          <w:p w14:paraId="4D184058"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Pr>
          <w:p w14:paraId="366950DA" w14:textId="77777777" w:rsidR="001C472A" w:rsidRPr="004D1017" w:rsidRDefault="001C472A" w:rsidP="00B57227">
            <w:pPr>
              <w:jc w:val="center"/>
              <w:rPr>
                <w:rFonts w:asciiTheme="majorHAnsi" w:hAnsiTheme="majorHAnsi" w:cs="Arial"/>
              </w:rPr>
            </w:pPr>
          </w:p>
          <w:p w14:paraId="014F8FB8" w14:textId="77777777" w:rsidR="001C472A" w:rsidRPr="004D1017" w:rsidRDefault="001C472A" w:rsidP="00B57227">
            <w:pPr>
              <w:ind w:right="690"/>
              <w:jc w:val="center"/>
              <w:rPr>
                <w:rFonts w:asciiTheme="majorHAnsi" w:hAnsiTheme="majorHAnsi" w:cs="Arial"/>
              </w:rPr>
            </w:pPr>
            <w:r w:rsidRPr="004D1017">
              <w:rPr>
                <w:rFonts w:asciiTheme="majorHAnsi" w:hAnsiTheme="majorHAnsi" w:cs="Arial"/>
              </w:rPr>
              <w:t>1,9%</w:t>
            </w:r>
          </w:p>
          <w:p w14:paraId="6449351F" w14:textId="77777777" w:rsidR="001C472A" w:rsidRPr="004D1017" w:rsidRDefault="001C472A" w:rsidP="00B57227">
            <w:pPr>
              <w:jc w:val="center"/>
              <w:rPr>
                <w:rFonts w:asciiTheme="majorHAnsi" w:hAnsiTheme="majorHAnsi" w:cs="Arial"/>
              </w:rPr>
            </w:pPr>
            <w:r w:rsidRPr="004D1017">
              <w:rPr>
                <w:rFonts w:asciiTheme="majorHAnsi" w:hAnsiTheme="majorHAnsi" w:cs="Arial"/>
              </w:rPr>
              <w:t>23,8%</w:t>
            </w:r>
          </w:p>
          <w:p w14:paraId="6787D7B4" w14:textId="77777777" w:rsidR="001C472A" w:rsidRPr="004D1017" w:rsidRDefault="001C472A" w:rsidP="00B57227">
            <w:pPr>
              <w:jc w:val="center"/>
              <w:rPr>
                <w:rFonts w:asciiTheme="majorHAnsi" w:hAnsiTheme="majorHAnsi" w:cs="Arial"/>
              </w:rPr>
            </w:pPr>
            <w:r w:rsidRPr="004D1017">
              <w:rPr>
                <w:rFonts w:asciiTheme="majorHAnsi" w:hAnsiTheme="majorHAnsi" w:cs="Arial"/>
              </w:rPr>
              <w:t>2,9%</w:t>
            </w:r>
          </w:p>
          <w:p w14:paraId="616AF9D8" w14:textId="77777777" w:rsidR="001C472A" w:rsidRPr="004D1017" w:rsidRDefault="001C472A" w:rsidP="00B57227">
            <w:pPr>
              <w:jc w:val="center"/>
              <w:rPr>
                <w:rFonts w:asciiTheme="majorHAnsi" w:hAnsiTheme="majorHAnsi" w:cs="Arial"/>
              </w:rPr>
            </w:pPr>
            <w:r w:rsidRPr="004D1017">
              <w:rPr>
                <w:rFonts w:asciiTheme="majorHAnsi" w:hAnsiTheme="majorHAnsi" w:cs="Arial"/>
              </w:rPr>
              <w:t>50,5%</w:t>
            </w:r>
          </w:p>
          <w:p w14:paraId="5FFFAB0F" w14:textId="77777777" w:rsidR="001C472A" w:rsidRPr="004D1017" w:rsidRDefault="001C472A" w:rsidP="00B57227">
            <w:pPr>
              <w:jc w:val="center"/>
              <w:rPr>
                <w:rFonts w:asciiTheme="majorHAnsi" w:hAnsiTheme="majorHAnsi" w:cs="Arial"/>
              </w:rPr>
            </w:pPr>
            <w:r w:rsidRPr="004D1017">
              <w:rPr>
                <w:rFonts w:asciiTheme="majorHAnsi" w:hAnsiTheme="majorHAnsi" w:cs="Arial"/>
              </w:rPr>
              <w:t>21,0%</w:t>
            </w:r>
          </w:p>
          <w:p w14:paraId="6E524540"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tr w:rsidR="001B32E3" w:rsidRPr="004D1017" w14:paraId="43A032AE" w14:textId="77777777" w:rsidTr="001B32E3">
        <w:trPr>
          <w:trHeight w:val="72"/>
          <w:jc w:val="center"/>
        </w:trPr>
        <w:tc>
          <w:tcPr>
            <w:tcW w:w="767" w:type="dxa"/>
          </w:tcPr>
          <w:p w14:paraId="1EBCF023" w14:textId="77777777" w:rsidR="001C472A" w:rsidRPr="004D1017" w:rsidRDefault="001C472A" w:rsidP="00B57227">
            <w:pPr>
              <w:jc w:val="center"/>
              <w:rPr>
                <w:rFonts w:asciiTheme="majorHAnsi" w:hAnsiTheme="majorHAnsi"/>
                <w:b/>
                <w:bCs/>
              </w:rPr>
            </w:pPr>
            <w:r w:rsidRPr="004D1017">
              <w:rPr>
                <w:rFonts w:asciiTheme="majorHAnsi" w:hAnsiTheme="majorHAnsi"/>
                <w:b/>
                <w:bCs/>
              </w:rPr>
              <w:t>5.</w:t>
            </w:r>
          </w:p>
        </w:tc>
        <w:tc>
          <w:tcPr>
            <w:tcW w:w="1995" w:type="dxa"/>
          </w:tcPr>
          <w:p w14:paraId="515537FE" w14:textId="77777777" w:rsidR="001C472A" w:rsidRPr="004D1017" w:rsidRDefault="001C472A" w:rsidP="00347C4C">
            <w:pPr>
              <w:jc w:val="both"/>
              <w:rPr>
                <w:rFonts w:asciiTheme="majorHAnsi" w:hAnsiTheme="majorHAnsi"/>
                <w:b/>
                <w:bCs/>
              </w:rPr>
            </w:pPr>
            <w:r w:rsidRPr="004D1017">
              <w:rPr>
                <w:rFonts w:asciiTheme="majorHAnsi" w:hAnsiTheme="majorHAnsi"/>
                <w:b/>
                <w:bCs/>
              </w:rPr>
              <w:t>Part</w:t>
            </w:r>
          </w:p>
          <w:p w14:paraId="4D51FDD7" w14:textId="77777777" w:rsidR="001C472A" w:rsidRPr="004D1017" w:rsidRDefault="001C472A" w:rsidP="00347C4C">
            <w:pPr>
              <w:jc w:val="both"/>
              <w:rPr>
                <w:rFonts w:asciiTheme="majorHAnsi" w:hAnsiTheme="majorHAnsi"/>
              </w:rPr>
            </w:pPr>
            <w:proofErr w:type="spellStart"/>
            <w:r w:rsidRPr="004D1017">
              <w:rPr>
                <w:rFonts w:asciiTheme="majorHAnsi" w:hAnsiTheme="majorHAnsi"/>
              </w:rPr>
              <w:t>SecretariatManpower</w:t>
            </w:r>
            <w:proofErr w:type="spellEnd"/>
            <w:r w:rsidRPr="004D1017">
              <w:rPr>
                <w:rFonts w:asciiTheme="majorHAnsi" w:hAnsiTheme="majorHAnsi"/>
              </w:rPr>
              <w:t xml:space="preserve"> Development Division</w:t>
            </w:r>
          </w:p>
          <w:p w14:paraId="5D83F087" w14:textId="77777777" w:rsidR="001C472A" w:rsidRPr="004D1017" w:rsidRDefault="001C472A" w:rsidP="00347C4C">
            <w:pPr>
              <w:jc w:val="both"/>
              <w:rPr>
                <w:rFonts w:asciiTheme="majorHAnsi" w:hAnsiTheme="majorHAnsi"/>
              </w:rPr>
            </w:pPr>
            <w:r w:rsidRPr="004D1017">
              <w:rPr>
                <w:rFonts w:asciiTheme="majorHAnsi" w:hAnsiTheme="majorHAnsi"/>
              </w:rPr>
              <w:t>Early Childhood Development Field</w:t>
            </w:r>
          </w:p>
          <w:p w14:paraId="29AF5990" w14:textId="77777777" w:rsidR="001C472A" w:rsidRPr="004D1017" w:rsidRDefault="001C472A" w:rsidP="00347C4C">
            <w:pPr>
              <w:jc w:val="both"/>
              <w:rPr>
                <w:rFonts w:asciiTheme="majorHAnsi" w:hAnsiTheme="majorHAnsi"/>
              </w:rPr>
            </w:pPr>
            <w:r w:rsidRPr="004D1017">
              <w:rPr>
                <w:rFonts w:asciiTheme="majorHAnsi" w:hAnsiTheme="majorHAnsi"/>
              </w:rPr>
              <w:t>Field of Elementary School Development</w:t>
            </w:r>
          </w:p>
          <w:p w14:paraId="470BC014" w14:textId="77777777" w:rsidR="001C472A" w:rsidRPr="004D1017" w:rsidRDefault="001C472A" w:rsidP="00347C4C">
            <w:pPr>
              <w:jc w:val="both"/>
              <w:rPr>
                <w:rFonts w:asciiTheme="majorHAnsi" w:hAnsiTheme="majorHAnsi"/>
              </w:rPr>
            </w:pPr>
            <w:r w:rsidRPr="004D1017">
              <w:rPr>
                <w:rFonts w:asciiTheme="majorHAnsi" w:hAnsiTheme="majorHAnsi"/>
              </w:rPr>
              <w:t>Junior High School Coaching Field</w:t>
            </w:r>
          </w:p>
          <w:p w14:paraId="28D4A625" w14:textId="77777777" w:rsidR="001C472A" w:rsidRPr="004D1017" w:rsidRDefault="001C472A" w:rsidP="00347C4C">
            <w:pPr>
              <w:jc w:val="both"/>
              <w:rPr>
                <w:rFonts w:asciiTheme="majorHAnsi" w:hAnsiTheme="majorHAnsi"/>
              </w:rPr>
            </w:pPr>
            <w:r w:rsidRPr="004D1017">
              <w:rPr>
                <w:rFonts w:asciiTheme="majorHAnsi" w:hAnsiTheme="majorHAnsi"/>
              </w:rPr>
              <w:t>Junior High School Supervision Field</w:t>
            </w:r>
          </w:p>
          <w:p w14:paraId="00F69BFB" w14:textId="77777777" w:rsidR="001C472A" w:rsidRPr="004D1017" w:rsidRDefault="001C472A" w:rsidP="00347C4C">
            <w:pPr>
              <w:jc w:val="both"/>
              <w:rPr>
                <w:rFonts w:asciiTheme="majorHAnsi" w:hAnsiTheme="majorHAnsi"/>
              </w:rPr>
            </w:pPr>
            <w:r w:rsidRPr="004D1017">
              <w:rPr>
                <w:rFonts w:asciiTheme="majorHAnsi" w:hAnsiTheme="majorHAnsi"/>
              </w:rPr>
              <w:t>Office Boy</w:t>
            </w:r>
          </w:p>
          <w:p w14:paraId="0FCAAB0D" w14:textId="77777777" w:rsidR="001C472A" w:rsidRPr="004D1017" w:rsidRDefault="001C472A" w:rsidP="00347C4C">
            <w:pPr>
              <w:jc w:val="both"/>
              <w:rPr>
                <w:rFonts w:asciiTheme="majorHAnsi" w:hAnsiTheme="majorHAnsi"/>
                <w:b/>
                <w:bCs/>
              </w:rPr>
            </w:pPr>
            <w:r w:rsidRPr="004D1017">
              <w:rPr>
                <w:rFonts w:asciiTheme="majorHAnsi" w:hAnsiTheme="majorHAnsi"/>
                <w:b/>
                <w:bCs/>
              </w:rPr>
              <w:t>Total</w:t>
            </w:r>
          </w:p>
        </w:tc>
        <w:tc>
          <w:tcPr>
            <w:tcW w:w="1713" w:type="dxa"/>
          </w:tcPr>
          <w:p w14:paraId="6D10D468" w14:textId="77777777" w:rsidR="001C472A" w:rsidRPr="004D1017" w:rsidRDefault="001C472A" w:rsidP="00B57227">
            <w:pPr>
              <w:jc w:val="center"/>
              <w:rPr>
                <w:rFonts w:asciiTheme="majorHAnsi" w:hAnsiTheme="majorHAnsi"/>
              </w:rPr>
            </w:pPr>
          </w:p>
          <w:p w14:paraId="39B19873" w14:textId="77777777" w:rsidR="001C472A" w:rsidRPr="004D1017" w:rsidRDefault="001C472A" w:rsidP="00B57227">
            <w:pPr>
              <w:jc w:val="center"/>
              <w:rPr>
                <w:rFonts w:asciiTheme="majorHAnsi" w:hAnsiTheme="majorHAnsi"/>
              </w:rPr>
            </w:pPr>
            <w:r w:rsidRPr="004D1017">
              <w:rPr>
                <w:rFonts w:asciiTheme="majorHAnsi" w:hAnsiTheme="majorHAnsi"/>
              </w:rPr>
              <w:t>37</w:t>
            </w:r>
          </w:p>
          <w:p w14:paraId="6D323CFB" w14:textId="77777777" w:rsidR="001C472A" w:rsidRPr="004D1017" w:rsidRDefault="001C472A" w:rsidP="00B57227">
            <w:pPr>
              <w:jc w:val="center"/>
              <w:rPr>
                <w:rFonts w:asciiTheme="majorHAnsi" w:hAnsiTheme="majorHAnsi"/>
              </w:rPr>
            </w:pPr>
            <w:r w:rsidRPr="004D1017">
              <w:rPr>
                <w:rFonts w:asciiTheme="majorHAnsi" w:hAnsiTheme="majorHAnsi"/>
              </w:rPr>
              <w:t>11</w:t>
            </w:r>
          </w:p>
          <w:p w14:paraId="3B5A54C8" w14:textId="77777777" w:rsidR="001C472A" w:rsidRPr="004D1017" w:rsidRDefault="001C472A" w:rsidP="00B57227">
            <w:pPr>
              <w:jc w:val="center"/>
              <w:rPr>
                <w:rFonts w:asciiTheme="majorHAnsi" w:hAnsiTheme="majorHAnsi"/>
              </w:rPr>
            </w:pPr>
            <w:r w:rsidRPr="004D1017">
              <w:rPr>
                <w:rFonts w:asciiTheme="majorHAnsi" w:hAnsiTheme="majorHAnsi"/>
              </w:rPr>
              <w:t>14</w:t>
            </w:r>
          </w:p>
          <w:p w14:paraId="13735034" w14:textId="77777777" w:rsidR="001C472A" w:rsidRPr="004D1017" w:rsidRDefault="001C472A" w:rsidP="00B57227">
            <w:pPr>
              <w:jc w:val="center"/>
              <w:rPr>
                <w:rFonts w:asciiTheme="majorHAnsi" w:hAnsiTheme="majorHAnsi"/>
              </w:rPr>
            </w:pPr>
            <w:r w:rsidRPr="004D1017">
              <w:rPr>
                <w:rFonts w:asciiTheme="majorHAnsi" w:hAnsiTheme="majorHAnsi"/>
              </w:rPr>
              <w:t>13</w:t>
            </w:r>
          </w:p>
          <w:p w14:paraId="49D8A2AC" w14:textId="77777777" w:rsidR="001C472A" w:rsidRPr="004D1017" w:rsidRDefault="001C472A" w:rsidP="00B57227">
            <w:pPr>
              <w:jc w:val="center"/>
              <w:rPr>
                <w:rFonts w:asciiTheme="majorHAnsi" w:hAnsiTheme="majorHAnsi"/>
              </w:rPr>
            </w:pPr>
            <w:r w:rsidRPr="004D1017">
              <w:rPr>
                <w:rFonts w:asciiTheme="majorHAnsi" w:hAnsiTheme="majorHAnsi"/>
              </w:rPr>
              <w:t>13</w:t>
            </w:r>
          </w:p>
          <w:p w14:paraId="16E57AC7" w14:textId="77777777" w:rsidR="001C472A" w:rsidRPr="004D1017" w:rsidRDefault="001C472A" w:rsidP="00B57227">
            <w:pPr>
              <w:jc w:val="center"/>
              <w:rPr>
                <w:rFonts w:asciiTheme="majorHAnsi" w:hAnsiTheme="majorHAnsi"/>
              </w:rPr>
            </w:pPr>
            <w:r w:rsidRPr="004D1017">
              <w:rPr>
                <w:rFonts w:asciiTheme="majorHAnsi" w:hAnsiTheme="majorHAnsi"/>
              </w:rPr>
              <w:t>11</w:t>
            </w:r>
          </w:p>
          <w:p w14:paraId="7CA3D30B" w14:textId="77777777" w:rsidR="001C472A" w:rsidRPr="004D1017" w:rsidRDefault="001C472A" w:rsidP="00B57227">
            <w:pPr>
              <w:jc w:val="center"/>
              <w:rPr>
                <w:rFonts w:asciiTheme="majorHAnsi" w:hAnsiTheme="majorHAnsi"/>
              </w:rPr>
            </w:pPr>
            <w:r w:rsidRPr="004D1017">
              <w:rPr>
                <w:rFonts w:asciiTheme="majorHAnsi" w:hAnsiTheme="majorHAnsi"/>
              </w:rPr>
              <w:t>6</w:t>
            </w:r>
          </w:p>
          <w:p w14:paraId="33E45A63"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Pr>
          <w:p w14:paraId="5A6C5883" w14:textId="77777777" w:rsidR="001C472A" w:rsidRPr="004D1017" w:rsidRDefault="001C472A" w:rsidP="00B57227">
            <w:pPr>
              <w:jc w:val="center"/>
              <w:rPr>
                <w:rFonts w:asciiTheme="majorHAnsi" w:hAnsiTheme="majorHAnsi" w:cs="Arial"/>
              </w:rPr>
            </w:pPr>
          </w:p>
          <w:p w14:paraId="098C7D8C" w14:textId="77777777" w:rsidR="001C472A" w:rsidRPr="004D1017" w:rsidRDefault="001C472A" w:rsidP="00B57227">
            <w:pPr>
              <w:jc w:val="center"/>
              <w:rPr>
                <w:rFonts w:asciiTheme="majorHAnsi" w:hAnsiTheme="majorHAnsi" w:cs="Arial"/>
              </w:rPr>
            </w:pPr>
            <w:r w:rsidRPr="004D1017">
              <w:rPr>
                <w:rFonts w:asciiTheme="majorHAnsi" w:hAnsiTheme="majorHAnsi" w:cs="Arial"/>
              </w:rPr>
              <w:t>35,2%</w:t>
            </w:r>
          </w:p>
          <w:p w14:paraId="6DB9232C" w14:textId="77777777" w:rsidR="001C472A" w:rsidRPr="004D1017" w:rsidRDefault="001C472A" w:rsidP="00B57227">
            <w:pPr>
              <w:jc w:val="center"/>
              <w:rPr>
                <w:rFonts w:asciiTheme="majorHAnsi" w:hAnsiTheme="majorHAnsi" w:cs="Arial"/>
              </w:rPr>
            </w:pPr>
            <w:r w:rsidRPr="004D1017">
              <w:rPr>
                <w:rFonts w:asciiTheme="majorHAnsi" w:hAnsiTheme="majorHAnsi" w:cs="Arial"/>
              </w:rPr>
              <w:t>10,5%</w:t>
            </w:r>
          </w:p>
          <w:p w14:paraId="72873B7A" w14:textId="77777777" w:rsidR="001C472A" w:rsidRPr="004D1017" w:rsidRDefault="001C472A" w:rsidP="00B57227">
            <w:pPr>
              <w:jc w:val="center"/>
              <w:rPr>
                <w:rFonts w:asciiTheme="majorHAnsi" w:hAnsiTheme="majorHAnsi" w:cs="Arial"/>
              </w:rPr>
            </w:pPr>
            <w:r w:rsidRPr="004D1017">
              <w:rPr>
                <w:rFonts w:asciiTheme="majorHAnsi" w:hAnsiTheme="majorHAnsi" w:cs="Arial"/>
              </w:rPr>
              <w:t>13,3%</w:t>
            </w:r>
          </w:p>
          <w:p w14:paraId="4901B81F" w14:textId="77777777" w:rsidR="001C472A" w:rsidRPr="004D1017" w:rsidRDefault="001C472A" w:rsidP="00B57227">
            <w:pPr>
              <w:jc w:val="center"/>
              <w:rPr>
                <w:rFonts w:asciiTheme="majorHAnsi" w:hAnsiTheme="majorHAnsi" w:cs="Arial"/>
              </w:rPr>
            </w:pPr>
            <w:r w:rsidRPr="004D1017">
              <w:rPr>
                <w:rFonts w:asciiTheme="majorHAnsi" w:hAnsiTheme="majorHAnsi" w:cs="Arial"/>
              </w:rPr>
              <w:t>12,4%</w:t>
            </w:r>
          </w:p>
          <w:p w14:paraId="62016064" w14:textId="77777777" w:rsidR="001C472A" w:rsidRPr="004D1017" w:rsidRDefault="001C472A" w:rsidP="00B57227">
            <w:pPr>
              <w:jc w:val="center"/>
              <w:rPr>
                <w:rFonts w:asciiTheme="majorHAnsi" w:hAnsiTheme="majorHAnsi" w:cs="Arial"/>
              </w:rPr>
            </w:pPr>
            <w:r w:rsidRPr="004D1017">
              <w:rPr>
                <w:rFonts w:asciiTheme="majorHAnsi" w:hAnsiTheme="majorHAnsi" w:cs="Arial"/>
              </w:rPr>
              <w:t>12,4%</w:t>
            </w:r>
          </w:p>
          <w:p w14:paraId="69DBC214" w14:textId="77777777" w:rsidR="001C472A" w:rsidRPr="004D1017" w:rsidRDefault="001C472A" w:rsidP="00B57227">
            <w:pPr>
              <w:jc w:val="center"/>
              <w:rPr>
                <w:rFonts w:asciiTheme="majorHAnsi" w:hAnsiTheme="majorHAnsi" w:cs="Arial"/>
              </w:rPr>
            </w:pPr>
            <w:r w:rsidRPr="004D1017">
              <w:rPr>
                <w:rFonts w:asciiTheme="majorHAnsi" w:hAnsiTheme="majorHAnsi" w:cs="Arial"/>
              </w:rPr>
              <w:t>10,5%</w:t>
            </w:r>
          </w:p>
          <w:p w14:paraId="2EB16CBB" w14:textId="77777777" w:rsidR="001C472A" w:rsidRPr="004D1017" w:rsidRDefault="001C472A" w:rsidP="00B57227">
            <w:pPr>
              <w:jc w:val="center"/>
              <w:rPr>
                <w:rFonts w:asciiTheme="majorHAnsi" w:hAnsiTheme="majorHAnsi" w:cs="Arial"/>
              </w:rPr>
            </w:pPr>
            <w:r w:rsidRPr="004D1017">
              <w:rPr>
                <w:rFonts w:asciiTheme="majorHAnsi" w:hAnsiTheme="majorHAnsi" w:cs="Arial"/>
              </w:rPr>
              <w:t>5,7%</w:t>
            </w:r>
          </w:p>
          <w:p w14:paraId="67A51840"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tr w:rsidR="001B32E3" w:rsidRPr="004D1017" w14:paraId="08BE3482" w14:textId="77777777" w:rsidTr="001B32E3">
        <w:trPr>
          <w:trHeight w:val="19"/>
          <w:jc w:val="center"/>
        </w:trPr>
        <w:tc>
          <w:tcPr>
            <w:tcW w:w="767" w:type="dxa"/>
            <w:tcBorders>
              <w:bottom w:val="single" w:sz="4" w:space="0" w:color="000000"/>
            </w:tcBorders>
          </w:tcPr>
          <w:p w14:paraId="73C51879" w14:textId="77777777" w:rsidR="001C472A" w:rsidRPr="004D1017" w:rsidRDefault="001C472A" w:rsidP="00B57227">
            <w:pPr>
              <w:jc w:val="center"/>
              <w:rPr>
                <w:rFonts w:asciiTheme="majorHAnsi" w:hAnsiTheme="majorHAnsi"/>
                <w:b/>
                <w:bCs/>
              </w:rPr>
            </w:pPr>
            <w:r w:rsidRPr="004D1017">
              <w:rPr>
                <w:rFonts w:asciiTheme="majorHAnsi" w:hAnsiTheme="majorHAnsi"/>
                <w:b/>
                <w:bCs/>
              </w:rPr>
              <w:t>6.</w:t>
            </w:r>
          </w:p>
        </w:tc>
        <w:tc>
          <w:tcPr>
            <w:tcW w:w="1995" w:type="dxa"/>
            <w:tcBorders>
              <w:bottom w:val="single" w:sz="4" w:space="0" w:color="000000"/>
            </w:tcBorders>
          </w:tcPr>
          <w:p w14:paraId="6B48BCEF" w14:textId="77777777" w:rsidR="001C472A" w:rsidRPr="004D1017" w:rsidRDefault="001C472A" w:rsidP="00347C4C">
            <w:pPr>
              <w:jc w:val="both"/>
              <w:rPr>
                <w:rFonts w:asciiTheme="majorHAnsi" w:hAnsiTheme="majorHAnsi"/>
                <w:b/>
                <w:bCs/>
              </w:rPr>
            </w:pPr>
            <w:r w:rsidRPr="004D1017">
              <w:rPr>
                <w:rFonts w:asciiTheme="majorHAnsi" w:hAnsiTheme="majorHAnsi"/>
                <w:b/>
                <w:bCs/>
              </w:rPr>
              <w:t>Long Time Working</w:t>
            </w:r>
          </w:p>
          <w:p w14:paraId="60851B14" w14:textId="77777777" w:rsidR="001C472A" w:rsidRPr="004D1017" w:rsidRDefault="001C472A" w:rsidP="00347C4C">
            <w:pPr>
              <w:jc w:val="both"/>
              <w:rPr>
                <w:rFonts w:asciiTheme="majorHAnsi" w:hAnsiTheme="majorHAnsi"/>
              </w:rPr>
            </w:pPr>
            <w:r w:rsidRPr="004D1017">
              <w:rPr>
                <w:rFonts w:asciiTheme="majorHAnsi" w:hAnsiTheme="majorHAnsi"/>
              </w:rPr>
              <w:t>&lt; 1 year</w:t>
            </w:r>
          </w:p>
          <w:p w14:paraId="6D6CAAA6" w14:textId="77777777" w:rsidR="001C472A" w:rsidRPr="004D1017" w:rsidRDefault="001C472A" w:rsidP="00347C4C">
            <w:pPr>
              <w:jc w:val="both"/>
              <w:rPr>
                <w:rFonts w:asciiTheme="majorHAnsi" w:hAnsiTheme="majorHAnsi"/>
              </w:rPr>
            </w:pPr>
            <w:r w:rsidRPr="004D1017">
              <w:rPr>
                <w:rFonts w:asciiTheme="majorHAnsi" w:hAnsiTheme="majorHAnsi"/>
              </w:rPr>
              <w:t xml:space="preserve">1 – 3 </w:t>
            </w:r>
            <w:r w:rsidRPr="004D1017">
              <w:rPr>
                <w:rFonts w:asciiTheme="majorHAnsi" w:hAnsiTheme="majorHAnsi" w:cs="Arial"/>
              </w:rPr>
              <w:t>years</w:t>
            </w:r>
          </w:p>
          <w:p w14:paraId="7CDBA114" w14:textId="77777777" w:rsidR="001C472A" w:rsidRPr="004D1017" w:rsidRDefault="001C472A" w:rsidP="00347C4C">
            <w:pPr>
              <w:jc w:val="both"/>
              <w:rPr>
                <w:rFonts w:asciiTheme="majorHAnsi" w:hAnsiTheme="majorHAnsi"/>
              </w:rPr>
            </w:pPr>
            <w:r w:rsidRPr="004D1017">
              <w:rPr>
                <w:rFonts w:asciiTheme="majorHAnsi" w:hAnsiTheme="majorHAnsi"/>
              </w:rPr>
              <w:lastRenderedPageBreak/>
              <w:t xml:space="preserve">4 – 5 </w:t>
            </w:r>
            <w:r w:rsidRPr="004D1017">
              <w:rPr>
                <w:rFonts w:asciiTheme="majorHAnsi" w:hAnsiTheme="majorHAnsi" w:cs="Arial"/>
              </w:rPr>
              <w:t>years</w:t>
            </w:r>
          </w:p>
          <w:p w14:paraId="10BF895C" w14:textId="77777777" w:rsidR="001C472A" w:rsidRPr="004D1017" w:rsidRDefault="001C472A" w:rsidP="00347C4C">
            <w:pPr>
              <w:jc w:val="both"/>
              <w:rPr>
                <w:rFonts w:asciiTheme="majorHAnsi" w:hAnsiTheme="majorHAnsi" w:cs="Arial"/>
              </w:rPr>
            </w:pPr>
            <w:r w:rsidRPr="004D1017">
              <w:rPr>
                <w:rFonts w:asciiTheme="majorHAnsi" w:hAnsiTheme="majorHAnsi"/>
              </w:rPr>
              <w:t xml:space="preserve">6 – 7 </w:t>
            </w:r>
            <w:r w:rsidRPr="004D1017">
              <w:rPr>
                <w:rFonts w:asciiTheme="majorHAnsi" w:hAnsiTheme="majorHAnsi" w:cs="Arial"/>
              </w:rPr>
              <w:t>years</w:t>
            </w:r>
          </w:p>
          <w:p w14:paraId="1F054319" w14:textId="77777777" w:rsidR="001C472A" w:rsidRPr="004D1017" w:rsidRDefault="001C472A" w:rsidP="00347C4C">
            <w:pPr>
              <w:jc w:val="both"/>
              <w:rPr>
                <w:rFonts w:asciiTheme="majorHAnsi" w:hAnsiTheme="majorHAnsi"/>
              </w:rPr>
            </w:pPr>
            <w:r w:rsidRPr="004D1017">
              <w:rPr>
                <w:rFonts w:asciiTheme="majorHAnsi" w:hAnsiTheme="majorHAnsi" w:cs="Arial"/>
              </w:rPr>
              <w:t>8 – 10 years</w:t>
            </w:r>
          </w:p>
          <w:p w14:paraId="27EBE429" w14:textId="77777777" w:rsidR="001C472A" w:rsidRPr="004D1017" w:rsidRDefault="001C472A" w:rsidP="00347C4C">
            <w:pPr>
              <w:jc w:val="both"/>
              <w:rPr>
                <w:rFonts w:asciiTheme="majorHAnsi" w:hAnsiTheme="majorHAnsi" w:cs="Arial"/>
              </w:rPr>
            </w:pPr>
            <w:r w:rsidRPr="004D1017">
              <w:rPr>
                <w:rFonts w:asciiTheme="majorHAnsi" w:hAnsiTheme="majorHAnsi"/>
              </w:rPr>
              <w:t xml:space="preserve">&gt; 10 </w:t>
            </w:r>
            <w:r w:rsidRPr="004D1017">
              <w:rPr>
                <w:rFonts w:asciiTheme="majorHAnsi" w:hAnsiTheme="majorHAnsi" w:cs="Arial"/>
              </w:rPr>
              <w:t>years old</w:t>
            </w:r>
          </w:p>
          <w:p w14:paraId="1F9CB6B6" w14:textId="77777777" w:rsidR="001C472A" w:rsidRPr="004D1017" w:rsidRDefault="001C472A" w:rsidP="00347C4C">
            <w:pPr>
              <w:jc w:val="both"/>
              <w:rPr>
                <w:rFonts w:asciiTheme="majorHAnsi" w:hAnsiTheme="majorHAnsi" w:cs="Arial"/>
                <w:b/>
                <w:bCs/>
              </w:rPr>
            </w:pPr>
            <w:r w:rsidRPr="004D1017">
              <w:rPr>
                <w:rFonts w:asciiTheme="majorHAnsi" w:hAnsiTheme="majorHAnsi" w:cs="Arial"/>
                <w:b/>
                <w:bCs/>
              </w:rPr>
              <w:t>Total</w:t>
            </w:r>
          </w:p>
        </w:tc>
        <w:tc>
          <w:tcPr>
            <w:tcW w:w="1713" w:type="dxa"/>
            <w:tcBorders>
              <w:bottom w:val="single" w:sz="4" w:space="0" w:color="000000"/>
            </w:tcBorders>
          </w:tcPr>
          <w:p w14:paraId="5A1A3856" w14:textId="77777777" w:rsidR="001C472A" w:rsidRPr="004D1017" w:rsidRDefault="001C472A" w:rsidP="00B57227">
            <w:pPr>
              <w:jc w:val="center"/>
              <w:rPr>
                <w:rFonts w:asciiTheme="majorHAnsi" w:hAnsiTheme="majorHAnsi"/>
              </w:rPr>
            </w:pPr>
          </w:p>
          <w:p w14:paraId="3AF01B60" w14:textId="77777777" w:rsidR="001C472A" w:rsidRPr="004D1017" w:rsidRDefault="001C472A" w:rsidP="00B57227">
            <w:pPr>
              <w:jc w:val="center"/>
              <w:rPr>
                <w:rFonts w:asciiTheme="majorHAnsi" w:hAnsiTheme="majorHAnsi"/>
              </w:rPr>
            </w:pPr>
            <w:r w:rsidRPr="004D1017">
              <w:rPr>
                <w:rFonts w:asciiTheme="majorHAnsi" w:hAnsiTheme="majorHAnsi"/>
              </w:rPr>
              <w:t>13</w:t>
            </w:r>
          </w:p>
          <w:p w14:paraId="28570D70" w14:textId="77777777" w:rsidR="001C472A" w:rsidRPr="004D1017" w:rsidRDefault="001C472A" w:rsidP="00B57227">
            <w:pPr>
              <w:jc w:val="center"/>
              <w:rPr>
                <w:rFonts w:asciiTheme="majorHAnsi" w:hAnsiTheme="majorHAnsi"/>
              </w:rPr>
            </w:pPr>
            <w:r w:rsidRPr="004D1017">
              <w:rPr>
                <w:rFonts w:asciiTheme="majorHAnsi" w:hAnsiTheme="majorHAnsi"/>
              </w:rPr>
              <w:t>16</w:t>
            </w:r>
          </w:p>
          <w:p w14:paraId="2EAB5A2E" w14:textId="77777777" w:rsidR="001C472A" w:rsidRPr="004D1017" w:rsidRDefault="001C472A" w:rsidP="00B57227">
            <w:pPr>
              <w:jc w:val="center"/>
              <w:rPr>
                <w:rFonts w:asciiTheme="majorHAnsi" w:hAnsiTheme="majorHAnsi"/>
              </w:rPr>
            </w:pPr>
            <w:r w:rsidRPr="004D1017">
              <w:rPr>
                <w:rFonts w:asciiTheme="majorHAnsi" w:hAnsiTheme="majorHAnsi"/>
              </w:rPr>
              <w:lastRenderedPageBreak/>
              <w:t>11</w:t>
            </w:r>
          </w:p>
          <w:p w14:paraId="7EAF5E0A" w14:textId="77777777" w:rsidR="001C472A" w:rsidRPr="004D1017" w:rsidRDefault="001C472A" w:rsidP="00B57227">
            <w:pPr>
              <w:jc w:val="center"/>
              <w:rPr>
                <w:rFonts w:asciiTheme="majorHAnsi" w:hAnsiTheme="majorHAnsi"/>
              </w:rPr>
            </w:pPr>
            <w:r w:rsidRPr="004D1017">
              <w:rPr>
                <w:rFonts w:asciiTheme="majorHAnsi" w:hAnsiTheme="majorHAnsi"/>
              </w:rPr>
              <w:t>5</w:t>
            </w:r>
          </w:p>
          <w:p w14:paraId="28B7A2D7" w14:textId="77777777" w:rsidR="001C472A" w:rsidRPr="004D1017" w:rsidRDefault="001C472A" w:rsidP="00B57227">
            <w:pPr>
              <w:jc w:val="center"/>
              <w:rPr>
                <w:rFonts w:asciiTheme="majorHAnsi" w:hAnsiTheme="majorHAnsi"/>
              </w:rPr>
            </w:pPr>
            <w:r w:rsidRPr="004D1017">
              <w:rPr>
                <w:rFonts w:asciiTheme="majorHAnsi" w:hAnsiTheme="majorHAnsi"/>
              </w:rPr>
              <w:t>8</w:t>
            </w:r>
          </w:p>
          <w:p w14:paraId="27EED9AA" w14:textId="77777777" w:rsidR="001C472A" w:rsidRPr="004D1017" w:rsidRDefault="001C472A" w:rsidP="00B57227">
            <w:pPr>
              <w:jc w:val="center"/>
              <w:rPr>
                <w:rFonts w:asciiTheme="majorHAnsi" w:hAnsiTheme="majorHAnsi"/>
              </w:rPr>
            </w:pPr>
            <w:r w:rsidRPr="004D1017">
              <w:rPr>
                <w:rFonts w:asciiTheme="majorHAnsi" w:hAnsiTheme="majorHAnsi"/>
              </w:rPr>
              <w:t>52</w:t>
            </w:r>
          </w:p>
          <w:p w14:paraId="11211425" w14:textId="77777777" w:rsidR="001C472A" w:rsidRPr="004D1017" w:rsidRDefault="001C472A" w:rsidP="00B57227">
            <w:pPr>
              <w:jc w:val="center"/>
              <w:rPr>
                <w:rFonts w:asciiTheme="majorHAnsi" w:hAnsiTheme="majorHAnsi"/>
                <w:b/>
                <w:bCs/>
              </w:rPr>
            </w:pPr>
            <w:r w:rsidRPr="004D1017">
              <w:rPr>
                <w:rFonts w:asciiTheme="majorHAnsi" w:hAnsiTheme="majorHAnsi"/>
                <w:b/>
                <w:bCs/>
              </w:rPr>
              <w:t>105</w:t>
            </w:r>
          </w:p>
        </w:tc>
        <w:tc>
          <w:tcPr>
            <w:tcW w:w="2015" w:type="dxa"/>
            <w:tcBorders>
              <w:bottom w:val="single" w:sz="4" w:space="0" w:color="000000"/>
            </w:tcBorders>
          </w:tcPr>
          <w:p w14:paraId="3D0E8A8F" w14:textId="77777777" w:rsidR="001C472A" w:rsidRPr="004D1017" w:rsidRDefault="001C472A" w:rsidP="00B57227">
            <w:pPr>
              <w:jc w:val="center"/>
              <w:rPr>
                <w:rFonts w:asciiTheme="majorHAnsi" w:hAnsiTheme="majorHAnsi" w:cs="Arial"/>
              </w:rPr>
            </w:pPr>
          </w:p>
          <w:p w14:paraId="71E675D9" w14:textId="77777777" w:rsidR="001C472A" w:rsidRPr="004D1017" w:rsidRDefault="001C472A" w:rsidP="00B57227">
            <w:pPr>
              <w:jc w:val="center"/>
              <w:rPr>
                <w:rFonts w:asciiTheme="majorHAnsi" w:hAnsiTheme="majorHAnsi" w:cs="Arial"/>
              </w:rPr>
            </w:pPr>
            <w:r w:rsidRPr="004D1017">
              <w:rPr>
                <w:rFonts w:asciiTheme="majorHAnsi" w:hAnsiTheme="majorHAnsi" w:cs="Arial"/>
              </w:rPr>
              <w:t>12,4%</w:t>
            </w:r>
          </w:p>
          <w:p w14:paraId="3144073C" w14:textId="77777777" w:rsidR="001C472A" w:rsidRPr="004D1017" w:rsidRDefault="001C472A" w:rsidP="00B57227">
            <w:pPr>
              <w:jc w:val="center"/>
              <w:rPr>
                <w:rFonts w:asciiTheme="majorHAnsi" w:hAnsiTheme="majorHAnsi" w:cs="Arial"/>
              </w:rPr>
            </w:pPr>
            <w:r w:rsidRPr="004D1017">
              <w:rPr>
                <w:rFonts w:asciiTheme="majorHAnsi" w:hAnsiTheme="majorHAnsi" w:cs="Arial"/>
              </w:rPr>
              <w:t>15,2%</w:t>
            </w:r>
          </w:p>
          <w:p w14:paraId="19D656F3" w14:textId="77777777" w:rsidR="001C472A" w:rsidRPr="004D1017" w:rsidRDefault="001C472A" w:rsidP="00B57227">
            <w:pPr>
              <w:jc w:val="center"/>
              <w:rPr>
                <w:rFonts w:asciiTheme="majorHAnsi" w:hAnsiTheme="majorHAnsi" w:cs="Arial"/>
              </w:rPr>
            </w:pPr>
            <w:r w:rsidRPr="004D1017">
              <w:rPr>
                <w:rFonts w:asciiTheme="majorHAnsi" w:hAnsiTheme="majorHAnsi" w:cs="Arial"/>
              </w:rPr>
              <w:lastRenderedPageBreak/>
              <w:t>10,5%</w:t>
            </w:r>
          </w:p>
          <w:p w14:paraId="4ED26D10" w14:textId="77777777" w:rsidR="001C472A" w:rsidRPr="004D1017" w:rsidRDefault="001C472A" w:rsidP="00B57227">
            <w:pPr>
              <w:jc w:val="center"/>
              <w:rPr>
                <w:rFonts w:asciiTheme="majorHAnsi" w:hAnsiTheme="majorHAnsi" w:cs="Arial"/>
              </w:rPr>
            </w:pPr>
            <w:r w:rsidRPr="004D1017">
              <w:rPr>
                <w:rFonts w:asciiTheme="majorHAnsi" w:hAnsiTheme="majorHAnsi" w:cs="Arial"/>
              </w:rPr>
              <w:t>4,8%</w:t>
            </w:r>
          </w:p>
          <w:p w14:paraId="79AECEE8" w14:textId="77777777" w:rsidR="001C472A" w:rsidRPr="004D1017" w:rsidRDefault="001C472A" w:rsidP="00B57227">
            <w:pPr>
              <w:jc w:val="center"/>
              <w:rPr>
                <w:rFonts w:asciiTheme="majorHAnsi" w:hAnsiTheme="majorHAnsi" w:cs="Arial"/>
              </w:rPr>
            </w:pPr>
            <w:r w:rsidRPr="004D1017">
              <w:rPr>
                <w:rFonts w:asciiTheme="majorHAnsi" w:hAnsiTheme="majorHAnsi" w:cs="Arial"/>
              </w:rPr>
              <w:t>7,6%</w:t>
            </w:r>
          </w:p>
          <w:p w14:paraId="4244A127" w14:textId="77777777" w:rsidR="001C472A" w:rsidRPr="004D1017" w:rsidRDefault="001C472A" w:rsidP="00B57227">
            <w:pPr>
              <w:jc w:val="center"/>
              <w:rPr>
                <w:rFonts w:asciiTheme="majorHAnsi" w:hAnsiTheme="majorHAnsi" w:cs="Arial"/>
              </w:rPr>
            </w:pPr>
            <w:r w:rsidRPr="004D1017">
              <w:rPr>
                <w:rFonts w:asciiTheme="majorHAnsi" w:hAnsiTheme="majorHAnsi" w:cs="Arial"/>
              </w:rPr>
              <w:t>49,5%</w:t>
            </w:r>
          </w:p>
          <w:p w14:paraId="5DE72D35" w14:textId="77777777" w:rsidR="001C472A" w:rsidRPr="004D1017" w:rsidRDefault="001C472A" w:rsidP="00B57227">
            <w:pPr>
              <w:jc w:val="center"/>
              <w:rPr>
                <w:rFonts w:asciiTheme="majorHAnsi" w:hAnsiTheme="majorHAnsi" w:cs="Arial"/>
                <w:b/>
                <w:bCs/>
              </w:rPr>
            </w:pPr>
            <w:r w:rsidRPr="004D1017">
              <w:rPr>
                <w:rFonts w:asciiTheme="majorHAnsi" w:hAnsiTheme="majorHAnsi" w:cs="Arial"/>
                <w:b/>
                <w:bCs/>
              </w:rPr>
              <w:t>100%</w:t>
            </w:r>
          </w:p>
        </w:tc>
      </w:tr>
      <w:bookmarkEnd w:id="3"/>
    </w:tbl>
    <w:p w14:paraId="3C7C78E9" w14:textId="77777777" w:rsidR="001B32E3" w:rsidRDefault="001B32E3" w:rsidP="001C472A">
      <w:pPr>
        <w:sectPr w:rsidR="001B32E3" w:rsidSect="008273B1">
          <w:type w:val="continuous"/>
          <w:pgSz w:w="12240" w:h="15840"/>
          <w:pgMar w:top="1440" w:right="2016" w:bottom="2016" w:left="2016" w:header="720" w:footer="1123" w:gutter="0"/>
          <w:cols w:space="720"/>
          <w:docGrid w:linePitch="272"/>
        </w:sectPr>
      </w:pPr>
    </w:p>
    <w:p w14:paraId="34BD8828" w14:textId="77777777" w:rsidR="00B57227" w:rsidRDefault="00B57227" w:rsidP="00B57227">
      <w:pPr>
        <w:ind w:firstLine="720"/>
        <w:jc w:val="both"/>
        <w:rPr>
          <w:rFonts w:ascii="Arial" w:eastAsia="Cambria" w:hAnsi="Arial" w:cs="Arial"/>
        </w:rPr>
      </w:pPr>
    </w:p>
    <w:p w14:paraId="6EA614AD" w14:textId="77777777" w:rsidR="00B57227" w:rsidRDefault="00B57227" w:rsidP="00B57227">
      <w:pPr>
        <w:jc w:val="both"/>
        <w:rPr>
          <w:rFonts w:ascii="Arial" w:eastAsia="Cambria" w:hAnsi="Arial" w:cs="Arial"/>
        </w:rPr>
      </w:pPr>
    </w:p>
    <w:p w14:paraId="3A2AB181" w14:textId="7399CEF9" w:rsidR="00B57227" w:rsidRDefault="003942F0" w:rsidP="00B57227">
      <w:pPr>
        <w:ind w:firstLine="720"/>
        <w:jc w:val="both"/>
        <w:rPr>
          <w:rFonts w:ascii="Arial" w:eastAsia="Cambria" w:hAnsi="Arial" w:cs="Arial"/>
        </w:rPr>
      </w:pPr>
      <w:r w:rsidRPr="003942F0">
        <w:rPr>
          <w:rFonts w:ascii="Arial" w:eastAsia="Cambria" w:hAnsi="Arial" w:cs="Arial"/>
        </w:rPr>
        <w:t>Demographic analysis of respondents showed that the majority of respondents were male (69.5%), while female respondents were as many as (30.5%), with the dominant age group being more than 40 years old (49.5%). Most of the respondents had a S1 educational background (50.5%), and (49.5%) had more than 10 years of work experience, indicating that employees with high work experience and a high educational background were more involved in this study.</w:t>
      </w:r>
    </w:p>
    <w:p w14:paraId="65BECB5C" w14:textId="77777777" w:rsidR="00B57227" w:rsidRPr="00B57227" w:rsidRDefault="00B57227" w:rsidP="00B57227">
      <w:pPr>
        <w:ind w:firstLine="720"/>
        <w:jc w:val="both"/>
        <w:rPr>
          <w:rFonts w:ascii="Arial" w:eastAsia="Cambria" w:hAnsi="Arial" w:cs="Arial"/>
        </w:rPr>
      </w:pPr>
    </w:p>
    <w:p w14:paraId="66253AED" w14:textId="77777777" w:rsidR="00B57227" w:rsidRDefault="00B57227" w:rsidP="00441B6F">
      <w:pPr>
        <w:pStyle w:val="Body"/>
        <w:spacing w:after="0"/>
        <w:rPr>
          <w:rFonts w:ascii="Arial" w:hAnsi="Arial" w:cs="Arial"/>
          <w:b/>
          <w:caps/>
          <w:sz w:val="22"/>
          <w:szCs w:val="22"/>
        </w:rPr>
      </w:pPr>
    </w:p>
    <w:p w14:paraId="21437D57" w14:textId="77777777" w:rsidR="00B57227" w:rsidRDefault="00B57227" w:rsidP="00441B6F">
      <w:pPr>
        <w:pStyle w:val="Body"/>
        <w:spacing w:after="0"/>
        <w:rPr>
          <w:rFonts w:ascii="Arial" w:hAnsi="Arial" w:cs="Arial"/>
          <w:b/>
          <w:caps/>
          <w:sz w:val="22"/>
          <w:szCs w:val="22"/>
        </w:rPr>
      </w:pPr>
    </w:p>
    <w:p w14:paraId="7D66DB23" w14:textId="77777777" w:rsidR="00B57227" w:rsidRDefault="00B57227" w:rsidP="00441B6F">
      <w:pPr>
        <w:pStyle w:val="Body"/>
        <w:spacing w:after="0"/>
        <w:rPr>
          <w:rFonts w:ascii="Arial" w:hAnsi="Arial" w:cs="Arial"/>
          <w:b/>
          <w:caps/>
          <w:sz w:val="22"/>
          <w:szCs w:val="22"/>
        </w:rPr>
      </w:pPr>
    </w:p>
    <w:p w14:paraId="4FB6D6D0" w14:textId="6EFF1C9D" w:rsidR="003942F0" w:rsidRDefault="003942F0" w:rsidP="00441B6F">
      <w:pPr>
        <w:pStyle w:val="Body"/>
        <w:spacing w:after="0"/>
        <w:rPr>
          <w:rFonts w:ascii="Arial" w:hAnsi="Arial" w:cs="Arial"/>
          <w:b/>
          <w:sz w:val="22"/>
          <w:szCs w:val="22"/>
        </w:rPr>
      </w:pPr>
      <w:r w:rsidRPr="003942F0">
        <w:rPr>
          <w:rFonts w:ascii="Arial" w:hAnsi="Arial" w:cs="Arial"/>
          <w:b/>
          <w:caps/>
          <w:sz w:val="22"/>
          <w:szCs w:val="22"/>
        </w:rPr>
        <w:t>3.2</w:t>
      </w:r>
      <w:r w:rsidRPr="003942F0">
        <w:rPr>
          <w:rFonts w:ascii="Arial" w:hAnsi="Arial" w:cs="Arial"/>
          <w:b/>
          <w:sz w:val="22"/>
          <w:szCs w:val="22"/>
        </w:rPr>
        <w:t xml:space="preserve"> Outer Model Test</w:t>
      </w:r>
    </w:p>
    <w:p w14:paraId="397EF08B" w14:textId="77777777" w:rsidR="003942F0" w:rsidRPr="003942F0" w:rsidRDefault="003942F0" w:rsidP="00441B6F">
      <w:pPr>
        <w:pStyle w:val="Body"/>
        <w:spacing w:after="0"/>
        <w:rPr>
          <w:rFonts w:ascii="Arial" w:hAnsi="Arial" w:cs="Arial"/>
          <w:b/>
          <w:sz w:val="22"/>
          <w:szCs w:val="22"/>
        </w:rPr>
      </w:pPr>
    </w:p>
    <w:p w14:paraId="450CBE40" w14:textId="638C7870" w:rsidR="003942F0" w:rsidRDefault="00C30A0F" w:rsidP="00441B6F">
      <w:pPr>
        <w:pStyle w:val="Body"/>
        <w:spacing w:after="0"/>
        <w:rPr>
          <w:rFonts w:ascii="Arial" w:hAnsi="Arial" w:cs="Arial"/>
          <w:b/>
        </w:rPr>
      </w:pPr>
      <w:r w:rsidRPr="003942F0">
        <w:rPr>
          <w:rFonts w:ascii="Arial" w:hAnsi="Arial" w:cs="Arial"/>
          <w:b/>
        </w:rPr>
        <w:t>3.2.1 Outer Loading</w:t>
      </w:r>
    </w:p>
    <w:p w14:paraId="621298F4" w14:textId="52BD5904" w:rsidR="00C30A0F" w:rsidRPr="003942F0" w:rsidRDefault="003942F0" w:rsidP="00441B6F">
      <w:pPr>
        <w:pStyle w:val="Body"/>
        <w:spacing w:after="0"/>
        <w:rPr>
          <w:rFonts w:ascii="Arial" w:hAnsi="Arial" w:cs="Arial"/>
        </w:rPr>
      </w:pPr>
      <w:r w:rsidRPr="003942F0">
        <w:rPr>
          <w:rFonts w:ascii="Arial" w:hAnsi="Arial" w:cs="Arial"/>
          <w:b/>
        </w:rPr>
        <w:t xml:space="preserve"> </w:t>
      </w:r>
    </w:p>
    <w:p w14:paraId="0D7A8247" w14:textId="7F0653D3" w:rsidR="003942F0" w:rsidRDefault="003942F0" w:rsidP="007C64C8">
      <w:pPr>
        <w:ind w:firstLine="720"/>
        <w:jc w:val="both"/>
        <w:rPr>
          <w:rFonts w:ascii="Arial" w:eastAsia="Cambria" w:hAnsi="Arial" w:cs="Arial"/>
        </w:rPr>
      </w:pPr>
      <w:r w:rsidRPr="003942F0">
        <w:rPr>
          <w:rFonts w:ascii="Arial" w:eastAsia="Cambria" w:hAnsi="Arial" w:cs="Arial"/>
        </w:rPr>
        <w:t>In this outer loading test process, the researcher conducted three tests. In the first test, there were several variable statement items with a value of &lt;0.60 so that values below 0.60 were corrected by removing the item from the model. Then in the second test, the researcher eliminated several variables that caused the AVE value to be below 0.5, so that when conducting the 3rd run test, the AVE value could meet the requirements above 0.5.  Details can be seen in the picture of the outer loadings test results before the model and after being removed from the model.</w:t>
      </w:r>
    </w:p>
    <w:p w14:paraId="74685C52" w14:textId="77777777" w:rsidR="00511A78" w:rsidRDefault="00511A78" w:rsidP="00511A78">
      <w:pPr>
        <w:jc w:val="center"/>
        <w:rPr>
          <w:rFonts w:ascii="Cambria" w:eastAsia="Cambria" w:hAnsi="Cambria" w:cs="Cambria"/>
          <w:b/>
        </w:rPr>
        <w:sectPr w:rsidR="00511A78" w:rsidSect="008273B1">
          <w:type w:val="continuous"/>
          <w:pgSz w:w="12240" w:h="15840"/>
          <w:pgMar w:top="1440" w:right="2016" w:bottom="2016" w:left="2016" w:header="720" w:footer="1123" w:gutter="0"/>
          <w:cols w:space="720"/>
          <w:docGrid w:linePitch="272"/>
        </w:sectPr>
      </w:pPr>
    </w:p>
    <w:p w14:paraId="18117824" w14:textId="77777777" w:rsidR="00511A78" w:rsidRDefault="00511A78" w:rsidP="00511A78">
      <w:pPr>
        <w:jc w:val="center"/>
        <w:rPr>
          <w:rFonts w:ascii="Cambria" w:eastAsia="Cambria" w:hAnsi="Cambria" w:cs="Cambria"/>
          <w:b/>
          <w:noProof/>
          <w:lang w:val="id-ID" w:eastAsia="id-ID"/>
        </w:rPr>
      </w:pPr>
    </w:p>
    <w:p w14:paraId="404FD593" w14:textId="77777777" w:rsidR="00511A78" w:rsidRDefault="00511A78" w:rsidP="00511A78">
      <w:pPr>
        <w:jc w:val="center"/>
        <w:rPr>
          <w:rFonts w:ascii="Cambria" w:eastAsia="Cambria" w:hAnsi="Cambria" w:cs="Cambria"/>
          <w:b/>
          <w:noProof/>
          <w:lang w:val="id-ID" w:eastAsia="id-ID"/>
        </w:rPr>
      </w:pPr>
    </w:p>
    <w:p w14:paraId="7BA75241" w14:textId="77777777" w:rsidR="00511A78" w:rsidRDefault="00511A78" w:rsidP="00511A78">
      <w:pPr>
        <w:jc w:val="center"/>
        <w:rPr>
          <w:rFonts w:ascii="Cambria" w:eastAsia="Cambria" w:hAnsi="Cambria" w:cs="Cambria"/>
          <w:b/>
          <w:noProof/>
          <w:lang w:val="id-ID" w:eastAsia="id-ID"/>
        </w:rPr>
      </w:pPr>
    </w:p>
    <w:p w14:paraId="0F4DE42B" w14:textId="5D0B9347" w:rsidR="00511A78" w:rsidRPr="004D1017" w:rsidRDefault="00511A78" w:rsidP="00511A78">
      <w:pPr>
        <w:jc w:val="center"/>
        <w:rPr>
          <w:rFonts w:ascii="Cambria" w:eastAsia="Cambria" w:hAnsi="Cambria" w:cs="Cambria"/>
          <w:b/>
        </w:rPr>
      </w:pPr>
      <w:r w:rsidRPr="004D1017">
        <w:rPr>
          <w:rFonts w:ascii="Cambria" w:eastAsia="Cambria" w:hAnsi="Cambria" w:cs="Cambria"/>
          <w:b/>
          <w:noProof/>
          <w:lang w:eastAsia="id-ID"/>
        </w:rPr>
        <w:drawing>
          <wp:inline distT="0" distB="0" distL="0" distR="0" wp14:anchorId="7B1C246A" wp14:editId="01ADEA20">
            <wp:extent cx="4968240" cy="2136878"/>
            <wp:effectExtent l="0" t="0" r="3810"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cstate="print"/>
                    <a:srcRect/>
                    <a:stretch/>
                  </pic:blipFill>
                  <pic:spPr>
                    <a:xfrm>
                      <a:off x="0" y="0"/>
                      <a:ext cx="4992296" cy="2147224"/>
                    </a:xfrm>
                    <a:prstGeom prst="rect">
                      <a:avLst/>
                    </a:prstGeom>
                    <a:ln>
                      <a:noFill/>
                    </a:ln>
                  </pic:spPr>
                </pic:pic>
              </a:graphicData>
            </a:graphic>
          </wp:inline>
        </w:drawing>
      </w:r>
    </w:p>
    <w:p w14:paraId="3A37083C" w14:textId="77777777" w:rsidR="00511A78" w:rsidRPr="004D1017" w:rsidRDefault="00511A78" w:rsidP="00511A78">
      <w:pPr>
        <w:jc w:val="center"/>
        <w:rPr>
          <w:rFonts w:ascii="Cambria" w:eastAsia="Cambria" w:hAnsi="Cambria" w:cs="Cambria"/>
          <w:b/>
        </w:rPr>
      </w:pPr>
      <w:r w:rsidRPr="004D1017">
        <w:rPr>
          <w:rFonts w:ascii="Cambria" w:eastAsia="Cambria" w:hAnsi="Cambria" w:cs="Cambria"/>
          <w:b/>
        </w:rPr>
        <w:t xml:space="preserve">Figure 2 </w:t>
      </w:r>
      <w:r w:rsidRPr="004D1017">
        <w:rPr>
          <w:rFonts w:ascii="Cambria" w:eastAsia="Cambria" w:hAnsi="Cambria" w:cs="Cambria"/>
          <w:b/>
          <w:i/>
          <w:iCs/>
        </w:rPr>
        <w:t>1st Outer Model Running</w:t>
      </w:r>
      <w:r w:rsidRPr="004D1017">
        <w:rPr>
          <w:rFonts w:ascii="Cambria" w:eastAsia="Cambria" w:hAnsi="Cambria" w:cs="Cambria"/>
          <w:b/>
        </w:rPr>
        <w:t xml:space="preserve"> </w:t>
      </w:r>
    </w:p>
    <w:p w14:paraId="6C43ABA1" w14:textId="77777777" w:rsidR="00511A78" w:rsidRPr="004D1017" w:rsidRDefault="00511A78" w:rsidP="00511A78">
      <w:pPr>
        <w:jc w:val="center"/>
        <w:rPr>
          <w:rFonts w:ascii="Cambria" w:eastAsia="Cambria" w:hAnsi="Cambria" w:cs="Cambria"/>
        </w:rPr>
      </w:pPr>
      <w:r w:rsidRPr="004D1017">
        <w:rPr>
          <w:rFonts w:ascii="Cambria" w:eastAsia="Cambria" w:hAnsi="Cambria" w:cs="Cambria"/>
        </w:rPr>
        <w:t>Source: Primary Data, 2025</w:t>
      </w:r>
    </w:p>
    <w:p w14:paraId="62AAB697" w14:textId="77777777" w:rsidR="00511A78" w:rsidRDefault="00511A78" w:rsidP="007C64C8">
      <w:pPr>
        <w:ind w:firstLine="720"/>
        <w:jc w:val="both"/>
        <w:rPr>
          <w:rFonts w:ascii="Arial" w:eastAsia="Cambria" w:hAnsi="Arial" w:cs="Arial"/>
        </w:rPr>
        <w:sectPr w:rsidR="00511A78" w:rsidSect="008273B1">
          <w:type w:val="continuous"/>
          <w:pgSz w:w="12240" w:h="15840"/>
          <w:pgMar w:top="1440" w:right="2016" w:bottom="2016" w:left="2016" w:header="720" w:footer="1123" w:gutter="0"/>
          <w:cols w:space="720"/>
          <w:docGrid w:linePitch="272"/>
        </w:sectPr>
      </w:pPr>
    </w:p>
    <w:p w14:paraId="06F2264E" w14:textId="77777777" w:rsidR="00511A78" w:rsidRDefault="00511A78" w:rsidP="00511A78">
      <w:pPr>
        <w:jc w:val="both"/>
        <w:rPr>
          <w:rFonts w:ascii="Arial" w:eastAsia="Cambria" w:hAnsi="Arial" w:cs="Arial"/>
        </w:rPr>
      </w:pPr>
    </w:p>
    <w:p w14:paraId="23FF2039" w14:textId="77777777" w:rsidR="00511A78" w:rsidRDefault="00511A78" w:rsidP="00511A78">
      <w:pPr>
        <w:jc w:val="both"/>
        <w:rPr>
          <w:rFonts w:ascii="Arial" w:eastAsia="Cambria" w:hAnsi="Arial" w:cs="Arial"/>
        </w:rPr>
      </w:pPr>
    </w:p>
    <w:p w14:paraId="185F7232" w14:textId="77777777" w:rsidR="00511A78" w:rsidRDefault="00511A78" w:rsidP="00511A78">
      <w:pPr>
        <w:jc w:val="both"/>
        <w:rPr>
          <w:rFonts w:ascii="Arial" w:eastAsia="Cambria" w:hAnsi="Arial" w:cs="Arial"/>
        </w:rPr>
      </w:pPr>
    </w:p>
    <w:p w14:paraId="1A3A647A" w14:textId="77777777" w:rsidR="00511A78" w:rsidRDefault="00511A78" w:rsidP="00511A78">
      <w:pPr>
        <w:jc w:val="both"/>
        <w:rPr>
          <w:rFonts w:ascii="Arial" w:eastAsia="Cambria" w:hAnsi="Arial" w:cs="Arial"/>
        </w:rPr>
      </w:pPr>
    </w:p>
    <w:p w14:paraId="5DAE9E8A" w14:textId="77777777" w:rsidR="00511A78" w:rsidRDefault="00511A78" w:rsidP="00511A78">
      <w:pPr>
        <w:jc w:val="both"/>
        <w:rPr>
          <w:rFonts w:ascii="Arial" w:eastAsia="Cambria" w:hAnsi="Arial" w:cs="Arial"/>
        </w:rPr>
      </w:pPr>
    </w:p>
    <w:p w14:paraId="2F5C2AEB" w14:textId="77777777" w:rsidR="00511A78" w:rsidRDefault="00511A78" w:rsidP="00511A78">
      <w:pPr>
        <w:jc w:val="center"/>
        <w:rPr>
          <w:rFonts w:ascii="Cambria" w:eastAsia="Cambria" w:hAnsi="Cambria" w:cs="Cambria"/>
          <w:b/>
        </w:rPr>
        <w:sectPr w:rsidR="00511A78" w:rsidSect="008273B1">
          <w:type w:val="continuous"/>
          <w:pgSz w:w="12240" w:h="15840"/>
          <w:pgMar w:top="1440" w:right="2016" w:bottom="2016" w:left="2016" w:header="720" w:footer="1123" w:gutter="0"/>
          <w:cols w:space="720"/>
          <w:docGrid w:linePitch="272"/>
        </w:sectPr>
      </w:pPr>
    </w:p>
    <w:p w14:paraId="5F6119B4" w14:textId="77777777" w:rsidR="00511A78" w:rsidRDefault="00511A78" w:rsidP="00511A78">
      <w:pPr>
        <w:jc w:val="center"/>
        <w:rPr>
          <w:rFonts w:ascii="Cambria" w:eastAsia="Cambria" w:hAnsi="Cambria" w:cs="Cambria"/>
          <w:b/>
          <w:noProof/>
          <w:lang w:val="id-ID" w:eastAsia="id-ID"/>
        </w:rPr>
      </w:pPr>
    </w:p>
    <w:p w14:paraId="1F7BF277" w14:textId="77777777" w:rsidR="00511A78" w:rsidRDefault="00511A78" w:rsidP="00511A78">
      <w:pPr>
        <w:jc w:val="center"/>
        <w:rPr>
          <w:rFonts w:ascii="Cambria" w:eastAsia="Cambria" w:hAnsi="Cambria" w:cs="Cambria"/>
          <w:b/>
          <w:noProof/>
          <w:lang w:val="id-ID" w:eastAsia="id-ID"/>
        </w:rPr>
      </w:pPr>
    </w:p>
    <w:p w14:paraId="4A7AC119" w14:textId="77777777" w:rsidR="00511A78" w:rsidRDefault="00511A78" w:rsidP="00511A78">
      <w:pPr>
        <w:jc w:val="center"/>
        <w:rPr>
          <w:rFonts w:ascii="Cambria" w:eastAsia="Cambria" w:hAnsi="Cambria" w:cs="Cambria"/>
          <w:b/>
          <w:noProof/>
          <w:lang w:val="id-ID" w:eastAsia="id-ID"/>
        </w:rPr>
      </w:pPr>
    </w:p>
    <w:p w14:paraId="798EB662" w14:textId="77777777" w:rsidR="00511A78" w:rsidRDefault="00511A78" w:rsidP="00511A78">
      <w:pPr>
        <w:jc w:val="center"/>
        <w:rPr>
          <w:rFonts w:ascii="Cambria" w:eastAsia="Cambria" w:hAnsi="Cambria" w:cs="Cambria"/>
          <w:b/>
          <w:noProof/>
          <w:lang w:val="id-ID" w:eastAsia="id-ID"/>
        </w:rPr>
      </w:pPr>
    </w:p>
    <w:p w14:paraId="03C50C75" w14:textId="77777777" w:rsidR="00511A78" w:rsidRDefault="00511A78" w:rsidP="00511A78">
      <w:pPr>
        <w:jc w:val="center"/>
        <w:rPr>
          <w:rFonts w:ascii="Cambria" w:eastAsia="Cambria" w:hAnsi="Cambria" w:cs="Cambria"/>
          <w:b/>
          <w:noProof/>
          <w:lang w:val="id-ID" w:eastAsia="id-ID"/>
        </w:rPr>
      </w:pPr>
    </w:p>
    <w:p w14:paraId="563A4194" w14:textId="77777777" w:rsidR="00511A78" w:rsidRDefault="00511A78" w:rsidP="00511A78">
      <w:pPr>
        <w:jc w:val="center"/>
        <w:rPr>
          <w:rFonts w:ascii="Cambria" w:eastAsia="Cambria" w:hAnsi="Cambria" w:cs="Cambria"/>
          <w:b/>
          <w:noProof/>
          <w:lang w:val="id-ID" w:eastAsia="id-ID"/>
        </w:rPr>
      </w:pPr>
    </w:p>
    <w:p w14:paraId="3F84DF11" w14:textId="13F2A8F4" w:rsidR="00511A78" w:rsidRPr="004D1017" w:rsidRDefault="00511A78" w:rsidP="00511A78">
      <w:pPr>
        <w:jc w:val="center"/>
        <w:rPr>
          <w:rFonts w:ascii="Cambria" w:eastAsia="Cambria" w:hAnsi="Cambria" w:cs="Cambria"/>
          <w:b/>
        </w:rPr>
      </w:pPr>
      <w:r w:rsidRPr="004D1017">
        <w:rPr>
          <w:rFonts w:ascii="Cambria" w:eastAsia="Cambria" w:hAnsi="Cambria" w:cs="Cambria"/>
          <w:b/>
          <w:noProof/>
          <w:lang w:eastAsia="id-ID"/>
        </w:rPr>
        <w:drawing>
          <wp:inline distT="0" distB="0" distL="0" distR="0" wp14:anchorId="1CEC9352" wp14:editId="3ADC7F51">
            <wp:extent cx="5135880" cy="2223903"/>
            <wp:effectExtent l="0" t="0" r="7620" b="5080"/>
            <wp:docPr id="10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srcRect/>
                    <a:stretch/>
                  </pic:blipFill>
                  <pic:spPr>
                    <a:xfrm>
                      <a:off x="0" y="0"/>
                      <a:ext cx="5156610" cy="2232880"/>
                    </a:xfrm>
                    <a:prstGeom prst="rect">
                      <a:avLst/>
                    </a:prstGeom>
                    <a:ln>
                      <a:noFill/>
                    </a:ln>
                  </pic:spPr>
                </pic:pic>
              </a:graphicData>
            </a:graphic>
          </wp:inline>
        </w:drawing>
      </w:r>
    </w:p>
    <w:p w14:paraId="676E59BA" w14:textId="77777777" w:rsidR="00511A78" w:rsidRPr="004D1017" w:rsidRDefault="00511A78" w:rsidP="00511A78">
      <w:pPr>
        <w:jc w:val="center"/>
        <w:rPr>
          <w:rFonts w:ascii="Cambria" w:eastAsia="Cambria" w:hAnsi="Cambria" w:cs="Cambria"/>
          <w:b/>
        </w:rPr>
      </w:pPr>
      <w:r w:rsidRPr="004D1017">
        <w:rPr>
          <w:rFonts w:ascii="Cambria" w:eastAsia="Cambria" w:hAnsi="Cambria" w:cs="Cambria"/>
          <w:b/>
        </w:rPr>
        <w:t xml:space="preserve">Figure 3 </w:t>
      </w:r>
      <w:r w:rsidRPr="004D1017">
        <w:rPr>
          <w:rFonts w:ascii="Cambria" w:eastAsia="Cambria" w:hAnsi="Cambria" w:cs="Cambria"/>
          <w:b/>
          <w:i/>
          <w:iCs/>
        </w:rPr>
        <w:t>Outer Model</w:t>
      </w:r>
      <w:r w:rsidRPr="004D1017">
        <w:rPr>
          <w:rFonts w:ascii="Cambria" w:eastAsia="Cambria" w:hAnsi="Cambria" w:cs="Cambria"/>
          <w:b/>
        </w:rPr>
        <w:t xml:space="preserve"> After </w:t>
      </w:r>
      <w:r w:rsidRPr="004D1017">
        <w:rPr>
          <w:rFonts w:ascii="Cambria" w:eastAsia="Cambria" w:hAnsi="Cambria" w:cs="Cambria"/>
          <w:b/>
          <w:i/>
          <w:iCs/>
        </w:rPr>
        <w:t xml:space="preserve"> the 2nd</w:t>
      </w:r>
      <w:r w:rsidRPr="004D1017">
        <w:rPr>
          <w:rFonts w:ascii="Cambria" w:eastAsia="Cambria" w:hAnsi="Cambria" w:cs="Cambria"/>
          <w:b/>
        </w:rPr>
        <w:t xml:space="preserve"> Run</w:t>
      </w:r>
    </w:p>
    <w:p w14:paraId="0F752A83" w14:textId="77777777" w:rsidR="00511A78" w:rsidRPr="004D1017" w:rsidRDefault="00511A78" w:rsidP="00511A78">
      <w:pPr>
        <w:jc w:val="center"/>
        <w:rPr>
          <w:rFonts w:ascii="Cambria" w:eastAsia="Cambria" w:hAnsi="Cambria" w:cs="Cambria"/>
        </w:rPr>
      </w:pPr>
      <w:r w:rsidRPr="004D1017">
        <w:rPr>
          <w:rFonts w:ascii="Cambria" w:eastAsia="Cambria" w:hAnsi="Cambria" w:cs="Cambria"/>
        </w:rPr>
        <w:t>Source: Primary Data, 2025</w:t>
      </w:r>
    </w:p>
    <w:p w14:paraId="7DE7541B" w14:textId="77777777" w:rsidR="00511A78" w:rsidRDefault="00511A78" w:rsidP="00511A78">
      <w:pPr>
        <w:jc w:val="both"/>
        <w:rPr>
          <w:rFonts w:ascii="Arial" w:eastAsia="Cambria" w:hAnsi="Arial" w:cs="Arial"/>
        </w:rPr>
        <w:sectPr w:rsidR="00511A78" w:rsidSect="008273B1">
          <w:type w:val="continuous"/>
          <w:pgSz w:w="12240" w:h="15840"/>
          <w:pgMar w:top="1440" w:right="2016" w:bottom="2016" w:left="2016" w:header="720" w:footer="1123" w:gutter="0"/>
          <w:cols w:space="720"/>
          <w:docGrid w:linePitch="272"/>
        </w:sectPr>
      </w:pPr>
    </w:p>
    <w:p w14:paraId="4DA85E6B" w14:textId="77777777" w:rsidR="00511A78" w:rsidRDefault="00511A78" w:rsidP="00511A78">
      <w:pPr>
        <w:jc w:val="both"/>
        <w:rPr>
          <w:rFonts w:ascii="Arial" w:eastAsia="Cambria" w:hAnsi="Arial" w:cs="Arial"/>
        </w:rPr>
      </w:pPr>
    </w:p>
    <w:p w14:paraId="2798F67B" w14:textId="77777777" w:rsidR="00511A78" w:rsidRDefault="00511A78" w:rsidP="00511A78">
      <w:pPr>
        <w:jc w:val="both"/>
        <w:rPr>
          <w:rFonts w:ascii="Arial" w:eastAsia="Cambria" w:hAnsi="Arial" w:cs="Arial"/>
        </w:rPr>
      </w:pPr>
    </w:p>
    <w:p w14:paraId="26BFB006" w14:textId="77777777" w:rsidR="00511A78" w:rsidRDefault="00511A78" w:rsidP="00511A78">
      <w:pPr>
        <w:jc w:val="center"/>
        <w:rPr>
          <w:rFonts w:ascii="Cambria" w:eastAsia="Cambria" w:hAnsi="Cambria" w:cs="Cambria"/>
          <w:b/>
        </w:rPr>
        <w:sectPr w:rsidR="00511A78" w:rsidSect="008273B1">
          <w:type w:val="continuous"/>
          <w:pgSz w:w="12240" w:h="15840"/>
          <w:pgMar w:top="1440" w:right="2016" w:bottom="2016" w:left="2016" w:header="720" w:footer="1123" w:gutter="0"/>
          <w:cols w:space="720"/>
          <w:docGrid w:linePitch="272"/>
        </w:sectPr>
      </w:pPr>
    </w:p>
    <w:p w14:paraId="004EB91D" w14:textId="77777777" w:rsidR="00511A78" w:rsidRPr="004D1017" w:rsidRDefault="00511A78" w:rsidP="00511A78">
      <w:pPr>
        <w:jc w:val="center"/>
        <w:rPr>
          <w:rFonts w:ascii="Cambria" w:eastAsia="Cambria" w:hAnsi="Cambria" w:cs="Cambria"/>
          <w:b/>
        </w:rPr>
      </w:pPr>
      <w:r w:rsidRPr="004D1017">
        <w:rPr>
          <w:rFonts w:ascii="Cambria" w:eastAsia="Cambria" w:hAnsi="Cambria" w:cs="Cambria"/>
          <w:b/>
          <w:noProof/>
          <w:lang w:eastAsia="id-ID"/>
        </w:rPr>
        <w:drawing>
          <wp:inline distT="0" distB="0" distL="0" distR="0" wp14:anchorId="35FF6DDF" wp14:editId="2326DD07">
            <wp:extent cx="5234940" cy="2266796"/>
            <wp:effectExtent l="0" t="0" r="3810" b="635"/>
            <wp:docPr id="102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srcRect/>
                    <a:stretch/>
                  </pic:blipFill>
                  <pic:spPr>
                    <a:xfrm>
                      <a:off x="0" y="0"/>
                      <a:ext cx="5249675" cy="2273176"/>
                    </a:xfrm>
                    <a:prstGeom prst="rect">
                      <a:avLst/>
                    </a:prstGeom>
                    <a:ln>
                      <a:noFill/>
                    </a:ln>
                  </pic:spPr>
                </pic:pic>
              </a:graphicData>
            </a:graphic>
          </wp:inline>
        </w:drawing>
      </w:r>
    </w:p>
    <w:p w14:paraId="67204BCC" w14:textId="77777777" w:rsidR="00511A78" w:rsidRPr="004D1017" w:rsidRDefault="00511A78" w:rsidP="00511A78">
      <w:pPr>
        <w:jc w:val="center"/>
        <w:rPr>
          <w:rFonts w:ascii="Cambria" w:eastAsia="Cambria" w:hAnsi="Cambria" w:cs="Cambria"/>
          <w:b/>
        </w:rPr>
      </w:pPr>
      <w:r w:rsidRPr="004D1017">
        <w:rPr>
          <w:rFonts w:ascii="Cambria" w:eastAsia="Cambria" w:hAnsi="Cambria" w:cs="Cambria"/>
          <w:b/>
        </w:rPr>
        <w:t xml:space="preserve">Figure 4 </w:t>
      </w:r>
      <w:r w:rsidRPr="004D1017">
        <w:rPr>
          <w:rFonts w:ascii="Cambria" w:eastAsia="Cambria" w:hAnsi="Cambria" w:cs="Cambria"/>
          <w:b/>
          <w:i/>
          <w:iCs/>
        </w:rPr>
        <w:t>Outer Model</w:t>
      </w:r>
      <w:r w:rsidRPr="004D1017">
        <w:rPr>
          <w:rFonts w:ascii="Cambria" w:eastAsia="Cambria" w:hAnsi="Cambria" w:cs="Cambria"/>
          <w:b/>
        </w:rPr>
        <w:t xml:space="preserve"> After </w:t>
      </w:r>
      <w:r w:rsidRPr="004D1017">
        <w:rPr>
          <w:rFonts w:ascii="Cambria" w:eastAsia="Cambria" w:hAnsi="Cambria" w:cs="Cambria"/>
          <w:b/>
          <w:i/>
          <w:iCs/>
        </w:rPr>
        <w:t>3rd Run</w:t>
      </w:r>
      <w:r w:rsidRPr="004D1017">
        <w:rPr>
          <w:rFonts w:ascii="Cambria" w:eastAsia="Cambria" w:hAnsi="Cambria" w:cs="Cambria"/>
          <w:b/>
        </w:rPr>
        <w:t xml:space="preserve"> </w:t>
      </w:r>
    </w:p>
    <w:p w14:paraId="5D08CF24" w14:textId="77777777" w:rsidR="00511A78" w:rsidRPr="004D1017" w:rsidRDefault="00511A78" w:rsidP="00511A78">
      <w:pPr>
        <w:jc w:val="center"/>
        <w:rPr>
          <w:rFonts w:ascii="Cambria" w:eastAsia="Cambria" w:hAnsi="Cambria" w:cs="Cambria"/>
        </w:rPr>
      </w:pPr>
      <w:r w:rsidRPr="004D1017">
        <w:rPr>
          <w:rFonts w:ascii="Cambria" w:eastAsia="Cambria" w:hAnsi="Cambria" w:cs="Cambria"/>
        </w:rPr>
        <w:t>Source: Primary Data, 2024</w:t>
      </w:r>
    </w:p>
    <w:p w14:paraId="75D13566" w14:textId="77777777" w:rsidR="00511A78" w:rsidRDefault="00511A78" w:rsidP="00511A78">
      <w:pPr>
        <w:jc w:val="both"/>
        <w:rPr>
          <w:rFonts w:ascii="Arial" w:eastAsia="Cambria" w:hAnsi="Arial" w:cs="Arial"/>
        </w:rPr>
      </w:pPr>
    </w:p>
    <w:p w14:paraId="22D09A37" w14:textId="77777777" w:rsidR="00511A78" w:rsidRDefault="00511A78" w:rsidP="00511A78">
      <w:pPr>
        <w:jc w:val="both"/>
        <w:rPr>
          <w:rFonts w:ascii="Arial" w:eastAsia="Cambria" w:hAnsi="Arial" w:cs="Arial"/>
        </w:rPr>
        <w:sectPr w:rsidR="00511A78" w:rsidSect="008273B1">
          <w:type w:val="continuous"/>
          <w:pgSz w:w="12240" w:h="15840"/>
          <w:pgMar w:top="1440" w:right="2016" w:bottom="2016" w:left="2016" w:header="720" w:footer="1123" w:gutter="0"/>
          <w:cols w:space="720"/>
          <w:docGrid w:linePitch="272"/>
        </w:sectPr>
      </w:pPr>
    </w:p>
    <w:p w14:paraId="79107823" w14:textId="71A0BE40" w:rsidR="003942F0" w:rsidRDefault="003942F0" w:rsidP="00511A78">
      <w:pPr>
        <w:jc w:val="both"/>
        <w:rPr>
          <w:rFonts w:ascii="Arial" w:eastAsia="Cambria" w:hAnsi="Arial" w:cs="Arial"/>
        </w:rPr>
      </w:pPr>
      <w:r w:rsidRPr="003942F0">
        <w:rPr>
          <w:rFonts w:ascii="Arial" w:eastAsia="Cambria" w:hAnsi="Arial" w:cs="Arial"/>
        </w:rPr>
        <w:t xml:space="preserve">From the output of the outer loading, it can be seen that before it was repaired, there were several statement items that had an outer loading value of &lt;0.60, namely items QWL 2 and OCB 2,3,10 which means invalid. Then in the 2nd run, there were several items that were deleted, namely QWL 1, Commitment 4, 10, and OCB 2.3 10. because the AVE value is &lt;0.50. Then in the 3rd run there are several items that must be deleted again, namely, QWL 2,3,7 and Commitment 6,9 and OCB 1. From these results, all of the </w:t>
      </w:r>
      <w:proofErr w:type="spellStart"/>
      <w:r w:rsidRPr="003942F0">
        <w:rPr>
          <w:rFonts w:ascii="Arial" w:eastAsia="Cambria" w:hAnsi="Arial" w:cs="Arial"/>
        </w:rPr>
        <w:t>Outher</w:t>
      </w:r>
      <w:proofErr w:type="spellEnd"/>
      <w:r w:rsidRPr="003942F0">
        <w:rPr>
          <w:rFonts w:ascii="Arial" w:eastAsia="Cambria" w:hAnsi="Arial" w:cs="Arial"/>
        </w:rPr>
        <w:t xml:space="preserve"> Loading have an AVE value of &gt;0.50 and can be considered that the statement of each of these variables is declared valid </w:t>
      </w:r>
      <w:r w:rsidRPr="003942F0">
        <w:rPr>
          <w:rFonts w:ascii="Arial" w:eastAsia="Cambria" w:hAnsi="Arial" w:cs="Arial"/>
        </w:rPr>
        <w:fldChar w:fldCharType="begin" w:fldLock="1"/>
      </w:r>
      <w:r w:rsidRPr="003942F0">
        <w:rPr>
          <w:rFonts w:ascii="Arial" w:eastAsia="Cambria" w:hAnsi="Arial" w:cs="Arial"/>
        </w:rPr>
        <w:instrText>ADDIN CSL_CITATION {"citationItems":[{"id":"ITEM-1","itemData":{"author":[{"dropping-particle":"","family":"Ghozali","given":"Imam","non-dropping-particle":"","parse-names":false,"suffix":""}],"id":"ITEM-1","issued":{"date-parts":[["2014"]]},"publisher":"Universitas Diponegoro","publisher-place":"Semarang","title":"Structural Equation Modeling Metode Alternatif dengan Partial Least Square (PLS) Edisi 4","type":"book"},"uris":["http://www.mendeley.com/documents/?uuid=b03b7a88-6026-43a5-98a5-466a3795a842"]}],"mendeley":{"formattedCitation":"(Ghozali, 2014)","plainTextFormattedCitation":"(Ghozali, 2014)","previouslyFormattedCitation":"(Ghozali, 2014)"},"properties":{"noteIndex":0},"schema":"https://github.com/citation-style-language/schema/raw/master/csl-citation.json"}</w:instrText>
      </w:r>
      <w:r w:rsidRPr="003942F0">
        <w:rPr>
          <w:rFonts w:ascii="Arial" w:eastAsia="Cambria" w:hAnsi="Arial" w:cs="Arial"/>
        </w:rPr>
        <w:fldChar w:fldCharType="separate"/>
      </w:r>
      <w:r w:rsidRPr="003942F0">
        <w:rPr>
          <w:rFonts w:ascii="Arial" w:eastAsia="Cambria" w:hAnsi="Arial" w:cs="Arial"/>
          <w:noProof/>
        </w:rPr>
        <w:t>(Ghozali, 2014)</w:t>
      </w:r>
      <w:r w:rsidRPr="003942F0">
        <w:rPr>
          <w:rFonts w:ascii="Arial" w:eastAsia="Cambria" w:hAnsi="Arial" w:cs="Arial"/>
        </w:rPr>
        <w:fldChar w:fldCharType="end"/>
      </w:r>
      <w:r w:rsidRPr="003942F0">
        <w:rPr>
          <w:rFonts w:ascii="Arial" w:eastAsia="Cambria" w:hAnsi="Arial" w:cs="Arial"/>
        </w:rPr>
        <w:t>.</w:t>
      </w:r>
    </w:p>
    <w:p w14:paraId="23EA46C1" w14:textId="77777777" w:rsidR="00B57227" w:rsidRDefault="00B57227" w:rsidP="00511A78">
      <w:pPr>
        <w:jc w:val="both"/>
        <w:rPr>
          <w:rFonts w:ascii="Arial" w:eastAsia="Cambria" w:hAnsi="Arial" w:cs="Arial"/>
        </w:rPr>
      </w:pPr>
    </w:p>
    <w:p w14:paraId="0BF38F14" w14:textId="77777777" w:rsidR="00B57227" w:rsidRDefault="00B57227" w:rsidP="00511A78">
      <w:pPr>
        <w:jc w:val="both"/>
        <w:rPr>
          <w:rFonts w:ascii="Arial" w:eastAsia="Cambria" w:hAnsi="Arial" w:cs="Arial"/>
        </w:rPr>
      </w:pPr>
    </w:p>
    <w:p w14:paraId="6D192795" w14:textId="77777777" w:rsidR="003942F0" w:rsidRPr="003942F0" w:rsidRDefault="003942F0" w:rsidP="001B32E3">
      <w:pPr>
        <w:jc w:val="both"/>
        <w:rPr>
          <w:rFonts w:ascii="Arial" w:eastAsia="Cambria" w:hAnsi="Arial" w:cs="Arial"/>
        </w:rPr>
      </w:pPr>
    </w:p>
    <w:p w14:paraId="546375E1" w14:textId="2AF15E6F" w:rsidR="003942F0" w:rsidRDefault="003942F0" w:rsidP="003942F0">
      <w:pPr>
        <w:pStyle w:val="Body"/>
        <w:spacing w:after="0"/>
        <w:rPr>
          <w:rFonts w:ascii="Arial" w:hAnsi="Arial" w:cs="Arial"/>
          <w:b/>
          <w:sz w:val="22"/>
          <w:szCs w:val="22"/>
        </w:rPr>
      </w:pPr>
      <w:r w:rsidRPr="003942F0">
        <w:rPr>
          <w:rFonts w:ascii="Arial" w:hAnsi="Arial" w:cs="Arial"/>
          <w:b/>
          <w:caps/>
          <w:sz w:val="22"/>
          <w:szCs w:val="22"/>
        </w:rPr>
        <w:t xml:space="preserve">3.3 </w:t>
      </w:r>
      <w:r>
        <w:rPr>
          <w:rFonts w:ascii="Arial" w:hAnsi="Arial" w:cs="Arial"/>
          <w:b/>
          <w:sz w:val="22"/>
          <w:szCs w:val="22"/>
        </w:rPr>
        <w:t>Measurement Model Analysis</w:t>
      </w:r>
    </w:p>
    <w:p w14:paraId="0E71F590" w14:textId="77777777" w:rsidR="003942F0" w:rsidRDefault="003942F0" w:rsidP="003942F0">
      <w:pPr>
        <w:pStyle w:val="Body"/>
        <w:spacing w:after="0"/>
        <w:rPr>
          <w:rFonts w:ascii="Arial" w:hAnsi="Arial" w:cs="Arial"/>
          <w:b/>
          <w:sz w:val="22"/>
          <w:szCs w:val="22"/>
        </w:rPr>
      </w:pPr>
    </w:p>
    <w:p w14:paraId="1928796D" w14:textId="77777777" w:rsidR="0038059F" w:rsidRPr="0038059F" w:rsidRDefault="0038059F" w:rsidP="0038059F">
      <w:pPr>
        <w:ind w:firstLine="720"/>
        <w:jc w:val="both"/>
        <w:rPr>
          <w:rFonts w:ascii="Arial" w:eastAsia="Cambria" w:hAnsi="Arial" w:cs="Arial"/>
        </w:rPr>
      </w:pPr>
      <w:r w:rsidRPr="0038059F">
        <w:rPr>
          <w:rFonts w:ascii="Arial" w:eastAsia="Cambria" w:hAnsi="Arial" w:cs="Arial"/>
        </w:rPr>
        <w:t>This evaluation stage of the measurement model includes testing convergent validity, reliability, and discriminant validity. Table 2 shows the results of convergent validity and reliability.</w:t>
      </w:r>
    </w:p>
    <w:p w14:paraId="60362B50" w14:textId="77777777" w:rsidR="0038059F" w:rsidRDefault="0038059F" w:rsidP="003942F0">
      <w:pPr>
        <w:pStyle w:val="Body"/>
        <w:spacing w:after="0"/>
        <w:rPr>
          <w:rFonts w:ascii="Arial" w:hAnsi="Arial" w:cs="Arial"/>
          <w:b/>
          <w:sz w:val="22"/>
          <w:szCs w:val="22"/>
        </w:rPr>
      </w:pPr>
    </w:p>
    <w:p w14:paraId="3239A43F" w14:textId="77777777" w:rsidR="001B32E3" w:rsidRDefault="001B32E3" w:rsidP="001B32E3">
      <w:pPr>
        <w:ind w:left="103" w:right="103"/>
        <w:jc w:val="center"/>
        <w:rPr>
          <w:b/>
          <w:w w:val="95"/>
        </w:rPr>
        <w:sectPr w:rsidR="001B32E3" w:rsidSect="008273B1">
          <w:type w:val="continuous"/>
          <w:pgSz w:w="12240" w:h="15840"/>
          <w:pgMar w:top="1440" w:right="2016" w:bottom="2016" w:left="2016" w:header="720" w:footer="1123" w:gutter="0"/>
          <w:cols w:space="720"/>
          <w:docGrid w:linePitch="272"/>
        </w:sectPr>
      </w:pPr>
    </w:p>
    <w:p w14:paraId="6064A938" w14:textId="77777777" w:rsidR="007C64C8" w:rsidRDefault="007C64C8" w:rsidP="001B32E3">
      <w:pPr>
        <w:ind w:left="103" w:right="103"/>
        <w:jc w:val="center"/>
        <w:rPr>
          <w:b/>
          <w:w w:val="95"/>
        </w:rPr>
      </w:pPr>
    </w:p>
    <w:p w14:paraId="1A525508" w14:textId="4FC8AB69" w:rsidR="001B32E3" w:rsidRPr="004D1017" w:rsidRDefault="001B32E3" w:rsidP="001B32E3">
      <w:pPr>
        <w:ind w:left="103" w:right="103"/>
        <w:jc w:val="center"/>
        <w:rPr>
          <w:b/>
          <w:w w:val="95"/>
        </w:rPr>
      </w:pPr>
      <w:r w:rsidRPr="004D1017">
        <w:rPr>
          <w:b/>
          <w:w w:val="95"/>
        </w:rPr>
        <w:t>Table 2 Validity and Reliability</w:t>
      </w:r>
    </w:p>
    <w:p w14:paraId="6394E1C1" w14:textId="77777777" w:rsidR="001B32E3" w:rsidRPr="004D1017" w:rsidRDefault="001B32E3" w:rsidP="001B32E3">
      <w:pPr>
        <w:spacing w:line="360" w:lineRule="auto"/>
        <w:ind w:left="102" w:right="102"/>
        <w:jc w:val="center"/>
        <w:rPr>
          <w:b/>
          <w:w w:val="95"/>
        </w:rPr>
      </w:pPr>
      <w:r w:rsidRPr="004D1017">
        <w:rPr>
          <w:color w:val="000000"/>
        </w:rPr>
        <w:t>Source: Primary Data, 2025</w:t>
      </w:r>
    </w:p>
    <w:tbl>
      <w:tblPr>
        <w:tblStyle w:val="TableGrid"/>
        <w:tblW w:w="6293"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43"/>
        <w:gridCol w:w="1554"/>
        <w:gridCol w:w="1501"/>
        <w:gridCol w:w="1395"/>
      </w:tblGrid>
      <w:tr w:rsidR="001B32E3" w:rsidRPr="004D1017" w14:paraId="43BC81E0" w14:textId="77777777" w:rsidTr="007C64C8">
        <w:trPr>
          <w:trHeight w:val="107"/>
          <w:jc w:val="center"/>
        </w:trPr>
        <w:tc>
          <w:tcPr>
            <w:tcW w:w="1843" w:type="dxa"/>
            <w:vAlign w:val="center"/>
            <w:hideMark/>
          </w:tcPr>
          <w:p w14:paraId="61A59EC0" w14:textId="77777777" w:rsidR="001B32E3" w:rsidRPr="004D1017" w:rsidRDefault="001B32E3" w:rsidP="00347C4C">
            <w:pPr>
              <w:spacing w:line="276" w:lineRule="auto"/>
              <w:ind w:right="103"/>
              <w:rPr>
                <w:rFonts w:ascii="Cambria" w:hAnsi="Cambria"/>
                <w:b/>
              </w:rPr>
            </w:pPr>
            <w:r w:rsidRPr="004D1017">
              <w:rPr>
                <w:rFonts w:ascii="Cambria" w:hAnsi="Cambria"/>
                <w:b/>
              </w:rPr>
              <w:t>Variable</w:t>
            </w:r>
          </w:p>
        </w:tc>
        <w:tc>
          <w:tcPr>
            <w:tcW w:w="1554" w:type="dxa"/>
            <w:vAlign w:val="center"/>
            <w:hideMark/>
          </w:tcPr>
          <w:p w14:paraId="29C80C56" w14:textId="77777777" w:rsidR="001B32E3" w:rsidRPr="004D1017" w:rsidRDefault="001B32E3" w:rsidP="00347C4C">
            <w:pPr>
              <w:spacing w:line="276" w:lineRule="auto"/>
              <w:ind w:right="103"/>
              <w:jc w:val="center"/>
              <w:rPr>
                <w:rFonts w:ascii="Cambria" w:hAnsi="Cambria"/>
                <w:b/>
              </w:rPr>
            </w:pPr>
            <w:r w:rsidRPr="004D1017">
              <w:rPr>
                <w:rFonts w:ascii="Cambria" w:hAnsi="Cambria"/>
                <w:b/>
              </w:rPr>
              <w:t>Cronbach's Alpha</w:t>
            </w:r>
          </w:p>
        </w:tc>
        <w:tc>
          <w:tcPr>
            <w:tcW w:w="1501" w:type="dxa"/>
            <w:vAlign w:val="center"/>
            <w:hideMark/>
          </w:tcPr>
          <w:p w14:paraId="7A8DF7E2" w14:textId="77777777" w:rsidR="001B32E3" w:rsidRPr="004D1017" w:rsidRDefault="001B32E3" w:rsidP="00347C4C">
            <w:pPr>
              <w:spacing w:line="276" w:lineRule="auto"/>
              <w:ind w:right="103"/>
              <w:jc w:val="center"/>
              <w:rPr>
                <w:rFonts w:ascii="Cambria" w:hAnsi="Cambria"/>
                <w:b/>
              </w:rPr>
            </w:pPr>
            <w:r w:rsidRPr="004D1017">
              <w:rPr>
                <w:rFonts w:ascii="Cambria" w:hAnsi="Cambria"/>
                <w:b/>
              </w:rPr>
              <w:t>Composite Reliability</w:t>
            </w:r>
          </w:p>
        </w:tc>
        <w:tc>
          <w:tcPr>
            <w:tcW w:w="1395" w:type="dxa"/>
            <w:vAlign w:val="center"/>
            <w:hideMark/>
          </w:tcPr>
          <w:p w14:paraId="336BA598" w14:textId="77777777" w:rsidR="001B32E3" w:rsidRPr="004D1017" w:rsidRDefault="001B32E3" w:rsidP="00347C4C">
            <w:pPr>
              <w:spacing w:line="276" w:lineRule="auto"/>
              <w:ind w:right="103"/>
              <w:jc w:val="center"/>
              <w:rPr>
                <w:rFonts w:ascii="Cambria" w:hAnsi="Cambria"/>
                <w:b/>
              </w:rPr>
            </w:pPr>
            <w:r w:rsidRPr="004D1017">
              <w:rPr>
                <w:rFonts w:ascii="Cambria" w:hAnsi="Cambria"/>
                <w:b/>
              </w:rPr>
              <w:t>Average Variance Extracted (AVE)</w:t>
            </w:r>
          </w:p>
        </w:tc>
      </w:tr>
      <w:tr w:rsidR="001B32E3" w:rsidRPr="004D1017" w14:paraId="0D1BBD1B" w14:textId="77777777" w:rsidTr="007C64C8">
        <w:trPr>
          <w:trHeight w:val="34"/>
          <w:jc w:val="center"/>
        </w:trPr>
        <w:tc>
          <w:tcPr>
            <w:tcW w:w="1843" w:type="dxa"/>
            <w:tcBorders>
              <w:bottom w:val="nil"/>
            </w:tcBorders>
            <w:vAlign w:val="center"/>
            <w:hideMark/>
          </w:tcPr>
          <w:p w14:paraId="31CF370E" w14:textId="77777777" w:rsidR="001B32E3" w:rsidRPr="004D1017" w:rsidRDefault="001B32E3" w:rsidP="00347C4C">
            <w:pPr>
              <w:spacing w:line="276" w:lineRule="auto"/>
              <w:ind w:right="103"/>
              <w:rPr>
                <w:rFonts w:ascii="Cambria" w:hAnsi="Cambria"/>
                <w:bCs/>
              </w:rPr>
            </w:pPr>
            <w:r w:rsidRPr="004D1017">
              <w:rPr>
                <w:rFonts w:ascii="Cambria" w:eastAsia="Cambria" w:hAnsi="Cambria" w:cs="Cambria"/>
                <w:i/>
                <w:iCs/>
              </w:rPr>
              <w:t>Organizational Justice</w:t>
            </w:r>
          </w:p>
        </w:tc>
        <w:tc>
          <w:tcPr>
            <w:tcW w:w="1554" w:type="dxa"/>
            <w:tcBorders>
              <w:bottom w:val="nil"/>
            </w:tcBorders>
            <w:hideMark/>
          </w:tcPr>
          <w:p w14:paraId="757FF544"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902</w:t>
            </w:r>
          </w:p>
        </w:tc>
        <w:tc>
          <w:tcPr>
            <w:tcW w:w="1501" w:type="dxa"/>
            <w:tcBorders>
              <w:bottom w:val="nil"/>
            </w:tcBorders>
            <w:hideMark/>
          </w:tcPr>
          <w:p w14:paraId="48F12218"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919</w:t>
            </w:r>
          </w:p>
        </w:tc>
        <w:tc>
          <w:tcPr>
            <w:tcW w:w="1395" w:type="dxa"/>
            <w:tcBorders>
              <w:bottom w:val="nil"/>
            </w:tcBorders>
            <w:hideMark/>
          </w:tcPr>
          <w:p w14:paraId="65B5DE3D"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531</w:t>
            </w:r>
          </w:p>
        </w:tc>
      </w:tr>
      <w:tr w:rsidR="001B32E3" w:rsidRPr="004D1017" w14:paraId="023456AB" w14:textId="77777777" w:rsidTr="007C64C8">
        <w:trPr>
          <w:trHeight w:val="34"/>
          <w:jc w:val="center"/>
        </w:trPr>
        <w:tc>
          <w:tcPr>
            <w:tcW w:w="1843" w:type="dxa"/>
            <w:tcBorders>
              <w:top w:val="nil"/>
              <w:bottom w:val="nil"/>
            </w:tcBorders>
            <w:vAlign w:val="center"/>
            <w:hideMark/>
          </w:tcPr>
          <w:p w14:paraId="7C325A58" w14:textId="77777777" w:rsidR="001B32E3" w:rsidRPr="004D1017" w:rsidRDefault="001B32E3" w:rsidP="00347C4C">
            <w:pPr>
              <w:spacing w:line="276" w:lineRule="auto"/>
              <w:ind w:right="103"/>
              <w:rPr>
                <w:rFonts w:ascii="Cambria" w:hAnsi="Cambria"/>
                <w:bCs/>
              </w:rPr>
            </w:pPr>
            <w:r w:rsidRPr="004D1017">
              <w:rPr>
                <w:rFonts w:ascii="Cambria" w:eastAsia="Cambria" w:hAnsi="Cambria" w:cs="Cambria"/>
                <w:i/>
                <w:iCs/>
              </w:rPr>
              <w:t>Organizational Commitment</w:t>
            </w:r>
          </w:p>
        </w:tc>
        <w:tc>
          <w:tcPr>
            <w:tcW w:w="1554" w:type="dxa"/>
            <w:tcBorders>
              <w:top w:val="nil"/>
              <w:bottom w:val="nil"/>
            </w:tcBorders>
            <w:hideMark/>
          </w:tcPr>
          <w:p w14:paraId="32C0E23F"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819</w:t>
            </w:r>
          </w:p>
        </w:tc>
        <w:tc>
          <w:tcPr>
            <w:tcW w:w="1501" w:type="dxa"/>
            <w:tcBorders>
              <w:top w:val="nil"/>
              <w:bottom w:val="nil"/>
            </w:tcBorders>
            <w:hideMark/>
          </w:tcPr>
          <w:p w14:paraId="2CB46387"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869</w:t>
            </w:r>
          </w:p>
        </w:tc>
        <w:tc>
          <w:tcPr>
            <w:tcW w:w="1395" w:type="dxa"/>
            <w:tcBorders>
              <w:top w:val="nil"/>
              <w:bottom w:val="nil"/>
            </w:tcBorders>
            <w:hideMark/>
          </w:tcPr>
          <w:p w14:paraId="1F5B0750"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526</w:t>
            </w:r>
          </w:p>
        </w:tc>
      </w:tr>
      <w:tr w:rsidR="001B32E3" w:rsidRPr="004D1017" w14:paraId="64480453" w14:textId="77777777" w:rsidTr="007C64C8">
        <w:trPr>
          <w:trHeight w:val="34"/>
          <w:jc w:val="center"/>
        </w:trPr>
        <w:tc>
          <w:tcPr>
            <w:tcW w:w="1843" w:type="dxa"/>
            <w:tcBorders>
              <w:top w:val="nil"/>
              <w:bottom w:val="nil"/>
            </w:tcBorders>
            <w:vAlign w:val="center"/>
            <w:hideMark/>
          </w:tcPr>
          <w:p w14:paraId="2CED7FFD" w14:textId="77777777" w:rsidR="001B32E3" w:rsidRPr="004D1017" w:rsidRDefault="001B32E3" w:rsidP="00347C4C">
            <w:pPr>
              <w:spacing w:line="276" w:lineRule="auto"/>
              <w:ind w:right="103"/>
              <w:rPr>
                <w:rFonts w:ascii="Cambria" w:hAnsi="Cambria"/>
                <w:bCs/>
                <w:i/>
                <w:iCs/>
              </w:rPr>
            </w:pPr>
            <w:r w:rsidRPr="004D1017">
              <w:rPr>
                <w:rFonts w:ascii="Cambria" w:hAnsi="Cambria"/>
                <w:bCs/>
                <w:i/>
                <w:iCs/>
              </w:rPr>
              <w:t>Organizational Citizenship Behavior</w:t>
            </w:r>
          </w:p>
        </w:tc>
        <w:tc>
          <w:tcPr>
            <w:tcW w:w="1554" w:type="dxa"/>
            <w:tcBorders>
              <w:top w:val="nil"/>
              <w:bottom w:val="nil"/>
            </w:tcBorders>
            <w:hideMark/>
          </w:tcPr>
          <w:p w14:paraId="2E53EAA6"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816</w:t>
            </w:r>
          </w:p>
        </w:tc>
        <w:tc>
          <w:tcPr>
            <w:tcW w:w="1501" w:type="dxa"/>
            <w:tcBorders>
              <w:top w:val="nil"/>
              <w:bottom w:val="nil"/>
            </w:tcBorders>
            <w:hideMark/>
          </w:tcPr>
          <w:p w14:paraId="645DB5B3"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867</w:t>
            </w:r>
          </w:p>
        </w:tc>
        <w:tc>
          <w:tcPr>
            <w:tcW w:w="1395" w:type="dxa"/>
            <w:tcBorders>
              <w:top w:val="nil"/>
              <w:bottom w:val="nil"/>
            </w:tcBorders>
            <w:hideMark/>
          </w:tcPr>
          <w:p w14:paraId="7A10743B"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522</w:t>
            </w:r>
          </w:p>
        </w:tc>
      </w:tr>
      <w:tr w:rsidR="001B32E3" w:rsidRPr="004D1017" w14:paraId="518CC76C" w14:textId="77777777" w:rsidTr="007C64C8">
        <w:trPr>
          <w:trHeight w:val="34"/>
          <w:jc w:val="center"/>
        </w:trPr>
        <w:tc>
          <w:tcPr>
            <w:tcW w:w="1843" w:type="dxa"/>
            <w:tcBorders>
              <w:top w:val="nil"/>
            </w:tcBorders>
            <w:vAlign w:val="center"/>
            <w:hideMark/>
          </w:tcPr>
          <w:p w14:paraId="39DADEF6" w14:textId="77777777" w:rsidR="001B32E3" w:rsidRPr="004D1017" w:rsidRDefault="001B32E3" w:rsidP="00347C4C">
            <w:pPr>
              <w:spacing w:line="276" w:lineRule="auto"/>
              <w:ind w:right="103"/>
              <w:rPr>
                <w:rFonts w:ascii="Cambria" w:hAnsi="Cambria"/>
                <w:bCs/>
                <w:i/>
                <w:iCs/>
              </w:rPr>
            </w:pPr>
            <w:r w:rsidRPr="004D1017">
              <w:rPr>
                <w:rFonts w:ascii="Cambria" w:hAnsi="Cambria"/>
                <w:bCs/>
                <w:i/>
                <w:iCs/>
              </w:rPr>
              <w:t>Quality of Work-Life</w:t>
            </w:r>
          </w:p>
        </w:tc>
        <w:tc>
          <w:tcPr>
            <w:tcW w:w="1554" w:type="dxa"/>
            <w:tcBorders>
              <w:top w:val="nil"/>
            </w:tcBorders>
            <w:hideMark/>
          </w:tcPr>
          <w:p w14:paraId="1CA8520B"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811</w:t>
            </w:r>
          </w:p>
        </w:tc>
        <w:tc>
          <w:tcPr>
            <w:tcW w:w="1501" w:type="dxa"/>
            <w:tcBorders>
              <w:top w:val="nil"/>
            </w:tcBorders>
            <w:hideMark/>
          </w:tcPr>
          <w:p w14:paraId="00603F33"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864</w:t>
            </w:r>
          </w:p>
        </w:tc>
        <w:tc>
          <w:tcPr>
            <w:tcW w:w="1395" w:type="dxa"/>
            <w:tcBorders>
              <w:top w:val="nil"/>
            </w:tcBorders>
            <w:hideMark/>
          </w:tcPr>
          <w:p w14:paraId="07653AC8" w14:textId="77777777" w:rsidR="001B32E3" w:rsidRPr="004D1017" w:rsidRDefault="001B32E3" w:rsidP="00347C4C">
            <w:pPr>
              <w:spacing w:line="276" w:lineRule="auto"/>
              <w:ind w:right="103"/>
              <w:jc w:val="center"/>
              <w:rPr>
                <w:rFonts w:ascii="Cambria" w:hAnsi="Cambria"/>
                <w:bCs/>
              </w:rPr>
            </w:pPr>
            <w:r w:rsidRPr="004D1017">
              <w:rPr>
                <w:rFonts w:ascii="Cambria" w:hAnsi="Cambria"/>
              </w:rPr>
              <w:t>0,516</w:t>
            </w:r>
          </w:p>
        </w:tc>
      </w:tr>
    </w:tbl>
    <w:p w14:paraId="685ECCF7" w14:textId="77777777" w:rsidR="007C64C8" w:rsidRDefault="007C64C8" w:rsidP="003942F0">
      <w:pPr>
        <w:pStyle w:val="Body"/>
        <w:spacing w:after="0"/>
        <w:rPr>
          <w:rFonts w:ascii="Arial" w:hAnsi="Arial" w:cs="Arial"/>
          <w:b/>
          <w:sz w:val="22"/>
          <w:szCs w:val="22"/>
        </w:rPr>
        <w:sectPr w:rsidR="007C64C8" w:rsidSect="008273B1">
          <w:type w:val="continuous"/>
          <w:pgSz w:w="12240" w:h="15840"/>
          <w:pgMar w:top="1440" w:right="2016" w:bottom="2016" w:left="2016" w:header="720" w:footer="1123" w:gutter="0"/>
          <w:cols w:space="720"/>
          <w:docGrid w:linePitch="272"/>
        </w:sectPr>
      </w:pPr>
    </w:p>
    <w:p w14:paraId="109D7FE9" w14:textId="29C16C17" w:rsidR="0038059F" w:rsidRDefault="0038059F" w:rsidP="007C64C8">
      <w:pPr>
        <w:ind w:firstLine="720"/>
        <w:jc w:val="both"/>
        <w:rPr>
          <w:rFonts w:ascii="Arial" w:eastAsia="Cambria" w:hAnsi="Arial" w:cs="Arial"/>
        </w:rPr>
      </w:pPr>
      <w:r w:rsidRPr="0038059F">
        <w:rPr>
          <w:rFonts w:ascii="Arial" w:eastAsia="Cambria" w:hAnsi="Arial" w:cs="Arial"/>
        </w:rPr>
        <w:t xml:space="preserve">Convergent validity is achieved with the value </w:t>
      </w:r>
      <w:r w:rsidRPr="0038059F">
        <w:rPr>
          <w:rFonts w:ascii="Arial" w:eastAsia="Cambria" w:hAnsi="Arial" w:cs="Arial"/>
          <w:i/>
          <w:iCs/>
        </w:rPr>
        <w:t>Loading Factor</w:t>
      </w:r>
      <w:r w:rsidRPr="0038059F">
        <w:rPr>
          <w:rFonts w:ascii="Arial" w:eastAsia="Cambria" w:hAnsi="Arial" w:cs="Arial"/>
        </w:rPr>
        <w:t xml:space="preserve"> &gt; 0.6 and AVE &gt; 0.5 </w:t>
      </w:r>
      <w:r w:rsidRPr="0038059F">
        <w:rPr>
          <w:rFonts w:ascii="Arial" w:eastAsia="Cambria" w:hAnsi="Arial" w:cs="Arial"/>
        </w:rPr>
        <w:fldChar w:fldCharType="begin" w:fldLock="1"/>
      </w:r>
      <w:r w:rsidRPr="0038059F">
        <w:rPr>
          <w:rFonts w:ascii="Arial" w:eastAsia="Cambria" w:hAnsi="Arial" w:cs="Arial"/>
        </w:rPr>
        <w:instrText>ADDIN CSL_CITATION {"citationItems":[{"id":"ITEM-1","itemData":{"author":[{"dropping-particle":"","family":"Ghozali","given":"Imam","non-dropping-particle":"","parse-names":false,"suffix":""}],"id":"ITEM-1","issued":{"date-parts":[["2014"]]},"publisher":"Universitas Diponegoro","publisher-place":"Semarang","title":"Structural Equation Modeling Metode Alternatif dengan Partial Least Square (PLS) Edisi 4","type":"book"},"uris":["http://www.mendeley.com/documents/?uuid=b03b7a88-6026-43a5-98a5-466a3795a842"]}],"mendeley":{"formattedCitation":"(Ghozali, 2014)","plainTextFormattedCitation":"(Ghozali, 2014)","previouslyFormattedCitation":"(Ghozali, 2014)"},"properties":{"noteIndex":0},"schema":"https://github.com/citation-style-language/schema/raw/master/csl-citation.json"}</w:instrText>
      </w:r>
      <w:r w:rsidRPr="0038059F">
        <w:rPr>
          <w:rFonts w:ascii="Arial" w:eastAsia="Cambria" w:hAnsi="Arial" w:cs="Arial"/>
        </w:rPr>
        <w:fldChar w:fldCharType="separate"/>
      </w:r>
      <w:r w:rsidRPr="0038059F">
        <w:rPr>
          <w:rFonts w:ascii="Arial" w:eastAsia="Cambria" w:hAnsi="Arial" w:cs="Arial"/>
          <w:noProof/>
        </w:rPr>
        <w:t>(Ghozali, 2014)</w:t>
      </w:r>
      <w:r w:rsidRPr="0038059F">
        <w:rPr>
          <w:rFonts w:ascii="Arial" w:eastAsia="Cambria" w:hAnsi="Arial" w:cs="Arial"/>
        </w:rPr>
        <w:fldChar w:fldCharType="end"/>
      </w:r>
      <w:r w:rsidRPr="0038059F">
        <w:rPr>
          <w:rFonts w:ascii="Arial" w:eastAsia="Cambria" w:hAnsi="Arial" w:cs="Arial"/>
        </w:rPr>
        <w:t xml:space="preserve">. After evaluating and sorting out a number of indicators that have a value </w:t>
      </w:r>
      <w:r w:rsidRPr="0038059F">
        <w:rPr>
          <w:rFonts w:ascii="Arial" w:eastAsia="Cambria" w:hAnsi="Arial" w:cs="Arial"/>
          <w:i/>
          <w:iCs/>
        </w:rPr>
        <w:t>Loading Factor</w:t>
      </w:r>
      <w:r w:rsidRPr="0038059F">
        <w:rPr>
          <w:rFonts w:ascii="Arial" w:eastAsia="Cambria" w:hAnsi="Arial" w:cs="Arial"/>
        </w:rPr>
        <w:t xml:space="preserve"> &lt;0.6, the rest of the indicator has a value of &gt; 0.6 so that it can be declared valid. In addition, all Composite Reliability and Cronbach's alpha values are at &gt; 0.70, indicating good reliability for each variable</w:t>
      </w:r>
    </w:p>
    <w:p w14:paraId="443076E6" w14:textId="77777777" w:rsidR="008877BC" w:rsidRDefault="008877BC" w:rsidP="007C64C8">
      <w:pPr>
        <w:ind w:firstLine="720"/>
        <w:jc w:val="both"/>
        <w:rPr>
          <w:rFonts w:ascii="Arial" w:eastAsia="Cambria" w:hAnsi="Arial" w:cs="Arial"/>
        </w:rPr>
      </w:pPr>
    </w:p>
    <w:p w14:paraId="7BCA7E0F" w14:textId="77777777" w:rsidR="007C64C8" w:rsidRDefault="007C64C8" w:rsidP="007C64C8">
      <w:pPr>
        <w:jc w:val="both"/>
        <w:rPr>
          <w:rFonts w:ascii="Arial" w:eastAsia="Cambria" w:hAnsi="Arial" w:cs="Arial"/>
        </w:rPr>
      </w:pPr>
    </w:p>
    <w:p w14:paraId="25C54BB3" w14:textId="77777777" w:rsidR="008877BC" w:rsidRDefault="008877BC" w:rsidP="007C64C8">
      <w:pPr>
        <w:ind w:left="103" w:right="103"/>
        <w:jc w:val="center"/>
        <w:rPr>
          <w:b/>
          <w:w w:val="95"/>
        </w:rPr>
        <w:sectPr w:rsidR="008877BC" w:rsidSect="008273B1">
          <w:type w:val="continuous"/>
          <w:pgSz w:w="12240" w:h="15840"/>
          <w:pgMar w:top="1440" w:right="2016" w:bottom="2016" w:left="2016" w:header="720" w:footer="1123" w:gutter="0"/>
          <w:cols w:space="720"/>
          <w:docGrid w:linePitch="272"/>
        </w:sectPr>
      </w:pPr>
    </w:p>
    <w:p w14:paraId="05353CB2" w14:textId="77777777" w:rsidR="008877BC" w:rsidRDefault="008877BC" w:rsidP="007C64C8">
      <w:pPr>
        <w:ind w:left="103" w:right="103"/>
        <w:jc w:val="center"/>
        <w:rPr>
          <w:b/>
          <w:w w:val="95"/>
        </w:rPr>
      </w:pPr>
    </w:p>
    <w:p w14:paraId="7FBEC41A" w14:textId="66662758" w:rsidR="007C64C8" w:rsidRPr="004D1017" w:rsidRDefault="007C64C8" w:rsidP="007C64C8">
      <w:pPr>
        <w:ind w:left="103" w:right="103"/>
        <w:jc w:val="center"/>
        <w:rPr>
          <w:b/>
          <w:w w:val="95"/>
        </w:rPr>
      </w:pPr>
      <w:r w:rsidRPr="004D1017">
        <w:rPr>
          <w:b/>
          <w:w w:val="95"/>
        </w:rPr>
        <w:t>Table 3 Discriminating Validity: Fornell-Larcker</w:t>
      </w:r>
    </w:p>
    <w:p w14:paraId="547625EF" w14:textId="77777777" w:rsidR="007C64C8" w:rsidRPr="004D1017" w:rsidRDefault="007C64C8" w:rsidP="007C64C8">
      <w:pPr>
        <w:spacing w:line="360" w:lineRule="auto"/>
        <w:ind w:left="102" w:right="102"/>
        <w:jc w:val="center"/>
        <w:rPr>
          <w:b/>
          <w:w w:val="95"/>
        </w:rPr>
      </w:pPr>
      <w:r w:rsidRPr="004D1017">
        <w:rPr>
          <w:color w:val="000000"/>
        </w:rPr>
        <w:t>Source: Primary Data, 2025</w:t>
      </w:r>
    </w:p>
    <w:tbl>
      <w:tblPr>
        <w:tblStyle w:val="TableGrid"/>
        <w:tblW w:w="3460"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08"/>
        <w:gridCol w:w="892"/>
        <w:gridCol w:w="892"/>
        <w:gridCol w:w="892"/>
        <w:gridCol w:w="892"/>
      </w:tblGrid>
      <w:tr w:rsidR="007C64C8" w:rsidRPr="004D1017" w14:paraId="1D21C5C5" w14:textId="77777777" w:rsidTr="007C64C8">
        <w:trPr>
          <w:trHeight w:val="217"/>
          <w:jc w:val="center"/>
        </w:trPr>
        <w:tc>
          <w:tcPr>
            <w:tcW w:w="1120" w:type="dxa"/>
            <w:vAlign w:val="center"/>
            <w:hideMark/>
          </w:tcPr>
          <w:p w14:paraId="539A31D7" w14:textId="77777777" w:rsidR="007C64C8" w:rsidRPr="004D1017" w:rsidRDefault="007C64C8" w:rsidP="00347C4C">
            <w:pPr>
              <w:spacing w:line="276" w:lineRule="auto"/>
              <w:ind w:right="103"/>
              <w:rPr>
                <w:rFonts w:ascii="Cambria" w:hAnsi="Cambria"/>
                <w:b/>
              </w:rPr>
            </w:pPr>
            <w:r w:rsidRPr="004D1017">
              <w:rPr>
                <w:rFonts w:ascii="Cambria" w:hAnsi="Cambria"/>
                <w:b/>
              </w:rPr>
              <w:t>Variable</w:t>
            </w:r>
          </w:p>
        </w:tc>
        <w:tc>
          <w:tcPr>
            <w:tcW w:w="585" w:type="dxa"/>
            <w:vAlign w:val="center"/>
            <w:hideMark/>
          </w:tcPr>
          <w:p w14:paraId="5D76F426"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OJ</w:t>
            </w:r>
          </w:p>
        </w:tc>
        <w:tc>
          <w:tcPr>
            <w:tcW w:w="585" w:type="dxa"/>
            <w:vAlign w:val="center"/>
            <w:hideMark/>
          </w:tcPr>
          <w:p w14:paraId="378136FD"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OC</w:t>
            </w:r>
          </w:p>
        </w:tc>
        <w:tc>
          <w:tcPr>
            <w:tcW w:w="585" w:type="dxa"/>
            <w:vAlign w:val="center"/>
            <w:hideMark/>
          </w:tcPr>
          <w:p w14:paraId="732751F0"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OCB</w:t>
            </w:r>
          </w:p>
        </w:tc>
        <w:tc>
          <w:tcPr>
            <w:tcW w:w="585" w:type="dxa"/>
            <w:vAlign w:val="center"/>
          </w:tcPr>
          <w:p w14:paraId="467F4FB6" w14:textId="77777777" w:rsidR="007C64C8" w:rsidRPr="004D1017" w:rsidRDefault="007C64C8" w:rsidP="00347C4C">
            <w:pPr>
              <w:spacing w:line="276" w:lineRule="auto"/>
              <w:ind w:right="103"/>
              <w:jc w:val="center"/>
              <w:rPr>
                <w:rFonts w:ascii="Cambria" w:hAnsi="Cambria"/>
                <w:b/>
              </w:rPr>
            </w:pPr>
            <w:r w:rsidRPr="004D1017">
              <w:rPr>
                <w:rFonts w:ascii="Cambria" w:hAnsi="Cambria"/>
                <w:b/>
              </w:rPr>
              <w:t>QWL</w:t>
            </w:r>
          </w:p>
        </w:tc>
      </w:tr>
      <w:tr w:rsidR="007C64C8" w:rsidRPr="004D1017" w14:paraId="368F76DC" w14:textId="77777777" w:rsidTr="007C64C8">
        <w:trPr>
          <w:trHeight w:val="72"/>
          <w:jc w:val="center"/>
        </w:trPr>
        <w:tc>
          <w:tcPr>
            <w:tcW w:w="1120" w:type="dxa"/>
            <w:tcBorders>
              <w:bottom w:val="nil"/>
            </w:tcBorders>
            <w:vAlign w:val="center"/>
            <w:hideMark/>
          </w:tcPr>
          <w:p w14:paraId="33ACE970" w14:textId="77777777" w:rsidR="007C64C8" w:rsidRPr="004D1017" w:rsidRDefault="007C64C8" w:rsidP="00347C4C">
            <w:pPr>
              <w:spacing w:line="276" w:lineRule="auto"/>
              <w:ind w:right="103"/>
              <w:rPr>
                <w:rFonts w:ascii="Cambria" w:hAnsi="Cambria"/>
                <w:bCs/>
              </w:rPr>
            </w:pPr>
            <w:r w:rsidRPr="004D1017">
              <w:rPr>
                <w:rFonts w:ascii="Cambria" w:eastAsia="Cambria" w:hAnsi="Cambria" w:cs="Cambria"/>
                <w:i/>
                <w:iCs/>
              </w:rPr>
              <w:t>Organizational Justice</w:t>
            </w:r>
          </w:p>
        </w:tc>
        <w:tc>
          <w:tcPr>
            <w:tcW w:w="585" w:type="dxa"/>
            <w:tcBorders>
              <w:bottom w:val="nil"/>
            </w:tcBorders>
            <w:hideMark/>
          </w:tcPr>
          <w:p w14:paraId="0B84437C" w14:textId="77777777" w:rsidR="007C64C8" w:rsidRPr="004D1017" w:rsidRDefault="007C64C8" w:rsidP="00347C4C">
            <w:pPr>
              <w:spacing w:line="276" w:lineRule="auto"/>
              <w:ind w:right="103"/>
              <w:jc w:val="center"/>
              <w:rPr>
                <w:rFonts w:ascii="Cambria" w:hAnsi="Cambria"/>
                <w:b/>
                <w:bCs/>
              </w:rPr>
            </w:pPr>
            <w:r w:rsidRPr="004D1017">
              <w:rPr>
                <w:rFonts w:ascii="Cambria" w:hAnsi="Cambria"/>
                <w:b/>
                <w:bCs/>
              </w:rPr>
              <w:t>0,729</w:t>
            </w:r>
          </w:p>
        </w:tc>
        <w:tc>
          <w:tcPr>
            <w:tcW w:w="585" w:type="dxa"/>
            <w:tcBorders>
              <w:bottom w:val="nil"/>
            </w:tcBorders>
          </w:tcPr>
          <w:p w14:paraId="6C1D9EB2" w14:textId="77777777" w:rsidR="007C64C8" w:rsidRPr="004D1017" w:rsidRDefault="007C64C8" w:rsidP="00347C4C">
            <w:pPr>
              <w:spacing w:line="276" w:lineRule="auto"/>
              <w:ind w:right="103"/>
              <w:jc w:val="center"/>
              <w:rPr>
                <w:rFonts w:ascii="Cambria" w:hAnsi="Cambria"/>
                <w:bCs/>
              </w:rPr>
            </w:pPr>
          </w:p>
        </w:tc>
        <w:tc>
          <w:tcPr>
            <w:tcW w:w="585" w:type="dxa"/>
            <w:tcBorders>
              <w:bottom w:val="nil"/>
            </w:tcBorders>
          </w:tcPr>
          <w:p w14:paraId="475E0AC6" w14:textId="77777777" w:rsidR="007C64C8" w:rsidRPr="004D1017" w:rsidRDefault="007C64C8" w:rsidP="00347C4C">
            <w:pPr>
              <w:spacing w:line="276" w:lineRule="auto"/>
              <w:ind w:right="103"/>
              <w:jc w:val="center"/>
              <w:rPr>
                <w:rFonts w:ascii="Cambria" w:hAnsi="Cambria"/>
                <w:bCs/>
              </w:rPr>
            </w:pPr>
          </w:p>
        </w:tc>
        <w:tc>
          <w:tcPr>
            <w:tcW w:w="585" w:type="dxa"/>
            <w:tcBorders>
              <w:bottom w:val="nil"/>
            </w:tcBorders>
            <w:vAlign w:val="center"/>
          </w:tcPr>
          <w:p w14:paraId="7DD02E5C" w14:textId="77777777" w:rsidR="007C64C8" w:rsidRPr="004D1017" w:rsidRDefault="007C64C8" w:rsidP="00347C4C">
            <w:pPr>
              <w:spacing w:line="276" w:lineRule="auto"/>
              <w:ind w:right="103"/>
              <w:jc w:val="center"/>
              <w:rPr>
                <w:rFonts w:ascii="Cambria" w:hAnsi="Cambria"/>
              </w:rPr>
            </w:pPr>
          </w:p>
        </w:tc>
      </w:tr>
      <w:tr w:rsidR="007C64C8" w:rsidRPr="004D1017" w14:paraId="35F9329D" w14:textId="77777777" w:rsidTr="007C64C8">
        <w:trPr>
          <w:trHeight w:val="72"/>
          <w:jc w:val="center"/>
        </w:trPr>
        <w:tc>
          <w:tcPr>
            <w:tcW w:w="1120" w:type="dxa"/>
            <w:tcBorders>
              <w:top w:val="nil"/>
              <w:bottom w:val="nil"/>
            </w:tcBorders>
            <w:vAlign w:val="center"/>
            <w:hideMark/>
          </w:tcPr>
          <w:p w14:paraId="38CF9E14" w14:textId="77777777" w:rsidR="007C64C8" w:rsidRPr="004D1017" w:rsidRDefault="007C64C8" w:rsidP="00347C4C">
            <w:pPr>
              <w:spacing w:line="276" w:lineRule="auto"/>
              <w:ind w:right="103"/>
              <w:rPr>
                <w:rFonts w:ascii="Cambria" w:hAnsi="Cambria"/>
                <w:bCs/>
              </w:rPr>
            </w:pPr>
            <w:r w:rsidRPr="004D1017">
              <w:rPr>
                <w:rFonts w:ascii="Cambria" w:eastAsia="Cambria" w:hAnsi="Cambria" w:cs="Cambria"/>
                <w:i/>
                <w:iCs/>
              </w:rPr>
              <w:t>Organizational Commitment</w:t>
            </w:r>
          </w:p>
        </w:tc>
        <w:tc>
          <w:tcPr>
            <w:tcW w:w="585" w:type="dxa"/>
            <w:tcBorders>
              <w:top w:val="nil"/>
              <w:bottom w:val="nil"/>
            </w:tcBorders>
            <w:hideMark/>
          </w:tcPr>
          <w:p w14:paraId="0FF03C09" w14:textId="77777777" w:rsidR="007C64C8" w:rsidRPr="004D1017" w:rsidRDefault="007C64C8" w:rsidP="00347C4C">
            <w:pPr>
              <w:spacing w:line="276" w:lineRule="auto"/>
              <w:ind w:right="103"/>
              <w:jc w:val="center"/>
              <w:rPr>
                <w:rFonts w:ascii="Cambria" w:hAnsi="Cambria"/>
                <w:bCs/>
              </w:rPr>
            </w:pPr>
            <w:r w:rsidRPr="004D1017">
              <w:rPr>
                <w:rFonts w:ascii="Cambria" w:hAnsi="Cambria"/>
              </w:rPr>
              <w:t>0,616</w:t>
            </w:r>
          </w:p>
        </w:tc>
        <w:tc>
          <w:tcPr>
            <w:tcW w:w="585" w:type="dxa"/>
            <w:tcBorders>
              <w:top w:val="nil"/>
              <w:bottom w:val="nil"/>
            </w:tcBorders>
          </w:tcPr>
          <w:p w14:paraId="0E3BE5C9" w14:textId="77777777" w:rsidR="007C64C8" w:rsidRPr="004D1017" w:rsidRDefault="007C64C8" w:rsidP="00347C4C">
            <w:pPr>
              <w:spacing w:line="276" w:lineRule="auto"/>
              <w:ind w:right="103"/>
              <w:jc w:val="center"/>
              <w:rPr>
                <w:rFonts w:ascii="Cambria" w:hAnsi="Cambria"/>
                <w:b/>
                <w:bCs/>
              </w:rPr>
            </w:pPr>
            <w:r w:rsidRPr="004D1017">
              <w:rPr>
                <w:rFonts w:ascii="Cambria" w:hAnsi="Cambria"/>
                <w:b/>
                <w:bCs/>
              </w:rPr>
              <w:t>0,726</w:t>
            </w:r>
          </w:p>
        </w:tc>
        <w:tc>
          <w:tcPr>
            <w:tcW w:w="585" w:type="dxa"/>
            <w:tcBorders>
              <w:top w:val="nil"/>
              <w:bottom w:val="nil"/>
            </w:tcBorders>
          </w:tcPr>
          <w:p w14:paraId="2AEB128F" w14:textId="77777777" w:rsidR="007C64C8" w:rsidRPr="004D1017" w:rsidRDefault="007C64C8" w:rsidP="00347C4C">
            <w:pPr>
              <w:spacing w:line="276" w:lineRule="auto"/>
              <w:ind w:right="103"/>
              <w:jc w:val="center"/>
              <w:rPr>
                <w:rFonts w:ascii="Cambria" w:hAnsi="Cambria"/>
                <w:bCs/>
              </w:rPr>
            </w:pPr>
          </w:p>
        </w:tc>
        <w:tc>
          <w:tcPr>
            <w:tcW w:w="585" w:type="dxa"/>
            <w:tcBorders>
              <w:top w:val="nil"/>
              <w:bottom w:val="nil"/>
            </w:tcBorders>
            <w:vAlign w:val="center"/>
          </w:tcPr>
          <w:p w14:paraId="1733B6D1" w14:textId="77777777" w:rsidR="007C64C8" w:rsidRPr="004D1017" w:rsidRDefault="007C64C8" w:rsidP="00347C4C">
            <w:pPr>
              <w:spacing w:line="276" w:lineRule="auto"/>
              <w:ind w:right="103"/>
              <w:jc w:val="center"/>
              <w:rPr>
                <w:rFonts w:ascii="Cambria" w:hAnsi="Cambria"/>
              </w:rPr>
            </w:pPr>
          </w:p>
        </w:tc>
      </w:tr>
      <w:tr w:rsidR="007C64C8" w:rsidRPr="004D1017" w14:paraId="6FE28CBB" w14:textId="77777777" w:rsidTr="007C64C8">
        <w:trPr>
          <w:trHeight w:val="72"/>
          <w:jc w:val="center"/>
        </w:trPr>
        <w:tc>
          <w:tcPr>
            <w:tcW w:w="1120" w:type="dxa"/>
            <w:tcBorders>
              <w:top w:val="nil"/>
              <w:bottom w:val="nil"/>
            </w:tcBorders>
            <w:vAlign w:val="center"/>
            <w:hideMark/>
          </w:tcPr>
          <w:p w14:paraId="34177DD6" w14:textId="77777777" w:rsidR="007C64C8" w:rsidRPr="004D1017" w:rsidRDefault="007C64C8" w:rsidP="00347C4C">
            <w:pPr>
              <w:spacing w:line="276" w:lineRule="auto"/>
              <w:ind w:right="103"/>
              <w:rPr>
                <w:rFonts w:ascii="Cambria" w:hAnsi="Cambria"/>
                <w:bCs/>
                <w:i/>
                <w:iCs/>
              </w:rPr>
            </w:pPr>
            <w:r w:rsidRPr="004D1017">
              <w:rPr>
                <w:rFonts w:ascii="Cambria" w:hAnsi="Cambria"/>
                <w:bCs/>
                <w:i/>
                <w:iCs/>
              </w:rPr>
              <w:t>Organizational Citizenship Behavior</w:t>
            </w:r>
          </w:p>
        </w:tc>
        <w:tc>
          <w:tcPr>
            <w:tcW w:w="585" w:type="dxa"/>
            <w:tcBorders>
              <w:top w:val="nil"/>
              <w:bottom w:val="nil"/>
            </w:tcBorders>
            <w:hideMark/>
          </w:tcPr>
          <w:p w14:paraId="04435B8E" w14:textId="77777777" w:rsidR="007C64C8" w:rsidRPr="004D1017" w:rsidRDefault="007C64C8" w:rsidP="00347C4C">
            <w:pPr>
              <w:spacing w:line="276" w:lineRule="auto"/>
              <w:ind w:right="103"/>
              <w:jc w:val="center"/>
              <w:rPr>
                <w:rFonts w:ascii="Cambria" w:hAnsi="Cambria"/>
                <w:bCs/>
              </w:rPr>
            </w:pPr>
            <w:r w:rsidRPr="004D1017">
              <w:rPr>
                <w:rFonts w:ascii="Cambria" w:hAnsi="Cambria"/>
              </w:rPr>
              <w:t>0,696</w:t>
            </w:r>
          </w:p>
        </w:tc>
        <w:tc>
          <w:tcPr>
            <w:tcW w:w="585" w:type="dxa"/>
            <w:tcBorders>
              <w:top w:val="nil"/>
              <w:bottom w:val="nil"/>
            </w:tcBorders>
          </w:tcPr>
          <w:p w14:paraId="271BFDC6" w14:textId="77777777" w:rsidR="007C64C8" w:rsidRPr="004D1017" w:rsidRDefault="007C64C8" w:rsidP="00347C4C">
            <w:pPr>
              <w:spacing w:line="276" w:lineRule="auto"/>
              <w:ind w:right="103"/>
              <w:jc w:val="center"/>
              <w:rPr>
                <w:rFonts w:ascii="Cambria" w:hAnsi="Cambria"/>
                <w:bCs/>
              </w:rPr>
            </w:pPr>
            <w:r w:rsidRPr="004D1017">
              <w:rPr>
                <w:rFonts w:ascii="Cambria" w:hAnsi="Cambria"/>
              </w:rPr>
              <w:t>0,690</w:t>
            </w:r>
          </w:p>
        </w:tc>
        <w:tc>
          <w:tcPr>
            <w:tcW w:w="585" w:type="dxa"/>
            <w:tcBorders>
              <w:top w:val="nil"/>
              <w:bottom w:val="nil"/>
            </w:tcBorders>
          </w:tcPr>
          <w:p w14:paraId="77E36EB1" w14:textId="77777777" w:rsidR="007C64C8" w:rsidRPr="004D1017" w:rsidRDefault="007C64C8" w:rsidP="00347C4C">
            <w:pPr>
              <w:spacing w:line="276" w:lineRule="auto"/>
              <w:ind w:right="103"/>
              <w:jc w:val="center"/>
              <w:rPr>
                <w:rFonts w:ascii="Cambria" w:hAnsi="Cambria"/>
                <w:b/>
                <w:bCs/>
              </w:rPr>
            </w:pPr>
            <w:r w:rsidRPr="004D1017">
              <w:rPr>
                <w:rFonts w:ascii="Cambria" w:hAnsi="Cambria"/>
                <w:b/>
                <w:bCs/>
              </w:rPr>
              <w:t>0,723</w:t>
            </w:r>
          </w:p>
        </w:tc>
        <w:tc>
          <w:tcPr>
            <w:tcW w:w="585" w:type="dxa"/>
            <w:tcBorders>
              <w:top w:val="nil"/>
              <w:bottom w:val="nil"/>
            </w:tcBorders>
            <w:vAlign w:val="center"/>
          </w:tcPr>
          <w:p w14:paraId="6B1A6D5E" w14:textId="77777777" w:rsidR="007C64C8" w:rsidRPr="004D1017" w:rsidRDefault="007C64C8" w:rsidP="00347C4C">
            <w:pPr>
              <w:spacing w:line="276" w:lineRule="auto"/>
              <w:ind w:right="103"/>
              <w:jc w:val="center"/>
              <w:rPr>
                <w:rFonts w:ascii="Cambria" w:hAnsi="Cambria"/>
              </w:rPr>
            </w:pPr>
          </w:p>
        </w:tc>
      </w:tr>
      <w:tr w:rsidR="007C64C8" w:rsidRPr="004D1017" w14:paraId="48C59AF3" w14:textId="77777777" w:rsidTr="007C64C8">
        <w:trPr>
          <w:trHeight w:val="72"/>
          <w:jc w:val="center"/>
        </w:trPr>
        <w:tc>
          <w:tcPr>
            <w:tcW w:w="1120" w:type="dxa"/>
            <w:tcBorders>
              <w:top w:val="nil"/>
            </w:tcBorders>
            <w:vAlign w:val="center"/>
            <w:hideMark/>
          </w:tcPr>
          <w:p w14:paraId="613DDD30" w14:textId="77777777" w:rsidR="007C64C8" w:rsidRPr="004D1017" w:rsidRDefault="007C64C8" w:rsidP="00347C4C">
            <w:pPr>
              <w:spacing w:line="276" w:lineRule="auto"/>
              <w:ind w:right="103"/>
              <w:rPr>
                <w:rFonts w:ascii="Cambria" w:hAnsi="Cambria"/>
                <w:bCs/>
                <w:i/>
                <w:iCs/>
              </w:rPr>
            </w:pPr>
            <w:r w:rsidRPr="004D1017">
              <w:rPr>
                <w:rFonts w:ascii="Cambria" w:hAnsi="Cambria"/>
                <w:bCs/>
                <w:i/>
                <w:iCs/>
              </w:rPr>
              <w:lastRenderedPageBreak/>
              <w:t>Quality of Work-Life</w:t>
            </w:r>
          </w:p>
        </w:tc>
        <w:tc>
          <w:tcPr>
            <w:tcW w:w="585" w:type="dxa"/>
            <w:tcBorders>
              <w:top w:val="nil"/>
            </w:tcBorders>
            <w:hideMark/>
          </w:tcPr>
          <w:p w14:paraId="1D5B7300" w14:textId="77777777" w:rsidR="007C64C8" w:rsidRPr="004D1017" w:rsidRDefault="007C64C8" w:rsidP="00347C4C">
            <w:pPr>
              <w:spacing w:line="276" w:lineRule="auto"/>
              <w:ind w:right="103"/>
              <w:jc w:val="center"/>
              <w:rPr>
                <w:rFonts w:ascii="Cambria" w:hAnsi="Cambria"/>
                <w:bCs/>
              </w:rPr>
            </w:pPr>
            <w:r w:rsidRPr="004D1017">
              <w:rPr>
                <w:rFonts w:ascii="Cambria" w:hAnsi="Cambria"/>
              </w:rPr>
              <w:t>0,750</w:t>
            </w:r>
          </w:p>
        </w:tc>
        <w:tc>
          <w:tcPr>
            <w:tcW w:w="585" w:type="dxa"/>
            <w:tcBorders>
              <w:top w:val="nil"/>
            </w:tcBorders>
          </w:tcPr>
          <w:p w14:paraId="58578471" w14:textId="77777777" w:rsidR="007C64C8" w:rsidRPr="004D1017" w:rsidRDefault="007C64C8" w:rsidP="00347C4C">
            <w:pPr>
              <w:spacing w:line="276" w:lineRule="auto"/>
              <w:ind w:right="103"/>
              <w:jc w:val="center"/>
              <w:rPr>
                <w:rFonts w:ascii="Cambria" w:hAnsi="Cambria"/>
                <w:bCs/>
              </w:rPr>
            </w:pPr>
            <w:r w:rsidRPr="004D1017">
              <w:rPr>
                <w:rFonts w:ascii="Cambria" w:hAnsi="Cambria"/>
              </w:rPr>
              <w:t>0,679</w:t>
            </w:r>
          </w:p>
        </w:tc>
        <w:tc>
          <w:tcPr>
            <w:tcW w:w="585" w:type="dxa"/>
            <w:tcBorders>
              <w:top w:val="nil"/>
            </w:tcBorders>
          </w:tcPr>
          <w:p w14:paraId="3080BACB" w14:textId="77777777" w:rsidR="007C64C8" w:rsidRPr="004D1017" w:rsidRDefault="007C64C8" w:rsidP="00347C4C">
            <w:pPr>
              <w:spacing w:line="276" w:lineRule="auto"/>
              <w:ind w:right="103"/>
              <w:jc w:val="center"/>
              <w:rPr>
                <w:rFonts w:ascii="Cambria" w:hAnsi="Cambria"/>
                <w:bCs/>
              </w:rPr>
            </w:pPr>
            <w:r w:rsidRPr="004D1017">
              <w:rPr>
                <w:rFonts w:ascii="Cambria" w:hAnsi="Cambria"/>
              </w:rPr>
              <w:t>0,702</w:t>
            </w:r>
          </w:p>
        </w:tc>
        <w:tc>
          <w:tcPr>
            <w:tcW w:w="585" w:type="dxa"/>
            <w:tcBorders>
              <w:top w:val="nil"/>
            </w:tcBorders>
            <w:vAlign w:val="center"/>
          </w:tcPr>
          <w:p w14:paraId="558ACC1F" w14:textId="77777777" w:rsidR="007C64C8" w:rsidRPr="004D1017" w:rsidRDefault="007C64C8" w:rsidP="00347C4C">
            <w:pPr>
              <w:spacing w:line="276" w:lineRule="auto"/>
              <w:ind w:right="103"/>
              <w:jc w:val="center"/>
              <w:rPr>
                <w:rFonts w:ascii="Cambria" w:hAnsi="Cambria"/>
                <w:b/>
                <w:bCs/>
              </w:rPr>
            </w:pPr>
            <w:r w:rsidRPr="004D1017">
              <w:rPr>
                <w:rFonts w:ascii="Cambria" w:hAnsi="Cambria"/>
                <w:b/>
                <w:bCs/>
              </w:rPr>
              <w:t>0,718</w:t>
            </w:r>
          </w:p>
        </w:tc>
      </w:tr>
    </w:tbl>
    <w:p w14:paraId="1CF5CD39" w14:textId="77777777" w:rsidR="008877BC" w:rsidRDefault="008877BC" w:rsidP="008877BC">
      <w:pPr>
        <w:jc w:val="both"/>
        <w:rPr>
          <w:rFonts w:ascii="Arial" w:eastAsia="Cambria" w:hAnsi="Arial" w:cs="Arial"/>
        </w:rPr>
        <w:sectPr w:rsidR="008877BC" w:rsidSect="008273B1">
          <w:type w:val="continuous"/>
          <w:pgSz w:w="12240" w:h="15840"/>
          <w:pgMar w:top="1440" w:right="2016" w:bottom="2016" w:left="2016" w:header="720" w:footer="1123" w:gutter="0"/>
          <w:cols w:space="720"/>
          <w:docGrid w:linePitch="272"/>
        </w:sectPr>
      </w:pPr>
    </w:p>
    <w:p w14:paraId="3ED77A25" w14:textId="77777777" w:rsidR="0029422F" w:rsidRDefault="0029422F" w:rsidP="008877BC">
      <w:pPr>
        <w:ind w:firstLine="720"/>
        <w:jc w:val="both"/>
        <w:rPr>
          <w:rFonts w:ascii="Arial" w:eastAsia="Cambria" w:hAnsi="Arial" w:cs="Arial"/>
        </w:rPr>
      </w:pPr>
    </w:p>
    <w:p w14:paraId="7FBF421E" w14:textId="0A24BF9C" w:rsidR="0038059F" w:rsidRPr="0038059F" w:rsidRDefault="0038059F" w:rsidP="008877BC">
      <w:pPr>
        <w:ind w:firstLine="720"/>
        <w:jc w:val="both"/>
        <w:rPr>
          <w:rFonts w:ascii="Arial" w:eastAsia="Cambria" w:hAnsi="Arial" w:cs="Arial"/>
        </w:rPr>
      </w:pPr>
      <w:r w:rsidRPr="0038059F">
        <w:rPr>
          <w:rFonts w:ascii="Arial" w:eastAsia="Cambria" w:hAnsi="Arial" w:cs="Arial"/>
        </w:rPr>
        <w:t>Table 3 shows that the Fornell-Larcker criteria have been well met, which is characterized by a higher value of the square root of AVE on the diagonal than with any other value for each variable.</w:t>
      </w:r>
    </w:p>
    <w:p w14:paraId="7E82A9E5" w14:textId="77777777" w:rsidR="00505F06" w:rsidRDefault="00505F06" w:rsidP="00441B6F">
      <w:pPr>
        <w:pStyle w:val="Body"/>
        <w:spacing w:after="0"/>
        <w:rPr>
          <w:rFonts w:ascii="Arial" w:hAnsi="Arial" w:cs="Arial"/>
        </w:rPr>
      </w:pPr>
    </w:p>
    <w:p w14:paraId="67402B66" w14:textId="77777777" w:rsidR="008877BC" w:rsidRDefault="008877BC" w:rsidP="00441B6F">
      <w:pPr>
        <w:pStyle w:val="Body"/>
        <w:spacing w:after="0"/>
        <w:rPr>
          <w:rFonts w:ascii="Arial" w:hAnsi="Arial" w:cs="Arial"/>
        </w:rPr>
      </w:pPr>
    </w:p>
    <w:p w14:paraId="2B8AF236" w14:textId="77777777" w:rsidR="008877BC" w:rsidRDefault="008877BC" w:rsidP="00441B6F">
      <w:pPr>
        <w:pStyle w:val="Body"/>
        <w:spacing w:after="0"/>
        <w:rPr>
          <w:rFonts w:ascii="Arial" w:hAnsi="Arial" w:cs="Arial"/>
        </w:rPr>
      </w:pPr>
    </w:p>
    <w:p w14:paraId="544E474B" w14:textId="216E5AAA" w:rsidR="0038059F" w:rsidRDefault="0038059F" w:rsidP="0038059F">
      <w:pPr>
        <w:pStyle w:val="Body"/>
        <w:spacing w:after="0"/>
        <w:rPr>
          <w:rFonts w:ascii="Arial" w:hAnsi="Arial" w:cs="Arial"/>
          <w:b/>
          <w:sz w:val="22"/>
          <w:szCs w:val="22"/>
        </w:rPr>
      </w:pPr>
      <w:r w:rsidRPr="003942F0">
        <w:rPr>
          <w:rFonts w:ascii="Arial" w:hAnsi="Arial" w:cs="Arial"/>
          <w:b/>
          <w:caps/>
          <w:sz w:val="22"/>
          <w:szCs w:val="22"/>
        </w:rPr>
        <w:t xml:space="preserve">3.4 </w:t>
      </w:r>
      <w:r>
        <w:rPr>
          <w:rFonts w:ascii="Arial" w:hAnsi="Arial" w:cs="Arial"/>
          <w:b/>
          <w:sz w:val="22"/>
          <w:szCs w:val="22"/>
        </w:rPr>
        <w:t>Structural Model Analysis</w:t>
      </w:r>
    </w:p>
    <w:p w14:paraId="00FDCF5E" w14:textId="77777777" w:rsidR="007C64C8" w:rsidRDefault="007C64C8" w:rsidP="0038059F">
      <w:pPr>
        <w:pStyle w:val="Body"/>
        <w:spacing w:after="0"/>
        <w:rPr>
          <w:rFonts w:ascii="Arial" w:hAnsi="Arial" w:cs="Arial"/>
          <w:b/>
          <w:sz w:val="22"/>
          <w:szCs w:val="22"/>
        </w:rPr>
      </w:pPr>
    </w:p>
    <w:p w14:paraId="1E52B357" w14:textId="65B6C787" w:rsidR="0029422F" w:rsidRDefault="0038059F" w:rsidP="0029422F">
      <w:pPr>
        <w:ind w:firstLine="720"/>
        <w:jc w:val="both"/>
        <w:rPr>
          <w:rFonts w:ascii="Arial" w:eastAsia="Cambria" w:hAnsi="Arial" w:cs="Arial"/>
        </w:rPr>
      </w:pPr>
      <w:r w:rsidRPr="0038059F">
        <w:rPr>
          <w:rFonts w:ascii="Arial" w:eastAsia="Cambria" w:hAnsi="Arial" w:cs="Arial"/>
        </w:rPr>
        <w:t>The purpose of structural model evaluation is to analyze the relationships between variables, assess significance values, and determine the R-square value of the research model. The initial step in the evaluation of the structural model is to review the R-square value of each dependent variable, as described in Table 4.</w:t>
      </w:r>
    </w:p>
    <w:p w14:paraId="37988F23" w14:textId="77777777" w:rsidR="008877BC" w:rsidRDefault="008877BC" w:rsidP="008877BC">
      <w:pPr>
        <w:jc w:val="both"/>
        <w:rPr>
          <w:rFonts w:ascii="Arial" w:eastAsia="Cambria" w:hAnsi="Arial" w:cs="Arial"/>
        </w:rPr>
      </w:pPr>
    </w:p>
    <w:p w14:paraId="7D53EB6B" w14:textId="77777777" w:rsidR="008877BC" w:rsidRDefault="008877BC" w:rsidP="008877BC">
      <w:pPr>
        <w:ind w:left="103" w:right="103"/>
        <w:jc w:val="center"/>
        <w:rPr>
          <w:b/>
          <w:w w:val="95"/>
        </w:rPr>
        <w:sectPr w:rsidR="008877BC" w:rsidSect="008273B1">
          <w:type w:val="continuous"/>
          <w:pgSz w:w="12240" w:h="15840"/>
          <w:pgMar w:top="1440" w:right="2016" w:bottom="2016" w:left="2016" w:header="720" w:footer="1123" w:gutter="0"/>
          <w:cols w:space="720"/>
          <w:docGrid w:linePitch="272"/>
        </w:sectPr>
      </w:pPr>
    </w:p>
    <w:p w14:paraId="33986982" w14:textId="77777777" w:rsidR="008877BC" w:rsidRDefault="008877BC" w:rsidP="008877BC">
      <w:pPr>
        <w:ind w:left="103" w:right="103"/>
        <w:jc w:val="center"/>
        <w:rPr>
          <w:b/>
          <w:w w:val="95"/>
        </w:rPr>
      </w:pPr>
    </w:p>
    <w:p w14:paraId="3C8A175C" w14:textId="7409B602" w:rsidR="008877BC" w:rsidRPr="004D1017" w:rsidRDefault="008877BC" w:rsidP="008877BC">
      <w:pPr>
        <w:ind w:left="103" w:right="103"/>
        <w:jc w:val="center"/>
        <w:rPr>
          <w:b/>
          <w:w w:val="95"/>
        </w:rPr>
      </w:pPr>
      <w:r w:rsidRPr="004D1017">
        <w:rPr>
          <w:b/>
          <w:w w:val="95"/>
        </w:rPr>
        <w:t>Table 4 R-Square</w:t>
      </w:r>
    </w:p>
    <w:p w14:paraId="18AF0049" w14:textId="77777777" w:rsidR="008877BC" w:rsidRPr="004D1017" w:rsidRDefault="008877BC" w:rsidP="008877BC">
      <w:pPr>
        <w:spacing w:line="360" w:lineRule="auto"/>
        <w:ind w:left="102" w:right="102"/>
        <w:jc w:val="center"/>
        <w:rPr>
          <w:b/>
          <w:w w:val="95"/>
        </w:rPr>
      </w:pPr>
      <w:r w:rsidRPr="004D1017">
        <w:rPr>
          <w:color w:val="000000"/>
        </w:rPr>
        <w:t>Source: Primary Data, 2025</w:t>
      </w:r>
    </w:p>
    <w:tbl>
      <w:tblPr>
        <w:tblStyle w:val="TableGrid"/>
        <w:tblW w:w="3963"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723"/>
        <w:gridCol w:w="1240"/>
      </w:tblGrid>
      <w:tr w:rsidR="008877BC" w:rsidRPr="004D1017" w14:paraId="16820063" w14:textId="77777777" w:rsidTr="008877BC">
        <w:trPr>
          <w:trHeight w:val="159"/>
          <w:jc w:val="center"/>
        </w:trPr>
        <w:tc>
          <w:tcPr>
            <w:tcW w:w="2723" w:type="dxa"/>
            <w:tcBorders>
              <w:bottom w:val="single" w:sz="4" w:space="0" w:color="auto"/>
            </w:tcBorders>
            <w:vAlign w:val="center"/>
            <w:hideMark/>
          </w:tcPr>
          <w:p w14:paraId="0CAABE86" w14:textId="77777777" w:rsidR="008877BC" w:rsidRPr="004D1017" w:rsidRDefault="008877BC" w:rsidP="00347C4C">
            <w:pPr>
              <w:spacing w:line="276" w:lineRule="auto"/>
              <w:ind w:right="103"/>
              <w:rPr>
                <w:rFonts w:ascii="Cambria" w:hAnsi="Cambria"/>
                <w:b/>
              </w:rPr>
            </w:pPr>
            <w:r w:rsidRPr="004D1017">
              <w:rPr>
                <w:rFonts w:ascii="Cambria" w:hAnsi="Cambria"/>
                <w:b/>
              </w:rPr>
              <w:t>Variable</w:t>
            </w:r>
          </w:p>
        </w:tc>
        <w:tc>
          <w:tcPr>
            <w:tcW w:w="1240" w:type="dxa"/>
            <w:tcBorders>
              <w:bottom w:val="single" w:sz="4" w:space="0" w:color="auto"/>
            </w:tcBorders>
            <w:vAlign w:val="center"/>
            <w:hideMark/>
          </w:tcPr>
          <w:p w14:paraId="0D5BD188" w14:textId="77777777" w:rsidR="008877BC" w:rsidRPr="004D1017" w:rsidRDefault="008877BC" w:rsidP="00347C4C">
            <w:pPr>
              <w:spacing w:line="276" w:lineRule="auto"/>
              <w:ind w:right="103"/>
              <w:jc w:val="center"/>
              <w:rPr>
                <w:rFonts w:ascii="Cambria" w:hAnsi="Cambria"/>
                <w:b/>
              </w:rPr>
            </w:pPr>
            <w:r w:rsidRPr="004D1017">
              <w:rPr>
                <w:rFonts w:ascii="Cambria" w:hAnsi="Cambria"/>
                <w:b/>
              </w:rPr>
              <w:t>R-Square</w:t>
            </w:r>
          </w:p>
        </w:tc>
      </w:tr>
      <w:tr w:rsidR="008877BC" w:rsidRPr="004D1017" w14:paraId="3B7F90F6" w14:textId="77777777" w:rsidTr="008877BC">
        <w:trPr>
          <w:trHeight w:val="52"/>
          <w:jc w:val="center"/>
        </w:trPr>
        <w:tc>
          <w:tcPr>
            <w:tcW w:w="2723" w:type="dxa"/>
            <w:tcBorders>
              <w:bottom w:val="nil"/>
            </w:tcBorders>
            <w:vAlign w:val="center"/>
            <w:hideMark/>
          </w:tcPr>
          <w:p w14:paraId="14558F5D" w14:textId="77777777" w:rsidR="008877BC" w:rsidRPr="004D1017" w:rsidRDefault="008877BC" w:rsidP="00347C4C">
            <w:pPr>
              <w:spacing w:line="276" w:lineRule="auto"/>
              <w:ind w:right="103"/>
              <w:rPr>
                <w:rFonts w:ascii="Cambria" w:hAnsi="Cambria"/>
                <w:bCs/>
                <w:i/>
                <w:iCs/>
              </w:rPr>
            </w:pPr>
            <w:r w:rsidRPr="004D1017">
              <w:rPr>
                <w:rFonts w:ascii="Cambria" w:hAnsi="Cambria"/>
                <w:bCs/>
                <w:i/>
                <w:iCs/>
              </w:rPr>
              <w:t>Organizational Commitment</w:t>
            </w:r>
          </w:p>
        </w:tc>
        <w:tc>
          <w:tcPr>
            <w:tcW w:w="1240" w:type="dxa"/>
            <w:tcBorders>
              <w:bottom w:val="nil"/>
            </w:tcBorders>
            <w:hideMark/>
          </w:tcPr>
          <w:p w14:paraId="31699B82" w14:textId="77777777" w:rsidR="008877BC" w:rsidRPr="004D1017" w:rsidRDefault="008877BC" w:rsidP="00347C4C">
            <w:pPr>
              <w:spacing w:line="276" w:lineRule="auto"/>
              <w:ind w:right="103"/>
              <w:jc w:val="center"/>
              <w:rPr>
                <w:rFonts w:ascii="Cambria" w:hAnsi="Cambria"/>
                <w:bCs/>
              </w:rPr>
            </w:pPr>
            <w:r w:rsidRPr="004D1017">
              <w:rPr>
                <w:rFonts w:ascii="Cambria" w:hAnsi="Cambria"/>
              </w:rPr>
              <w:t>0,487</w:t>
            </w:r>
          </w:p>
        </w:tc>
      </w:tr>
      <w:tr w:rsidR="008877BC" w:rsidRPr="004D1017" w14:paraId="74D7D439" w14:textId="77777777" w:rsidTr="008877BC">
        <w:trPr>
          <w:trHeight w:val="52"/>
          <w:jc w:val="center"/>
        </w:trPr>
        <w:tc>
          <w:tcPr>
            <w:tcW w:w="2723" w:type="dxa"/>
            <w:tcBorders>
              <w:top w:val="nil"/>
            </w:tcBorders>
            <w:vAlign w:val="center"/>
            <w:hideMark/>
          </w:tcPr>
          <w:p w14:paraId="27E8F2D4" w14:textId="77777777" w:rsidR="008877BC" w:rsidRPr="004D1017" w:rsidRDefault="008877BC" w:rsidP="00347C4C">
            <w:pPr>
              <w:spacing w:line="276" w:lineRule="auto"/>
              <w:ind w:right="103"/>
              <w:rPr>
                <w:rFonts w:ascii="Cambria" w:hAnsi="Cambria"/>
                <w:bCs/>
                <w:i/>
                <w:iCs/>
              </w:rPr>
            </w:pPr>
            <w:r w:rsidRPr="004D1017">
              <w:rPr>
                <w:rFonts w:ascii="Cambria" w:hAnsi="Cambria"/>
                <w:bCs/>
                <w:i/>
                <w:iCs/>
              </w:rPr>
              <w:t>Organizational Citizenship Behavior</w:t>
            </w:r>
          </w:p>
        </w:tc>
        <w:tc>
          <w:tcPr>
            <w:tcW w:w="1240" w:type="dxa"/>
            <w:tcBorders>
              <w:top w:val="nil"/>
            </w:tcBorders>
            <w:hideMark/>
          </w:tcPr>
          <w:p w14:paraId="2EB8711B" w14:textId="77777777" w:rsidR="008877BC" w:rsidRPr="004D1017" w:rsidRDefault="008877BC" w:rsidP="00347C4C">
            <w:pPr>
              <w:spacing w:line="276" w:lineRule="auto"/>
              <w:ind w:right="103"/>
              <w:jc w:val="center"/>
              <w:rPr>
                <w:rFonts w:ascii="Cambria" w:hAnsi="Cambria"/>
                <w:bCs/>
              </w:rPr>
            </w:pPr>
            <w:r w:rsidRPr="004D1017">
              <w:rPr>
                <w:rFonts w:ascii="Cambria" w:hAnsi="Cambria"/>
              </w:rPr>
              <w:t>0,616</w:t>
            </w:r>
          </w:p>
        </w:tc>
      </w:tr>
    </w:tbl>
    <w:p w14:paraId="177B6621" w14:textId="77777777" w:rsidR="008877BC" w:rsidRDefault="008877BC" w:rsidP="008877BC">
      <w:pPr>
        <w:jc w:val="both"/>
        <w:rPr>
          <w:rFonts w:ascii="Arial" w:eastAsia="Cambria" w:hAnsi="Arial" w:cs="Arial"/>
        </w:rPr>
        <w:sectPr w:rsidR="008877BC" w:rsidSect="008273B1">
          <w:type w:val="continuous"/>
          <w:pgSz w:w="12240" w:h="15840"/>
          <w:pgMar w:top="1440" w:right="2016" w:bottom="2016" w:left="2016" w:header="720" w:footer="1123" w:gutter="0"/>
          <w:cols w:space="720"/>
          <w:docGrid w:linePitch="272"/>
        </w:sectPr>
      </w:pPr>
    </w:p>
    <w:p w14:paraId="7137ECBF" w14:textId="77777777" w:rsidR="0038059F" w:rsidRDefault="0038059F" w:rsidP="008877BC">
      <w:pPr>
        <w:ind w:firstLine="720"/>
        <w:jc w:val="both"/>
        <w:rPr>
          <w:rFonts w:ascii="Arial" w:eastAsia="Cambria" w:hAnsi="Arial" w:cs="Arial"/>
        </w:rPr>
      </w:pPr>
      <w:r w:rsidRPr="0038059F">
        <w:rPr>
          <w:rFonts w:ascii="Arial" w:eastAsia="Cambria" w:hAnsi="Arial" w:cs="Arial"/>
        </w:rPr>
        <w:t xml:space="preserve">The R-square assessment in Table 4 shows good results. The R-square value of 0.616 for </w:t>
      </w:r>
      <w:r w:rsidRPr="0038059F">
        <w:rPr>
          <w:rFonts w:ascii="Arial" w:hAnsi="Arial" w:cs="Arial"/>
          <w:bCs/>
          <w:i/>
          <w:iCs/>
        </w:rPr>
        <w:t>organizational citizenship behavior</w:t>
      </w:r>
      <w:r w:rsidRPr="0038059F">
        <w:rPr>
          <w:rFonts w:ascii="Arial" w:eastAsia="Cambria" w:hAnsi="Arial" w:cs="Arial"/>
        </w:rPr>
        <w:t xml:space="preserve"> indicates that 61.6% of the variation in these variables can be explained by independent variables in this study, while others are influenced by other factors outside the study. This shows that the study has good predictions.</w:t>
      </w:r>
    </w:p>
    <w:p w14:paraId="4A978011" w14:textId="77777777" w:rsidR="008877BC" w:rsidRDefault="008877BC" w:rsidP="008877BC">
      <w:pPr>
        <w:jc w:val="both"/>
        <w:rPr>
          <w:rFonts w:ascii="Arial" w:eastAsia="Cambria" w:hAnsi="Arial" w:cs="Arial"/>
        </w:rPr>
      </w:pPr>
    </w:p>
    <w:p w14:paraId="7237A667" w14:textId="77777777" w:rsidR="008877BC" w:rsidRDefault="008877BC" w:rsidP="008877BC">
      <w:pPr>
        <w:ind w:left="103" w:right="103"/>
        <w:jc w:val="center"/>
        <w:rPr>
          <w:b/>
          <w:w w:val="95"/>
        </w:rPr>
        <w:sectPr w:rsidR="008877BC" w:rsidSect="008273B1">
          <w:type w:val="continuous"/>
          <w:pgSz w:w="12240" w:h="15840"/>
          <w:pgMar w:top="1440" w:right="2016" w:bottom="2016" w:left="2016" w:header="720" w:footer="1123" w:gutter="0"/>
          <w:cols w:space="720"/>
          <w:docGrid w:linePitch="272"/>
        </w:sectPr>
      </w:pPr>
    </w:p>
    <w:p w14:paraId="5A214E48" w14:textId="77777777" w:rsidR="008877BC" w:rsidRDefault="008877BC" w:rsidP="008877BC">
      <w:pPr>
        <w:ind w:left="103" w:right="103"/>
        <w:jc w:val="center"/>
        <w:rPr>
          <w:b/>
          <w:w w:val="95"/>
        </w:rPr>
      </w:pPr>
    </w:p>
    <w:p w14:paraId="5A624825" w14:textId="4777CDDC" w:rsidR="008877BC" w:rsidRPr="004D1017" w:rsidRDefault="008877BC" w:rsidP="008877BC">
      <w:pPr>
        <w:ind w:left="103" w:right="103"/>
        <w:jc w:val="center"/>
        <w:rPr>
          <w:b/>
          <w:w w:val="95"/>
        </w:rPr>
      </w:pPr>
      <w:r w:rsidRPr="004D1017">
        <w:rPr>
          <w:b/>
          <w:w w:val="95"/>
        </w:rPr>
        <w:t>Table 5 Hypothesis Test</w:t>
      </w:r>
    </w:p>
    <w:p w14:paraId="07769274" w14:textId="77777777" w:rsidR="008877BC" w:rsidRPr="004D1017" w:rsidRDefault="008877BC" w:rsidP="008877BC">
      <w:pPr>
        <w:spacing w:line="360" w:lineRule="auto"/>
        <w:ind w:left="102" w:right="102"/>
        <w:jc w:val="center"/>
        <w:rPr>
          <w:b/>
          <w:w w:val="95"/>
        </w:rPr>
      </w:pPr>
      <w:r w:rsidRPr="004D1017">
        <w:rPr>
          <w:color w:val="000000"/>
        </w:rPr>
        <w:t>Source: Primary Data, 2025</w:t>
      </w:r>
    </w:p>
    <w:tbl>
      <w:tblPr>
        <w:tblStyle w:val="TableGrid"/>
        <w:tblW w:w="243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51"/>
        <w:gridCol w:w="592"/>
        <w:gridCol w:w="1504"/>
        <w:gridCol w:w="1134"/>
        <w:gridCol w:w="994"/>
        <w:gridCol w:w="1434"/>
      </w:tblGrid>
      <w:tr w:rsidR="008877BC" w:rsidRPr="004D1017" w14:paraId="00BE46C0" w14:textId="77777777" w:rsidTr="008877BC">
        <w:trPr>
          <w:trHeight w:val="51"/>
          <w:jc w:val="center"/>
        </w:trPr>
        <w:tc>
          <w:tcPr>
            <w:tcW w:w="441" w:type="dxa"/>
            <w:vAlign w:val="center"/>
            <w:hideMark/>
          </w:tcPr>
          <w:p w14:paraId="6ADD2BE7" w14:textId="77777777" w:rsidR="008877BC" w:rsidRPr="004D1017" w:rsidRDefault="008877BC" w:rsidP="00347C4C">
            <w:pPr>
              <w:spacing w:line="276" w:lineRule="auto"/>
              <w:ind w:right="103"/>
              <w:rPr>
                <w:rFonts w:ascii="Cambria" w:hAnsi="Cambria"/>
                <w:b/>
              </w:rPr>
            </w:pPr>
            <w:r w:rsidRPr="004D1017">
              <w:rPr>
                <w:rFonts w:ascii="Cambria" w:hAnsi="Cambria"/>
                <w:b/>
              </w:rPr>
              <w:t>Hypothesis</w:t>
            </w:r>
          </w:p>
        </w:tc>
        <w:tc>
          <w:tcPr>
            <w:tcW w:w="205" w:type="dxa"/>
            <w:vAlign w:val="center"/>
          </w:tcPr>
          <w:p w14:paraId="41EA2CDC" w14:textId="77777777" w:rsidR="008877BC" w:rsidRPr="004D1017" w:rsidRDefault="008877BC" w:rsidP="00347C4C">
            <w:pPr>
              <w:spacing w:line="276" w:lineRule="auto"/>
              <w:ind w:right="103"/>
              <w:jc w:val="center"/>
              <w:rPr>
                <w:rFonts w:ascii="Cambria" w:hAnsi="Cambria"/>
                <w:b/>
                <w:bCs/>
              </w:rPr>
            </w:pPr>
          </w:p>
        </w:tc>
        <w:tc>
          <w:tcPr>
            <w:tcW w:w="522" w:type="dxa"/>
            <w:vAlign w:val="center"/>
          </w:tcPr>
          <w:p w14:paraId="4FC7DC26"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rPr>
              <w:t>Path Coefficients (β) / Original Sample</w:t>
            </w:r>
          </w:p>
        </w:tc>
        <w:tc>
          <w:tcPr>
            <w:tcW w:w="393" w:type="dxa"/>
            <w:vAlign w:val="center"/>
          </w:tcPr>
          <w:p w14:paraId="41556AAE"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rPr>
              <w:t>T Statistic</w:t>
            </w:r>
          </w:p>
        </w:tc>
        <w:tc>
          <w:tcPr>
            <w:tcW w:w="345" w:type="dxa"/>
            <w:vAlign w:val="center"/>
          </w:tcPr>
          <w:p w14:paraId="04EA7CFE"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i/>
                <w:iCs/>
              </w:rPr>
              <w:t>P</w:t>
            </w:r>
            <w:r w:rsidRPr="004D1017">
              <w:rPr>
                <w:rFonts w:ascii="Cambria" w:hAnsi="Cambria"/>
                <w:b/>
                <w:bCs/>
              </w:rPr>
              <w:t xml:space="preserve"> Values</w:t>
            </w:r>
          </w:p>
        </w:tc>
        <w:tc>
          <w:tcPr>
            <w:tcW w:w="532" w:type="dxa"/>
            <w:vAlign w:val="center"/>
          </w:tcPr>
          <w:p w14:paraId="32C9BF57" w14:textId="77777777" w:rsidR="008877BC" w:rsidRPr="004D1017" w:rsidRDefault="008877BC" w:rsidP="00347C4C">
            <w:pPr>
              <w:spacing w:line="276" w:lineRule="auto"/>
              <w:ind w:right="103"/>
              <w:jc w:val="center"/>
              <w:rPr>
                <w:rFonts w:ascii="Cambria" w:hAnsi="Cambria"/>
                <w:b/>
                <w:bCs/>
              </w:rPr>
            </w:pPr>
            <w:r w:rsidRPr="004D1017">
              <w:rPr>
                <w:rFonts w:ascii="Cambria" w:hAnsi="Cambria"/>
                <w:b/>
                <w:bCs/>
              </w:rPr>
              <w:t>Conclusion</w:t>
            </w:r>
          </w:p>
        </w:tc>
      </w:tr>
      <w:tr w:rsidR="008877BC" w:rsidRPr="004D1017" w14:paraId="5CDFA545" w14:textId="77777777" w:rsidTr="008877BC">
        <w:trPr>
          <w:trHeight w:val="16"/>
          <w:jc w:val="center"/>
        </w:trPr>
        <w:tc>
          <w:tcPr>
            <w:tcW w:w="441" w:type="dxa"/>
            <w:tcBorders>
              <w:bottom w:val="nil"/>
            </w:tcBorders>
            <w:vAlign w:val="center"/>
            <w:hideMark/>
          </w:tcPr>
          <w:p w14:paraId="1EACD492" w14:textId="77777777" w:rsidR="008877BC" w:rsidRPr="004D1017" w:rsidRDefault="008877BC" w:rsidP="00347C4C">
            <w:pPr>
              <w:spacing w:line="276" w:lineRule="auto"/>
              <w:ind w:right="103"/>
              <w:rPr>
                <w:rFonts w:ascii="Cambria" w:hAnsi="Cambria"/>
                <w:bCs/>
              </w:rPr>
            </w:pPr>
            <w:r w:rsidRPr="004D1017">
              <w:rPr>
                <w:rFonts w:ascii="Cambria" w:hAnsi="Cambria"/>
                <w:bCs/>
              </w:rPr>
              <w:t>I → OCB</w:t>
            </w:r>
          </w:p>
        </w:tc>
        <w:tc>
          <w:tcPr>
            <w:tcW w:w="205" w:type="dxa"/>
            <w:tcBorders>
              <w:bottom w:val="nil"/>
            </w:tcBorders>
          </w:tcPr>
          <w:p w14:paraId="6763ADF2"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1</w:t>
            </w:r>
          </w:p>
        </w:tc>
        <w:tc>
          <w:tcPr>
            <w:tcW w:w="522" w:type="dxa"/>
            <w:tcBorders>
              <w:bottom w:val="nil"/>
            </w:tcBorders>
          </w:tcPr>
          <w:p w14:paraId="7614F823" w14:textId="77777777" w:rsidR="008877BC" w:rsidRPr="004D1017" w:rsidRDefault="008877BC" w:rsidP="00347C4C">
            <w:pPr>
              <w:spacing w:line="276" w:lineRule="auto"/>
              <w:ind w:right="103"/>
              <w:jc w:val="center"/>
              <w:rPr>
                <w:rFonts w:ascii="Cambria" w:hAnsi="Cambria"/>
              </w:rPr>
            </w:pPr>
            <w:r w:rsidRPr="004D1017">
              <w:rPr>
                <w:rFonts w:ascii="Cambria" w:hAnsi="Cambria"/>
              </w:rPr>
              <w:t>0,305</w:t>
            </w:r>
          </w:p>
        </w:tc>
        <w:tc>
          <w:tcPr>
            <w:tcW w:w="393" w:type="dxa"/>
            <w:tcBorders>
              <w:bottom w:val="nil"/>
            </w:tcBorders>
          </w:tcPr>
          <w:p w14:paraId="1D80495C" w14:textId="77777777" w:rsidR="008877BC" w:rsidRPr="004D1017" w:rsidRDefault="008877BC" w:rsidP="00347C4C">
            <w:pPr>
              <w:spacing w:line="276" w:lineRule="auto"/>
              <w:ind w:right="103"/>
              <w:jc w:val="center"/>
              <w:rPr>
                <w:rFonts w:ascii="Cambria" w:hAnsi="Cambria"/>
              </w:rPr>
            </w:pPr>
            <w:r w:rsidRPr="004D1017">
              <w:rPr>
                <w:rFonts w:ascii="Cambria" w:hAnsi="Cambria"/>
              </w:rPr>
              <w:t>2,555</w:t>
            </w:r>
          </w:p>
        </w:tc>
        <w:tc>
          <w:tcPr>
            <w:tcW w:w="345" w:type="dxa"/>
            <w:tcBorders>
              <w:bottom w:val="nil"/>
            </w:tcBorders>
          </w:tcPr>
          <w:p w14:paraId="5D8AFE99"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0,005</w:t>
            </w:r>
          </w:p>
        </w:tc>
        <w:tc>
          <w:tcPr>
            <w:tcW w:w="532" w:type="dxa"/>
            <w:tcBorders>
              <w:bottom w:val="nil"/>
            </w:tcBorders>
          </w:tcPr>
          <w:p w14:paraId="38562BEB"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Accepted</w:t>
            </w:r>
          </w:p>
        </w:tc>
      </w:tr>
      <w:tr w:rsidR="008877BC" w:rsidRPr="004D1017" w14:paraId="71B9AD0F" w14:textId="77777777" w:rsidTr="008877BC">
        <w:trPr>
          <w:trHeight w:val="16"/>
          <w:jc w:val="center"/>
        </w:trPr>
        <w:tc>
          <w:tcPr>
            <w:tcW w:w="441" w:type="dxa"/>
            <w:tcBorders>
              <w:top w:val="nil"/>
              <w:bottom w:val="nil"/>
            </w:tcBorders>
            <w:vAlign w:val="center"/>
            <w:hideMark/>
          </w:tcPr>
          <w:p w14:paraId="0AD42C2D" w14:textId="77777777" w:rsidR="008877BC" w:rsidRPr="004D1017" w:rsidRDefault="008877BC" w:rsidP="00347C4C">
            <w:pPr>
              <w:spacing w:line="276" w:lineRule="auto"/>
              <w:ind w:right="103"/>
              <w:rPr>
                <w:rFonts w:ascii="Cambria" w:hAnsi="Cambria"/>
                <w:bCs/>
              </w:rPr>
            </w:pPr>
            <w:r w:rsidRPr="004D1017">
              <w:rPr>
                <w:rFonts w:ascii="Cambria" w:hAnsi="Cambria"/>
                <w:bCs/>
              </w:rPr>
              <w:t>QWL → OCB</w:t>
            </w:r>
          </w:p>
        </w:tc>
        <w:tc>
          <w:tcPr>
            <w:tcW w:w="205" w:type="dxa"/>
            <w:tcBorders>
              <w:top w:val="nil"/>
              <w:bottom w:val="nil"/>
            </w:tcBorders>
          </w:tcPr>
          <w:p w14:paraId="08AF613D"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2</w:t>
            </w:r>
          </w:p>
        </w:tc>
        <w:tc>
          <w:tcPr>
            <w:tcW w:w="522" w:type="dxa"/>
            <w:tcBorders>
              <w:top w:val="nil"/>
              <w:bottom w:val="nil"/>
            </w:tcBorders>
          </w:tcPr>
          <w:p w14:paraId="4B321F0D" w14:textId="77777777" w:rsidR="008877BC" w:rsidRPr="004D1017" w:rsidRDefault="008877BC" w:rsidP="00347C4C">
            <w:pPr>
              <w:spacing w:line="276" w:lineRule="auto"/>
              <w:ind w:right="103"/>
              <w:jc w:val="center"/>
              <w:rPr>
                <w:rFonts w:ascii="Cambria" w:hAnsi="Cambria"/>
              </w:rPr>
            </w:pPr>
            <w:r w:rsidRPr="004D1017">
              <w:rPr>
                <w:rFonts w:ascii="Cambria" w:hAnsi="Cambria"/>
              </w:rPr>
              <w:t>0,245</w:t>
            </w:r>
          </w:p>
        </w:tc>
        <w:tc>
          <w:tcPr>
            <w:tcW w:w="393" w:type="dxa"/>
            <w:tcBorders>
              <w:top w:val="nil"/>
              <w:bottom w:val="nil"/>
            </w:tcBorders>
          </w:tcPr>
          <w:p w14:paraId="5CDE10E9" w14:textId="77777777" w:rsidR="008877BC" w:rsidRPr="004D1017" w:rsidRDefault="008877BC" w:rsidP="00347C4C">
            <w:pPr>
              <w:spacing w:line="276" w:lineRule="auto"/>
              <w:ind w:right="103"/>
              <w:jc w:val="center"/>
              <w:rPr>
                <w:rFonts w:ascii="Cambria" w:hAnsi="Cambria"/>
              </w:rPr>
            </w:pPr>
            <w:r w:rsidRPr="004D1017">
              <w:rPr>
                <w:rFonts w:ascii="Cambria" w:hAnsi="Cambria"/>
              </w:rPr>
              <w:t>2,254</w:t>
            </w:r>
          </w:p>
        </w:tc>
        <w:tc>
          <w:tcPr>
            <w:tcW w:w="345" w:type="dxa"/>
            <w:tcBorders>
              <w:top w:val="nil"/>
              <w:bottom w:val="nil"/>
            </w:tcBorders>
          </w:tcPr>
          <w:p w14:paraId="4E3B96A8"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0,012</w:t>
            </w:r>
          </w:p>
        </w:tc>
        <w:tc>
          <w:tcPr>
            <w:tcW w:w="532" w:type="dxa"/>
            <w:tcBorders>
              <w:top w:val="nil"/>
              <w:bottom w:val="nil"/>
            </w:tcBorders>
          </w:tcPr>
          <w:p w14:paraId="5F0F86F7"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Accepted</w:t>
            </w:r>
          </w:p>
        </w:tc>
      </w:tr>
      <w:tr w:rsidR="008877BC" w:rsidRPr="004D1017" w14:paraId="7AA0B948" w14:textId="77777777" w:rsidTr="008877BC">
        <w:trPr>
          <w:trHeight w:val="16"/>
          <w:jc w:val="center"/>
        </w:trPr>
        <w:tc>
          <w:tcPr>
            <w:tcW w:w="441" w:type="dxa"/>
            <w:tcBorders>
              <w:top w:val="nil"/>
              <w:bottom w:val="nil"/>
            </w:tcBorders>
            <w:vAlign w:val="center"/>
            <w:hideMark/>
          </w:tcPr>
          <w:p w14:paraId="7B3117E6" w14:textId="77777777" w:rsidR="008877BC" w:rsidRPr="004D1017" w:rsidRDefault="008877BC" w:rsidP="00347C4C">
            <w:pPr>
              <w:spacing w:line="276" w:lineRule="auto"/>
              <w:ind w:right="103"/>
              <w:rPr>
                <w:rFonts w:ascii="Cambria" w:hAnsi="Cambria"/>
                <w:bCs/>
                <w:i/>
                <w:iCs/>
              </w:rPr>
            </w:pPr>
            <w:r w:rsidRPr="004D1017">
              <w:rPr>
                <w:rFonts w:ascii="Cambria" w:hAnsi="Cambria"/>
                <w:bCs/>
              </w:rPr>
              <w:t>OC → OCB</w:t>
            </w:r>
          </w:p>
        </w:tc>
        <w:tc>
          <w:tcPr>
            <w:tcW w:w="205" w:type="dxa"/>
            <w:tcBorders>
              <w:top w:val="nil"/>
              <w:bottom w:val="nil"/>
            </w:tcBorders>
          </w:tcPr>
          <w:p w14:paraId="256ED1B6"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3</w:t>
            </w:r>
          </w:p>
        </w:tc>
        <w:tc>
          <w:tcPr>
            <w:tcW w:w="522" w:type="dxa"/>
            <w:tcBorders>
              <w:top w:val="nil"/>
              <w:bottom w:val="nil"/>
            </w:tcBorders>
          </w:tcPr>
          <w:p w14:paraId="276FF009" w14:textId="77777777" w:rsidR="008877BC" w:rsidRPr="004D1017" w:rsidRDefault="008877BC" w:rsidP="00347C4C">
            <w:pPr>
              <w:spacing w:line="276" w:lineRule="auto"/>
              <w:ind w:right="103"/>
              <w:jc w:val="center"/>
              <w:rPr>
                <w:rFonts w:ascii="Cambria" w:hAnsi="Cambria"/>
              </w:rPr>
            </w:pPr>
            <w:r w:rsidRPr="004D1017">
              <w:rPr>
                <w:rFonts w:ascii="Cambria" w:hAnsi="Cambria"/>
              </w:rPr>
              <w:t>0,337</w:t>
            </w:r>
          </w:p>
        </w:tc>
        <w:tc>
          <w:tcPr>
            <w:tcW w:w="393" w:type="dxa"/>
            <w:tcBorders>
              <w:top w:val="nil"/>
              <w:bottom w:val="nil"/>
            </w:tcBorders>
          </w:tcPr>
          <w:p w14:paraId="0C585699" w14:textId="77777777" w:rsidR="008877BC" w:rsidRPr="004D1017" w:rsidRDefault="008877BC" w:rsidP="00347C4C">
            <w:pPr>
              <w:spacing w:line="276" w:lineRule="auto"/>
              <w:ind w:right="103"/>
              <w:jc w:val="center"/>
              <w:rPr>
                <w:rFonts w:ascii="Cambria" w:hAnsi="Cambria"/>
              </w:rPr>
            </w:pPr>
            <w:r w:rsidRPr="004D1017">
              <w:rPr>
                <w:rFonts w:ascii="Cambria" w:hAnsi="Cambria"/>
              </w:rPr>
              <w:t>3,355</w:t>
            </w:r>
          </w:p>
        </w:tc>
        <w:tc>
          <w:tcPr>
            <w:tcW w:w="345" w:type="dxa"/>
            <w:tcBorders>
              <w:top w:val="nil"/>
              <w:bottom w:val="nil"/>
            </w:tcBorders>
          </w:tcPr>
          <w:p w14:paraId="33FEF071"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0,000</w:t>
            </w:r>
          </w:p>
        </w:tc>
        <w:tc>
          <w:tcPr>
            <w:tcW w:w="532" w:type="dxa"/>
            <w:tcBorders>
              <w:top w:val="nil"/>
              <w:bottom w:val="nil"/>
            </w:tcBorders>
          </w:tcPr>
          <w:p w14:paraId="565AF61E"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Accepted</w:t>
            </w:r>
          </w:p>
        </w:tc>
      </w:tr>
      <w:tr w:rsidR="008877BC" w:rsidRPr="004D1017" w14:paraId="14E8F3C0" w14:textId="77777777" w:rsidTr="008877BC">
        <w:trPr>
          <w:trHeight w:val="16"/>
          <w:jc w:val="center"/>
        </w:trPr>
        <w:tc>
          <w:tcPr>
            <w:tcW w:w="441" w:type="dxa"/>
            <w:tcBorders>
              <w:top w:val="nil"/>
              <w:bottom w:val="nil"/>
            </w:tcBorders>
            <w:vAlign w:val="center"/>
            <w:hideMark/>
          </w:tcPr>
          <w:p w14:paraId="02F0FDF0" w14:textId="77777777" w:rsidR="008877BC" w:rsidRPr="004D1017" w:rsidRDefault="008877BC" w:rsidP="00347C4C">
            <w:pPr>
              <w:spacing w:line="276" w:lineRule="auto"/>
              <w:ind w:right="103"/>
              <w:rPr>
                <w:rFonts w:ascii="Cambria" w:hAnsi="Cambria"/>
                <w:bCs/>
                <w:i/>
                <w:iCs/>
              </w:rPr>
            </w:pPr>
            <w:r w:rsidRPr="004D1017">
              <w:rPr>
                <w:rFonts w:ascii="Cambria" w:hAnsi="Cambria"/>
                <w:bCs/>
              </w:rPr>
              <w:t>I → OC → OCB</w:t>
            </w:r>
          </w:p>
        </w:tc>
        <w:tc>
          <w:tcPr>
            <w:tcW w:w="205" w:type="dxa"/>
            <w:tcBorders>
              <w:top w:val="nil"/>
              <w:bottom w:val="nil"/>
            </w:tcBorders>
          </w:tcPr>
          <w:p w14:paraId="724AA08C"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H4</w:t>
            </w:r>
          </w:p>
        </w:tc>
        <w:tc>
          <w:tcPr>
            <w:tcW w:w="522" w:type="dxa"/>
            <w:tcBorders>
              <w:top w:val="nil"/>
              <w:bottom w:val="nil"/>
            </w:tcBorders>
          </w:tcPr>
          <w:p w14:paraId="33FE1C30" w14:textId="77777777" w:rsidR="008877BC" w:rsidRPr="004D1017" w:rsidRDefault="008877BC" w:rsidP="00347C4C">
            <w:pPr>
              <w:spacing w:line="276" w:lineRule="auto"/>
              <w:ind w:right="103"/>
              <w:jc w:val="center"/>
              <w:rPr>
                <w:rFonts w:ascii="Cambria" w:hAnsi="Cambria"/>
              </w:rPr>
            </w:pPr>
            <w:r w:rsidRPr="004D1017">
              <w:rPr>
                <w:rFonts w:ascii="Cambria" w:hAnsi="Cambria"/>
              </w:rPr>
              <w:t>0,082</w:t>
            </w:r>
          </w:p>
        </w:tc>
        <w:tc>
          <w:tcPr>
            <w:tcW w:w="393" w:type="dxa"/>
            <w:tcBorders>
              <w:top w:val="nil"/>
              <w:bottom w:val="nil"/>
            </w:tcBorders>
          </w:tcPr>
          <w:p w14:paraId="368C3BA0" w14:textId="77777777" w:rsidR="008877BC" w:rsidRPr="004D1017" w:rsidRDefault="008877BC" w:rsidP="00347C4C">
            <w:pPr>
              <w:spacing w:line="276" w:lineRule="auto"/>
              <w:ind w:right="103"/>
              <w:jc w:val="center"/>
              <w:rPr>
                <w:rFonts w:ascii="Cambria" w:hAnsi="Cambria"/>
              </w:rPr>
            </w:pPr>
            <w:r w:rsidRPr="004D1017">
              <w:rPr>
                <w:rFonts w:ascii="Cambria" w:hAnsi="Cambria"/>
              </w:rPr>
              <w:t>1,634</w:t>
            </w:r>
          </w:p>
        </w:tc>
        <w:tc>
          <w:tcPr>
            <w:tcW w:w="345" w:type="dxa"/>
            <w:tcBorders>
              <w:top w:val="nil"/>
              <w:bottom w:val="nil"/>
            </w:tcBorders>
          </w:tcPr>
          <w:p w14:paraId="3CD828F7"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0,051</w:t>
            </w:r>
          </w:p>
        </w:tc>
        <w:tc>
          <w:tcPr>
            <w:tcW w:w="532" w:type="dxa"/>
            <w:tcBorders>
              <w:top w:val="nil"/>
              <w:bottom w:val="nil"/>
            </w:tcBorders>
          </w:tcPr>
          <w:p w14:paraId="4BA85C47" w14:textId="77777777" w:rsidR="008877BC" w:rsidRPr="004D1017" w:rsidRDefault="008877BC" w:rsidP="00347C4C">
            <w:pPr>
              <w:spacing w:line="276" w:lineRule="auto"/>
              <w:ind w:right="103"/>
              <w:jc w:val="center"/>
              <w:rPr>
                <w:rFonts w:ascii="Cambria" w:hAnsi="Cambria"/>
                <w:bCs/>
              </w:rPr>
            </w:pPr>
            <w:r w:rsidRPr="004D1017">
              <w:rPr>
                <w:rFonts w:ascii="Cambria" w:hAnsi="Cambria"/>
                <w:bCs/>
              </w:rPr>
              <w:t>Rejected</w:t>
            </w:r>
          </w:p>
        </w:tc>
      </w:tr>
      <w:tr w:rsidR="008877BC" w:rsidRPr="004D1017" w14:paraId="49688650" w14:textId="77777777" w:rsidTr="008877BC">
        <w:trPr>
          <w:trHeight w:val="16"/>
          <w:jc w:val="center"/>
        </w:trPr>
        <w:tc>
          <w:tcPr>
            <w:tcW w:w="441" w:type="dxa"/>
            <w:tcBorders>
              <w:top w:val="nil"/>
            </w:tcBorders>
            <w:vAlign w:val="center"/>
          </w:tcPr>
          <w:p w14:paraId="47DBCC10" w14:textId="77777777" w:rsidR="008877BC" w:rsidRPr="004D1017" w:rsidRDefault="008877BC" w:rsidP="00347C4C">
            <w:pPr>
              <w:spacing w:line="276" w:lineRule="auto"/>
              <w:ind w:right="103"/>
              <w:rPr>
                <w:rFonts w:ascii="Cambria" w:hAnsi="Cambria"/>
                <w:bCs/>
              </w:rPr>
            </w:pPr>
            <w:r w:rsidRPr="004D1017">
              <w:rPr>
                <w:rFonts w:ascii="Cambria" w:hAnsi="Cambria"/>
                <w:bCs/>
              </w:rPr>
              <w:lastRenderedPageBreak/>
              <w:t>QWL → OC → OCB</w:t>
            </w:r>
          </w:p>
        </w:tc>
        <w:tc>
          <w:tcPr>
            <w:tcW w:w="205" w:type="dxa"/>
            <w:tcBorders>
              <w:top w:val="nil"/>
            </w:tcBorders>
          </w:tcPr>
          <w:p w14:paraId="56306E4F" w14:textId="77777777" w:rsidR="008877BC" w:rsidRPr="004D1017" w:rsidRDefault="008877BC" w:rsidP="00347C4C">
            <w:pPr>
              <w:spacing w:line="276" w:lineRule="auto"/>
              <w:ind w:right="103"/>
              <w:jc w:val="center"/>
              <w:rPr>
                <w:rFonts w:ascii="Cambria" w:hAnsi="Cambria"/>
              </w:rPr>
            </w:pPr>
            <w:r w:rsidRPr="004D1017">
              <w:rPr>
                <w:rFonts w:ascii="Cambria" w:hAnsi="Cambria"/>
              </w:rPr>
              <w:t>H5</w:t>
            </w:r>
          </w:p>
        </w:tc>
        <w:tc>
          <w:tcPr>
            <w:tcW w:w="522" w:type="dxa"/>
            <w:tcBorders>
              <w:top w:val="nil"/>
            </w:tcBorders>
          </w:tcPr>
          <w:p w14:paraId="1B04A724" w14:textId="77777777" w:rsidR="008877BC" w:rsidRPr="004D1017" w:rsidRDefault="008877BC" w:rsidP="00347C4C">
            <w:pPr>
              <w:spacing w:line="276" w:lineRule="auto"/>
              <w:ind w:right="103"/>
              <w:jc w:val="center"/>
              <w:rPr>
                <w:rFonts w:ascii="Cambria" w:hAnsi="Cambria"/>
              </w:rPr>
            </w:pPr>
            <w:r w:rsidRPr="004D1017">
              <w:rPr>
                <w:rFonts w:ascii="Cambria" w:hAnsi="Cambria"/>
              </w:rPr>
              <w:t>0,167</w:t>
            </w:r>
          </w:p>
        </w:tc>
        <w:tc>
          <w:tcPr>
            <w:tcW w:w="393" w:type="dxa"/>
            <w:tcBorders>
              <w:top w:val="nil"/>
            </w:tcBorders>
          </w:tcPr>
          <w:p w14:paraId="1C8CCCC6" w14:textId="77777777" w:rsidR="008877BC" w:rsidRPr="004D1017" w:rsidRDefault="008877BC" w:rsidP="00347C4C">
            <w:pPr>
              <w:spacing w:line="276" w:lineRule="auto"/>
              <w:ind w:right="103"/>
              <w:jc w:val="center"/>
              <w:rPr>
                <w:rFonts w:ascii="Cambria" w:hAnsi="Cambria"/>
              </w:rPr>
            </w:pPr>
            <w:r w:rsidRPr="004D1017">
              <w:rPr>
                <w:rFonts w:ascii="Cambria" w:hAnsi="Cambria"/>
              </w:rPr>
              <w:t>3,141</w:t>
            </w:r>
          </w:p>
        </w:tc>
        <w:tc>
          <w:tcPr>
            <w:tcW w:w="345" w:type="dxa"/>
            <w:tcBorders>
              <w:top w:val="nil"/>
            </w:tcBorders>
          </w:tcPr>
          <w:p w14:paraId="60988059" w14:textId="77777777" w:rsidR="008877BC" w:rsidRPr="004D1017" w:rsidRDefault="008877BC" w:rsidP="00347C4C">
            <w:pPr>
              <w:spacing w:line="276" w:lineRule="auto"/>
              <w:ind w:right="103"/>
              <w:jc w:val="center"/>
              <w:rPr>
                <w:rFonts w:ascii="Cambria" w:hAnsi="Cambria"/>
              </w:rPr>
            </w:pPr>
            <w:r w:rsidRPr="004D1017">
              <w:rPr>
                <w:rFonts w:ascii="Cambria" w:hAnsi="Cambria"/>
              </w:rPr>
              <w:t>0,001</w:t>
            </w:r>
          </w:p>
        </w:tc>
        <w:tc>
          <w:tcPr>
            <w:tcW w:w="532" w:type="dxa"/>
            <w:tcBorders>
              <w:top w:val="nil"/>
            </w:tcBorders>
          </w:tcPr>
          <w:p w14:paraId="5580CDEB" w14:textId="77777777" w:rsidR="008877BC" w:rsidRPr="004D1017" w:rsidRDefault="008877BC" w:rsidP="00347C4C">
            <w:pPr>
              <w:spacing w:line="276" w:lineRule="auto"/>
              <w:ind w:right="103"/>
              <w:jc w:val="center"/>
              <w:rPr>
                <w:rFonts w:ascii="Cambria" w:hAnsi="Cambria"/>
              </w:rPr>
            </w:pPr>
            <w:r w:rsidRPr="004D1017">
              <w:rPr>
                <w:rFonts w:ascii="Cambria" w:hAnsi="Cambria"/>
                <w:bCs/>
              </w:rPr>
              <w:t>Accepted</w:t>
            </w:r>
          </w:p>
        </w:tc>
      </w:tr>
    </w:tbl>
    <w:p w14:paraId="5BF7AB69" w14:textId="77777777" w:rsidR="008877BC" w:rsidRDefault="008877BC" w:rsidP="008877BC">
      <w:pPr>
        <w:jc w:val="both"/>
        <w:rPr>
          <w:rFonts w:ascii="Cambria" w:eastAsia="Cambria" w:hAnsi="Cambria" w:cs="Cambria"/>
        </w:rPr>
        <w:sectPr w:rsidR="008877BC" w:rsidSect="008273B1">
          <w:type w:val="continuous"/>
          <w:pgSz w:w="12240" w:h="15840"/>
          <w:pgMar w:top="1440" w:right="2016" w:bottom="2016" w:left="2016" w:header="720" w:footer="1123" w:gutter="0"/>
          <w:cols w:space="720"/>
          <w:docGrid w:linePitch="272"/>
        </w:sectPr>
      </w:pPr>
    </w:p>
    <w:p w14:paraId="4A6A4181" w14:textId="4AC5066F" w:rsidR="007C64C8" w:rsidRPr="008877BC" w:rsidRDefault="0038059F" w:rsidP="008877BC">
      <w:pPr>
        <w:ind w:firstLine="720"/>
        <w:jc w:val="both"/>
        <w:rPr>
          <w:rFonts w:ascii="Arial" w:eastAsia="Cambria" w:hAnsi="Arial" w:cs="Arial"/>
        </w:rPr>
      </w:pPr>
      <w:r w:rsidRPr="0038059F">
        <w:rPr>
          <w:rFonts w:ascii="Arial" w:eastAsia="Cambria" w:hAnsi="Arial" w:cs="Arial"/>
        </w:rPr>
        <w:t xml:space="preserve">Hypothesis testing assumes the influence of the independent variable on the bound variable if the statistical T value is &gt; 1.960 and </w:t>
      </w:r>
      <w:r w:rsidRPr="0038059F">
        <w:rPr>
          <w:rFonts w:ascii="Arial" w:eastAsia="Cambria" w:hAnsi="Arial" w:cs="Arial"/>
          <w:i/>
          <w:iCs/>
        </w:rPr>
        <w:t>the P</w:t>
      </w:r>
      <w:r w:rsidRPr="0038059F">
        <w:rPr>
          <w:rFonts w:ascii="Arial" w:eastAsia="Cambria" w:hAnsi="Arial" w:cs="Arial"/>
        </w:rPr>
        <w:t xml:space="preserve"> value  is less than .05. The results of this test are shown in Table 5 which shows that all variable relationships have a positive path coefficient (β). However, hypothesis 4 in this study was rejected because it had a statistical T value and </w:t>
      </w:r>
      <w:r w:rsidRPr="0038059F">
        <w:rPr>
          <w:rFonts w:ascii="Arial" w:eastAsia="Cambria" w:hAnsi="Arial" w:cs="Arial"/>
          <w:i/>
          <w:iCs/>
        </w:rPr>
        <w:t xml:space="preserve">a P value </w:t>
      </w:r>
      <w:r w:rsidRPr="0038059F">
        <w:rPr>
          <w:rFonts w:ascii="Arial" w:eastAsia="Cambria" w:hAnsi="Arial" w:cs="Arial"/>
        </w:rPr>
        <w:t xml:space="preserve"> that did not meet the requirements.</w:t>
      </w:r>
    </w:p>
    <w:p w14:paraId="0BB70569" w14:textId="6D96B9FE" w:rsidR="00B01FCD" w:rsidRDefault="0038059F" w:rsidP="00441B6F">
      <w:pPr>
        <w:pStyle w:val="ConcHead"/>
        <w:spacing w:after="0"/>
        <w:jc w:val="both"/>
        <w:rPr>
          <w:rFonts w:ascii="Arial" w:hAnsi="Arial" w:cs="Arial"/>
        </w:rPr>
      </w:pPr>
      <w:r>
        <w:rPr>
          <w:rFonts w:ascii="Arial" w:hAnsi="Arial" w:cs="Arial"/>
        </w:rPr>
        <w:t>4. Discussion</w:t>
      </w:r>
    </w:p>
    <w:p w14:paraId="32750AFA" w14:textId="77777777" w:rsidR="007251F6" w:rsidRDefault="007251F6" w:rsidP="00441B6F">
      <w:pPr>
        <w:pStyle w:val="ConcHead"/>
        <w:spacing w:after="0"/>
        <w:jc w:val="both"/>
        <w:rPr>
          <w:rFonts w:ascii="Arial" w:hAnsi="Arial" w:cs="Arial"/>
        </w:rPr>
      </w:pPr>
    </w:p>
    <w:p w14:paraId="16682ED6" w14:textId="77777777" w:rsidR="007251F6" w:rsidRDefault="007251F6" w:rsidP="007251F6">
      <w:pPr>
        <w:jc w:val="both"/>
        <w:rPr>
          <w:rFonts w:ascii="Arial" w:eastAsia="Cambria" w:hAnsi="Arial" w:cs="Arial"/>
          <w:b/>
          <w:i/>
          <w:iCs/>
          <w:sz w:val="22"/>
          <w:szCs w:val="22"/>
        </w:rPr>
      </w:pPr>
      <w:r w:rsidRPr="007251F6">
        <w:rPr>
          <w:rFonts w:ascii="Arial" w:hAnsi="Arial" w:cs="Arial"/>
          <w:b/>
          <w:caps/>
          <w:sz w:val="22"/>
          <w:szCs w:val="22"/>
        </w:rPr>
        <w:t xml:space="preserve">4.1 </w:t>
      </w:r>
      <w:r w:rsidRPr="007251F6">
        <w:rPr>
          <w:rFonts w:ascii="Arial" w:eastAsia="Cambria" w:hAnsi="Arial" w:cs="Arial"/>
          <w:b/>
          <w:sz w:val="22"/>
          <w:szCs w:val="22"/>
        </w:rPr>
        <w:t xml:space="preserve">The Influence </w:t>
      </w:r>
      <w:r w:rsidRPr="007251F6">
        <w:rPr>
          <w:rFonts w:ascii="Arial" w:eastAsia="Cambria" w:hAnsi="Arial" w:cs="Arial"/>
          <w:b/>
          <w:i/>
          <w:iCs/>
          <w:sz w:val="22"/>
          <w:szCs w:val="22"/>
        </w:rPr>
        <w:t xml:space="preserve"> of Organizational Justice</w:t>
      </w:r>
      <w:r w:rsidRPr="007251F6">
        <w:rPr>
          <w:rFonts w:ascii="Arial" w:eastAsia="Cambria" w:hAnsi="Arial" w:cs="Arial"/>
          <w:b/>
          <w:sz w:val="22"/>
          <w:szCs w:val="22"/>
        </w:rPr>
        <w:t xml:space="preserve"> on </w:t>
      </w:r>
      <w:r w:rsidRPr="007251F6">
        <w:rPr>
          <w:rFonts w:ascii="Arial" w:eastAsia="Cambria" w:hAnsi="Arial" w:cs="Arial"/>
          <w:b/>
          <w:i/>
          <w:iCs/>
          <w:sz w:val="22"/>
          <w:szCs w:val="22"/>
        </w:rPr>
        <w:t>Organizational Citizenship Behavior</w:t>
      </w:r>
    </w:p>
    <w:p w14:paraId="0B502785" w14:textId="77777777" w:rsidR="007251F6" w:rsidRPr="007251F6" w:rsidRDefault="007251F6" w:rsidP="007251F6">
      <w:pPr>
        <w:jc w:val="both"/>
        <w:rPr>
          <w:rFonts w:ascii="Arial" w:eastAsia="Cambria" w:hAnsi="Arial" w:cs="Arial"/>
          <w:b/>
          <w:sz w:val="22"/>
          <w:szCs w:val="22"/>
        </w:rPr>
      </w:pPr>
    </w:p>
    <w:p w14:paraId="6A978A8E" w14:textId="695FD1FE"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The findings of the study show that </w:t>
      </w:r>
      <w:r w:rsidRPr="007251F6">
        <w:rPr>
          <w:rFonts w:ascii="Arial" w:eastAsia="Cambria" w:hAnsi="Arial" w:cs="Arial"/>
          <w:i/>
          <w:iCs/>
        </w:rPr>
        <w:t>organizational justice</w:t>
      </w:r>
      <w:r w:rsidRPr="007251F6">
        <w:rPr>
          <w:rFonts w:ascii="Arial" w:eastAsia="Cambria" w:hAnsi="Arial" w:cs="Arial"/>
        </w:rPr>
        <w:t xml:space="preserve"> has a positive and significant impact on </w:t>
      </w:r>
      <w:r w:rsidRPr="007251F6">
        <w:rPr>
          <w:rFonts w:ascii="Arial" w:eastAsia="Cambria" w:hAnsi="Arial" w:cs="Arial"/>
          <w:i/>
          <w:iCs/>
        </w:rPr>
        <w:t>organizational citizenship behavior</w:t>
      </w:r>
      <w:r w:rsidRPr="007251F6">
        <w:rPr>
          <w:rFonts w:ascii="Arial" w:eastAsia="Cambria" w:hAnsi="Arial" w:cs="Arial"/>
        </w:rPr>
        <w:t xml:space="preserve"> or H1 acceptance. This means that the higher the level of fairness felt by employees in the organization, the more likely they are to exhibit OCB behavior, such as helping colleagues, working beyond formal responsibilities, and supporting the interests of the organization. This shows that the perception of fairness in the organization can increase employee motivation to contribute more than just their primary duties.</w:t>
      </w:r>
    </w:p>
    <w:p w14:paraId="13349102" w14:textId="1C07FF34"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These findings are in line with </w:t>
      </w:r>
      <w:r w:rsidRPr="007251F6">
        <w:rPr>
          <w:rFonts w:ascii="Arial" w:eastAsia="Cambria" w:hAnsi="Arial" w:cs="Arial"/>
          <w:i/>
          <w:iCs/>
        </w:rPr>
        <w:t>Social Exchange Theory</w:t>
      </w:r>
      <w:r w:rsidRPr="007251F6">
        <w:rPr>
          <w:rFonts w:ascii="Arial" w:eastAsia="Cambria" w:hAnsi="Arial" w:cs="Arial"/>
        </w:rPr>
        <w:t xml:space="preserve">, which outlines that relationships between individuals and organizations are based on the principle of reciprocity. When employees feel they are treated fairly, they tend to reciprocate by exhibiting positive behavior that benefits the organization. The trust and loyalty formed through </w:t>
      </w:r>
      <w:r w:rsidRPr="007251F6">
        <w:rPr>
          <w:rFonts w:ascii="Arial" w:eastAsia="Cambria" w:hAnsi="Arial" w:cs="Arial"/>
          <w:i/>
          <w:iCs/>
        </w:rPr>
        <w:t>organizational justice</w:t>
      </w:r>
      <w:r w:rsidRPr="007251F6">
        <w:rPr>
          <w:rFonts w:ascii="Arial" w:eastAsia="Cambria" w:hAnsi="Arial" w:cs="Arial"/>
        </w:rPr>
        <w:t xml:space="preserve"> encourage employees to participate voluntarily in activities that support the organization's goals. Therefore, </w:t>
      </w:r>
      <w:r w:rsidRPr="007251F6">
        <w:rPr>
          <w:rFonts w:ascii="Arial" w:eastAsia="Cambria" w:hAnsi="Arial" w:cs="Arial"/>
          <w:i/>
          <w:iCs/>
        </w:rPr>
        <w:t>organizational justice</w:t>
      </w:r>
      <w:r w:rsidRPr="007251F6">
        <w:rPr>
          <w:rFonts w:ascii="Arial" w:eastAsia="Cambria" w:hAnsi="Arial" w:cs="Arial"/>
        </w:rPr>
        <w:t xml:space="preserve"> can be a key factor in creating extra engagement and contributions from employees.</w:t>
      </w:r>
    </w:p>
    <w:p w14:paraId="30D7EB14" w14:textId="7F1BC662" w:rsidR="007251F6" w:rsidRPr="007251F6" w:rsidRDefault="007251F6" w:rsidP="007251F6">
      <w:pPr>
        <w:ind w:firstLine="720"/>
        <w:jc w:val="both"/>
        <w:rPr>
          <w:rFonts w:ascii="Arial" w:eastAsia="Cambria" w:hAnsi="Arial" w:cs="Arial"/>
        </w:rPr>
      </w:pPr>
      <w:r w:rsidRPr="007251F6">
        <w:rPr>
          <w:rFonts w:ascii="Arial" w:eastAsia="Cambria" w:hAnsi="Arial" w:cs="Arial"/>
        </w:rPr>
        <w:t xml:space="preserve">The results of this study are also in line with the findings of the </w:t>
      </w:r>
      <w:r w:rsidRPr="007251F6">
        <w:rPr>
          <w:rFonts w:ascii="Arial" w:eastAsia="Cambria" w:hAnsi="Arial" w:cs="Arial"/>
        </w:rPr>
        <w:fldChar w:fldCharType="begin" w:fldLock="1"/>
      </w:r>
      <w:r w:rsidR="00813BA9">
        <w:rPr>
          <w:rFonts w:ascii="Arial" w:eastAsia="Cambria" w:hAnsi="Arial" w:cs="Arial"/>
        </w:rPr>
        <w:instrText>ADDIN CSL_CITATION {"citationItems":[{"id":"ITEM-1","itemData":{"DOI":"10.54371/jiip.v7i3.3536","abstract":"Penelitian ini bertujuan untuk menguji pengaruh komitmen organisasi dan keadilan organisasi terhadap organizational citizenship behavior (OCB). Subjek dalam penelitian ini adalah karyawan. Penelitian ini menggunakan metode kuantitatif, alat ukur yang digunakan dalam penelitian ini adalah skala yang terdiri dari skala komitmen organisasi, keadilan organisasi, dan OCB. Hasil analisis data dalam penelitian ini dengan hipotesis mayor terdapat pengaruh komitmen organisasi dan keadilan organisasi terhadap OCB diterima dengan nilai signifikansi sebesar 0,000 (&lt;0,05), yang berarti terdapat pengaruh yang sangat signifikan komitmen organisasi dan keadilan organisasi terhadap OCB. Komitmen organisasi dan keadilan organisasi memiliki sumbangan efektif sebesar 61,2%. Hipotesis pertama terdapat pengaruh komitmen organisasi terhadap OCB dengan koefiesien regresi sebesar 0,388 dengan taraf signifikansi 0,000 (&lt;0,01). Hal tersebut dapat disimpulkan bahwa komitmen organisasi berpengaruh positif dan sangat signifikan terhadap OCB, yang berarti hipotesis pertama diterima. Hipotesis kedua terdapat pengaruh keadilan organisasi terhadap OCB dengan koefiesien regresi sebesar 0,310 dengan taraf signifikansi 0,000 (&lt;0,01). Hal tersebut dapat disimpulkan bahwa keadilan organisasi berpengaruh positif dan sangat signifikan terhadap OCB, yang berarti hipotesis kedua diterima. Berdasarkan penelitian ini dapat disimpulkan bahwa semakin tinggi komitmen organisasi dan keadilan organisasi yang dimiliki karyawan maka semakin tinggi perilaku OCB karyawan, begitupun sebaliknya ketika komitmen organisasi dan keadilan organisasi yang dimiliki karyawan rendah maka semakin rendah juga perilaku OCB karyawan tersebut.","author":[{"dropping-particle":"","family":"Bastyant","given":"Muhammad Naufal","non-dropping-particle":"","parse-names":false,"suffix":""},{"dropping-particle":"","family":"Sari","given":"Erita Yuliasesti Diah","non-dropping-particle":"","parse-names":false,"suffix":""},{"dropping-particle":"","family":"Bashori","given":"Khoiruddin","non-dropping-particle":"","parse-names":false,"suffix":""}],"container-title":"JIIP - Jurnal Ilmiah Ilmu Pendidikan","id":"ITEM-1","issue":"3","issued":{"date-parts":[["2024"]]},"page":"2238-2244","title":"Organizational Citizenship Behavior (OCB) Ditinjau dari Komitmen Organisasi dan Keadilan Organisasi","type":"article-journal","volume":"7"},"uris":["http://www.mendeley.com/documents/?uuid=015bc79e-0be9-4ded-8183-bb5e4971ba21"]},{"id":"ITEM-2","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2","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3","itemData":{"author":[{"dropping-particle":"","family":"Lim","given":"Vera Edelia","non-dropping-particle":"","parse-names":false,"suffix":""},{"dropping-particle":"","family":"Setyawan","given":"Agustinus","non-dropping-particle":"","parse-names":false,"suffix":""}],"container-title":"Jurnal Ilmiah Manajemen, Ekonomi, &amp; Akuntansi (MEA)","id":"ITEM-3","issue":"3","issued":{"date-parts":[["2023"]]},"page":"902-914","title":"Faktor yang Mempengaruhi Organizational Citizenship Behavior dimediasikan oleh Organizational Commitmet di Klinik Kecantikan","type":"article-journal","volume":"7"},"uris":["http://www.mendeley.com/documents/?uuid=69720f47-27a8-44a4-b3fb-8a780e5a43fb"]},{"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id":"ITEM-5","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5","issue":"1","issued":{"date-parts":[["2024"]]},"page":"115-125","title":"Hubungan Keadilan Organisasi dan Perilaku Kewargaan Organisasi Karyawan Generasi Z Jawa Timur dengan Mediasi Komitmen","type":"article-journal","volume":"9"},"uris":["http://www.mendeley.com/documents/?uuid=ac7c2f7e-b607-437b-b043-d49e143bc564"]}],"mendeley":{"formattedCitation":"(Bastyant et al., 2024; Kamil &amp; Rivai, 2021; Lim &amp; Setyawan, 2023; Romadhona &amp; Prawitowati, 2024; Syafriyanti &amp; Anisah, 2021)","manualFormatting":"Bastyant et al., (2024), Kamil &amp; Rivai (2021), Lim &amp; Setyawan (2023), Romadhona &amp; Prawitowati (2024), dan Syafriyanti &amp; Anisah (2021)","plainTextFormattedCitation":"(Bastyant et al., 2024; Kamil &amp; Rivai, 2021; Lim &amp; Setyawan, 2023; Romadhona &amp; Prawitowati, 2024; Syafriyanti &amp; Anisah, 2021)","previouslyFormattedCitation":"(Bastyant et al., 2024; Kamil &amp; Rivai, 2021; Lim &amp; Setyawan, 2023; Romadhona &amp; Prawitowati, 2024; Syafriyanti &amp; Anisah, 2021)"},"properties":{"noteIndex":0},"schema":"https://github.com/citation-style-language/schema/raw/master/csl-citation.json"}</w:instrText>
      </w:r>
      <w:r w:rsidRPr="007251F6">
        <w:rPr>
          <w:rFonts w:ascii="Arial" w:eastAsia="Cambria" w:hAnsi="Arial" w:cs="Arial"/>
        </w:rPr>
        <w:fldChar w:fldCharType="separate"/>
      </w:r>
      <w:r w:rsidRPr="007251F6">
        <w:rPr>
          <w:rFonts w:ascii="Arial" w:eastAsia="Cambria" w:hAnsi="Arial" w:cs="Arial"/>
          <w:noProof/>
        </w:rPr>
        <w:t>Bastyant et al., (2024), Kamil &amp; Rivai (2021), Lim &amp; Setyawan (2023), Romadhona &amp; Prawitowati (2024), and Syafriyanti &amp; Anisah (2021)</w:t>
      </w:r>
      <w:r w:rsidRPr="007251F6">
        <w:rPr>
          <w:rFonts w:ascii="Arial" w:eastAsia="Cambria" w:hAnsi="Arial" w:cs="Arial"/>
        </w:rPr>
        <w:fldChar w:fldCharType="end"/>
      </w:r>
      <w:r w:rsidRPr="007251F6">
        <w:rPr>
          <w:rFonts w:ascii="Arial" w:eastAsia="Cambria" w:hAnsi="Arial" w:cs="Arial"/>
        </w:rPr>
        <w:t xml:space="preserve">, which states that </w:t>
      </w:r>
      <w:r w:rsidRPr="007251F6">
        <w:rPr>
          <w:rFonts w:ascii="Arial" w:eastAsia="Cambria" w:hAnsi="Arial" w:cs="Arial"/>
          <w:i/>
          <w:iCs/>
        </w:rPr>
        <w:t xml:space="preserve">Organizational Justice </w:t>
      </w:r>
      <w:r w:rsidRPr="007251F6">
        <w:rPr>
          <w:rFonts w:ascii="Arial" w:eastAsia="Cambria" w:hAnsi="Arial" w:cs="Arial"/>
        </w:rPr>
        <w:t>play a role in increasing employee OCB. When employees feel transparency and fairness in decision-making and resource distribution, they tend to be more motivated to take actions that benefit the organization. This confirms that creating a fair system in the organization not only increases job satisfaction, but also forms a more collaborative and proactive work culture.</w:t>
      </w:r>
    </w:p>
    <w:p w14:paraId="223C70A7" w14:textId="35D981BD" w:rsidR="0038059F" w:rsidRPr="007251F6" w:rsidRDefault="0038059F" w:rsidP="00441B6F">
      <w:pPr>
        <w:pStyle w:val="ConcHead"/>
        <w:spacing w:after="0"/>
        <w:jc w:val="both"/>
        <w:rPr>
          <w:rFonts w:ascii="Arial" w:hAnsi="Arial" w:cs="Arial"/>
          <w:bCs/>
        </w:rPr>
      </w:pPr>
    </w:p>
    <w:p w14:paraId="4B7A1E94" w14:textId="6F7ED61E" w:rsidR="0038059F" w:rsidRDefault="0038059F" w:rsidP="0038059F">
      <w:pPr>
        <w:pStyle w:val="Body"/>
        <w:spacing w:after="0"/>
        <w:rPr>
          <w:rFonts w:ascii="Arial" w:hAnsi="Arial" w:cs="Arial"/>
          <w:b/>
          <w:sz w:val="22"/>
          <w:szCs w:val="22"/>
        </w:rPr>
      </w:pPr>
      <w:r>
        <w:rPr>
          <w:rFonts w:ascii="Arial" w:hAnsi="Arial" w:cs="Arial"/>
          <w:b/>
          <w:caps/>
          <w:sz w:val="22"/>
          <w:szCs w:val="22"/>
        </w:rPr>
        <w:t xml:space="preserve">4.2 </w:t>
      </w:r>
      <w:r w:rsidR="007251F6" w:rsidRPr="007251F6">
        <w:rPr>
          <w:rFonts w:ascii="Arial" w:eastAsia="Cambria" w:hAnsi="Arial" w:cs="Arial"/>
          <w:b/>
          <w:sz w:val="22"/>
          <w:szCs w:val="22"/>
        </w:rPr>
        <w:t xml:space="preserve">The Effect </w:t>
      </w:r>
      <w:r w:rsidR="007251F6" w:rsidRPr="007251F6">
        <w:rPr>
          <w:rFonts w:ascii="Arial" w:eastAsia="Cambria" w:hAnsi="Arial" w:cs="Arial"/>
          <w:b/>
          <w:i/>
          <w:iCs/>
          <w:sz w:val="22"/>
          <w:szCs w:val="22"/>
        </w:rPr>
        <w:t xml:space="preserve"> of Quality of Work-Life</w:t>
      </w:r>
      <w:r w:rsidR="007251F6" w:rsidRPr="007251F6">
        <w:rPr>
          <w:rFonts w:ascii="Arial" w:eastAsia="Cambria" w:hAnsi="Arial" w:cs="Arial"/>
          <w:b/>
          <w:sz w:val="22"/>
          <w:szCs w:val="22"/>
        </w:rPr>
        <w:t xml:space="preserve"> on </w:t>
      </w:r>
      <w:r w:rsidR="007251F6" w:rsidRPr="007251F6">
        <w:rPr>
          <w:rFonts w:ascii="Arial" w:eastAsia="Cambria" w:hAnsi="Arial" w:cs="Arial"/>
          <w:b/>
          <w:i/>
          <w:iCs/>
          <w:sz w:val="22"/>
          <w:szCs w:val="22"/>
        </w:rPr>
        <w:t>Organizational Citizenship Behavior</w:t>
      </w:r>
    </w:p>
    <w:p w14:paraId="3418EC99" w14:textId="77777777" w:rsidR="0038059F" w:rsidRDefault="0038059F" w:rsidP="0038059F">
      <w:pPr>
        <w:pStyle w:val="Body"/>
        <w:spacing w:after="0"/>
        <w:rPr>
          <w:rFonts w:ascii="Arial" w:hAnsi="Arial" w:cs="Arial"/>
          <w:b/>
          <w:sz w:val="22"/>
          <w:szCs w:val="22"/>
        </w:rPr>
      </w:pPr>
    </w:p>
    <w:p w14:paraId="285AFDFD" w14:textId="79D62004" w:rsidR="0038059F" w:rsidRPr="0038059F" w:rsidRDefault="0038059F" w:rsidP="007C64C8">
      <w:pPr>
        <w:ind w:firstLine="720"/>
        <w:jc w:val="both"/>
        <w:rPr>
          <w:rFonts w:ascii="Arial" w:eastAsia="Cambria" w:hAnsi="Arial" w:cs="Arial"/>
        </w:rPr>
      </w:pPr>
      <w:r w:rsidRPr="0038059F">
        <w:rPr>
          <w:rFonts w:ascii="Arial" w:eastAsia="Cambria" w:hAnsi="Arial" w:cs="Arial"/>
        </w:rPr>
        <w:t xml:space="preserve">The findings of the study show that </w:t>
      </w:r>
      <w:r w:rsidRPr="0038059F">
        <w:rPr>
          <w:rFonts w:ascii="Arial" w:eastAsia="Cambria" w:hAnsi="Arial" w:cs="Arial"/>
          <w:i/>
          <w:iCs/>
        </w:rPr>
        <w:t>quality of work-life</w:t>
      </w:r>
      <w:r w:rsidRPr="0038059F">
        <w:rPr>
          <w:rFonts w:ascii="Arial" w:eastAsia="Cambria" w:hAnsi="Arial" w:cs="Arial"/>
        </w:rPr>
        <w:t xml:space="preserve"> has a positive and significant impact on </w:t>
      </w:r>
      <w:r w:rsidRPr="0038059F">
        <w:rPr>
          <w:rFonts w:ascii="Arial" w:eastAsia="Cambria" w:hAnsi="Arial" w:cs="Arial"/>
          <w:i/>
          <w:iCs/>
        </w:rPr>
        <w:t>organizational citizenship behavior</w:t>
      </w:r>
      <w:r w:rsidRPr="0038059F">
        <w:rPr>
          <w:rFonts w:ascii="Arial" w:eastAsia="Cambria" w:hAnsi="Arial" w:cs="Arial"/>
        </w:rPr>
        <w:t xml:space="preserve"> or H2 acceptance. This shows that the better the quality of work life that employees feel, the more likely they are to show OCB behavior, such as helping colleagues, taking initiative at work, and showing loyalty to the organization. A high quality of work-life reflects comfortable working conditions, work-life balance, and organizational support, which ultimately improves OCB's behavior.</w:t>
      </w:r>
    </w:p>
    <w:p w14:paraId="230DCD87" w14:textId="75FA87DB" w:rsidR="0038059F" w:rsidRPr="0038059F" w:rsidRDefault="0038059F" w:rsidP="00511A78">
      <w:pPr>
        <w:ind w:firstLine="720"/>
        <w:jc w:val="both"/>
        <w:rPr>
          <w:rFonts w:ascii="Arial" w:eastAsia="Cambria" w:hAnsi="Arial" w:cs="Arial"/>
        </w:rPr>
      </w:pPr>
      <w:r w:rsidRPr="0038059F">
        <w:rPr>
          <w:rFonts w:ascii="Arial" w:eastAsia="Cambria" w:hAnsi="Arial" w:cs="Arial"/>
        </w:rPr>
        <w:t xml:space="preserve">These findings are in line with Social Exchange Theory, which states that the relationship between employees and organizations is based on the principle of reciprocity. When the organization provides a supportive and well-being work environment for employees, employees tend to reciprocate by showing positive behaviors that benefit the organization. In other words, employees who feel valued and comfortable in their jobs will be more motivated to contribute more than just their main tasks. </w:t>
      </w:r>
    </w:p>
    <w:p w14:paraId="4D2FBA61" w14:textId="7FD6F9E4" w:rsidR="0038059F" w:rsidRDefault="0038059F" w:rsidP="0038059F">
      <w:pPr>
        <w:ind w:firstLine="720"/>
        <w:jc w:val="both"/>
        <w:rPr>
          <w:rFonts w:ascii="Arial" w:eastAsia="Cambria" w:hAnsi="Arial" w:cs="Arial"/>
        </w:rPr>
      </w:pPr>
      <w:r w:rsidRPr="0038059F">
        <w:rPr>
          <w:rFonts w:ascii="Arial" w:eastAsia="Cambria" w:hAnsi="Arial" w:cs="Arial"/>
        </w:rPr>
        <w:t xml:space="preserve">The results of this study are also in line with the findings of the </w:t>
      </w:r>
      <w:r w:rsidRPr="0038059F">
        <w:rPr>
          <w:rFonts w:ascii="Arial" w:eastAsia="Cambria" w:hAnsi="Arial" w:cs="Arial"/>
        </w:rPr>
        <w:fldChar w:fldCharType="begin" w:fldLock="1"/>
      </w:r>
      <w:r w:rsidR="00813BA9">
        <w:rPr>
          <w:rFonts w:ascii="Arial" w:eastAsia="Cambria" w:hAnsi="Arial" w:cs="Arial"/>
        </w:rPr>
        <w:instrText>ADDIN CSL_CITATION {"citationItems":[{"id":"ITEM-1","itemData":{"DOI":"10.29210/020211163","ISSN":"2477-8524","abstract":"The purpose of this study is to analyze the relationship between Transformational Leadership, Leader Member Exchange, Digital Transformation on Work Innovation Capabilities and Organizational Citizenship Behavior. In this study using quantitative methods and data analysis techniques Structural Equation Modeling (SEM) using SmartPLS 3.0 software. This research was conducted the sample units were 390 Micro, Small &amp; Medium Enterprises (MSMEs). Based on the results of data analysis, it is concluded that transformational leadership has a significant effect on Work Innovation Capabilities, transformational leadership has no significant effect on Organizational Citizenship Behavior, Leader Member Exchange has a significant effect on Work Innovation Capabilities, Leader Member Exchange has no significant effect on Organizational Citizenship Behavior, digital transformation has no significant effect on Work Innovation Capabilities, digital Transformation has no significant effect on Organizational Citizenship Behavior, Work Innovation Capabilities have no significant effect on Organizational Citizenship Behavior, transformational Leadership has no significant effect on Work Innovation Capabilities through Organizational Citizenship Behavior, Leader Member Exchange has no significant effect on Work Innovation Capabilities via Organizational Citizens hip Behavior , digital transformation has no significant effect on Work Innovation Capabilities through Organizational Citizenship Behavior.","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Linguistica Antverpiensia","id":"ITEM-1","issue":"2","issued":{"date-parts":[["2021"]]},"page":"2908-2932","title":"The Role of Transformational leadership, Leader Member Exchange, Digital Transformation on Organizational Citizenship Behaviour and Work Innovation Capabilities in during Covid-19 Pandemic","type":"article-journal"},"uris":["http://www.mendeley.com/documents/?uuid=b6cb599b-9a42-4939-95f5-ff1a06e55fa2"]},{"id":"ITEM-2","itemData":{"DOI":"10.5267/j.ijdns.2023.6.011","ISSN":"25618156","abstract":"This study aims to analyze the effect of transformational leadership (TL) on organizational citizenship behavior (OCB), the relationship between TL and performance, TL and IWB, Leader member exchange (LMX) and OCB, LMX and performance, LMX and innovative work behavior (IWB), organizational commitment (OC) and OCB, OC and performance, OC and IWB, digital transformation (DT) and OCB, DT and performance, DT and IWB, QWL and OCB, QWL and performance, QWL and IWB, OCB and performance, and the relationship between IWB and performance. The method of this research is quantitative and the population in this study were 341 private universities while the number of samples used in this study were 181 private universities. The sampling technique in this study used multistage random sampling. In this study the study used a seven-point Likert scale. The study uses SmartPLS software as a data processing tool. Validity testing is applied to all question items in each variable and there are several stages of testing that will be carried out, namely through convergent validity testing, average variance extracted (AVE) testing, and discriminant validity testing. There is a positive and significant relationship between TL and OCB, a positive relationship between TL and the performance of private universities. There is also a positive and significant relationship between TL and IWB, a positive and significant relationship between LMX and OCB. However, there is no significant relationship between LMX and university performance. There is a positive and significant relationship between LMX and IWB, a positive and significant relationship between OC and OCB, a positive and significant relationship between OC and university performance, and a positive and significant relationship between OC and IWB. There is also a positive and significant relationship between DT and OCB, an insignificant relationship between DT and university performance. This means that DT cannot directly affect performance. There is an insignificant relationship between DT and IWB, a positive and significant relationship between QWL and OCB. There is a nonsignificant relationship between QWL and university performance. There is a positive and significant relationship between QWL and IWB as well as between OCB and university performance and also between IWB and university performance.","author":[{"dropping-particle":"","family":"Purwanto","given":"Agus","non-dropping-particle":"","parse-names":false,"suffix":""},{"dropping-particle":"","family":"Purba","given":"John Tampil","non-dropping-particle":"","parse-names":false,"suffix":""},{"dropping-particle":"","family":"Bernarto","given":"Innocentius","non-dropping-particle":"","parse-names":false,"suffix":""},{"dropping-particle":"","family":"Sijabat","given":"Rosdiana","non-dropping-particle":"","parse-names":false,"suffix":""}],"container-title":"International Journal of Data and Network Science","id":"ITEM-2","issued":{"date-parts":[["2023"]]},"page":"2013-2028","title":"Investigating The Role Digital Transformation and Human Resource Management on the Performance of The Universities","type":"article-journal","volume":"7"},"uris":["http://www.mendeley.com/documents/?uuid=4f756c55-2152-4f94-82b9-6f2dd617b029"]},{"id":"ITEM-3","itemData":{"abstract":"The purpose of this study was to analyze the relationship between competence and quality of work life on organizational citizenship behavior by mediating organizational commitment.This research is a quantitative research, primary, data obtained from the answers to the questionnaires of each respondent using google form with data processing tools using SPSS software. The results of the questionnaire recapitulation got 104 respondents' answers, 102 respondents' answers were declared good for statistical data processing while 2 respondents' answers were not good so they were not included in the data processing.The population in this study were 106 employees with ASN status at Jaken and Jakenan health center. Based on the results of data analysis, it can be concluded that competence has a positive effect on organizational commitment to employees, quality of work life has a positive effect on organizational commitment to employees, competence has a positive effect on Organizational Citizenship Behavior, quality of work life has a positive effect on Organizational Citizenship Behavior, organizational commitment has no effect on Organizational Citizenship Behavior.","author":[{"dropping-particle":"","family":"Sumarsi","given":"","non-dropping-particle":"","parse-names":false,"suffix":""},{"dropping-particle":"","family":"Rizal","given":"Alimuddin","non-dropping-particle":"","parse-names":false,"suffix":""}],"container-title":"International Journal of Social and Management Studies (Ijosmas)","id":"ITEM-3","issue":"6","issued":{"date-parts":[["2020"]]},"page":"69-88","title":"The Effect of Competence and Quality of Work Life on Organizational Citizenship Behavior (OCB) with Organizational Commitment Mediation","type":"article-journal","volume":"2"},"uris":["http://www.mendeley.com/documents/?uuid=77ea52c1-ac2c-4f34-8ae2-8ea50c2f4263"]},{"id":"ITEM-4","itemData":{"DOI":"10.30595/jesh.v1i1.76","abstract":"This study aims to identify and analyze the effect of quality of work life (QWL), organizational commitment (OC) and transformational leadership on organizational citizenship behavior at RSUD dr. R. Goeteng Taroenadibrata Purbalingga. Sampling using purposive sampling method through a questionnaire. The sample used was 165 nurses. The analysis technique used in this study uses the Statistical Package for the Social Sciences (SPSS). The results of this study indicate that quality of work life has a positive and significant effect on organizational citizenship behavior, organizational commitment has a positive and insignificant effect on organizational citizenship behavior, and transformational leadership has a positive and significant effect on organizational citizenship behavior. Based on the test results of the R² adjusted coefficient of determination of 18.9%.","author":[{"dropping-particle":"","family":"Rimatanti","given":"Nelis Fadhila","non-dropping-particle":"","parse-names":false,"suffix":""},{"dropping-particle":"","family":"Darmawan","given":"Akhmad","non-dropping-particle":"","parse-names":false,"suffix":""}],"container-title":"Journal of Economics, Social, and Humanities","id":"ITEM-4","issue":"1","issued":{"date-parts":[["2023"]]},"page":"12-26","title":"Influence of Quality of Work Life (QWL), Organizational Commitment (OC) and Transformational Leadership on Organizational Citizenship Behavior (OCB)","type":"article-journal","volume":"1"},"uris":["http://www.mendeley.com/documents/?uuid=6a36fdf2-581e-4686-8955-4d763066becf"]},{"id":"ITEM-5","itemData":{"DOI":"10.26803/IJLTER.22.4.7","ISSN":"16942116","abstract":"Organizational citizenship behavior (OCB) is necessary in overcoming emergency conditions, including learning difficulties such as experienced during and after the Covid-19 pandemic. Therefore, this research explored the visionary leadership effects of teachers' OCB through quality of work-life (QWL) and organizational commitment, and developed a new empirical model of the mediation mechanism. A quantitative approach with a survey method was used in this research, where Likert-scale questionnaires were distributed to 387 social sciences teachers in Indonesia. Using structural equation modeling (SEM) analysis, it was found that visionary leadership, QWL, and organizational commitment have a significant effect on OCB; visionary leadership significantly influences QWL and organizational commitment; and visionary leadership has a significant effect on OCB through QWL and organizational commitment. This evidence promotes a new model regarding the effect of visionary leadership on teachers' OCB mediated by QWL and organizational commitment. It not only confirms several previous studies as the basis for developing this research hypothesis, but is also an antithesis to previous research with contradictory conclusions. With such conditions, the new model provides theoretical and practical contributions which require in-depth and critical discussion before it is adopted or adapted as a model in improving teacher OCB via visionary leadership supported by QWL and organizational commitment.","author":[{"dropping-particle":"","family":"Widodo","given":"W.","non-dropping-particle":"","parse-names":false,"suffix":""},{"dropping-particle":"","family":"Gustari","given":"Irvandi","non-dropping-particle":"","parse-names":false,"suffix":""},{"dropping-particle":"","family":"Permana","given":"Rahayu","non-dropping-particle":"","parse-names":false,"suffix":""}],"container-title":"International Journal of Learning, Teaching and Educational Research","id":"ITEM-5","issue":"4","issued":{"date-parts":[["2023"]]},"page":"104-123","title":"A Mediation Model of the Effect of Visionary Leadership on Teachers' Organizational Citizenship Behavior","type":"article-journal","volume":"22"},"uris":["http://www.mendeley.com/documents/?uuid=b14e0b43-b40f-483d-bf39-01beffd7f72e"]}],"mendeley":{"formattedCitation":"(Purwanto et al., 2021, 2023; Rimatanti &amp; Darmawan, 2023; Sumarsi &amp; Rizal, 2020; Widodo et al., 2023)","manualFormatting":"Purwanto et al., (2021, 2023), Rimatanti &amp; Darmawan (2023), Sumarsi &amp; Rizal (2020), dan Widodo et al., (2023)","plainTextFormattedCitation":"(Purwanto et al., 2021, 2023; Rimatanti &amp; Darmawan, 2023; Sumarsi &amp; Rizal, 2020; Widodo et al., 2023)","previouslyFormattedCitation":"(Purwanto et al., 2021, 2023; Rimatanti &amp; Darmawan, 2023; Sumarsi &amp; Rizal, 2020; Widodo et al., 2023)"},"properties":{"noteIndex":0},"schema":"https://github.com/citation-style-language/schema/raw/master/csl-citation.json"}</w:instrText>
      </w:r>
      <w:r w:rsidRPr="0038059F">
        <w:rPr>
          <w:rFonts w:ascii="Arial" w:eastAsia="Cambria" w:hAnsi="Arial" w:cs="Arial"/>
        </w:rPr>
        <w:fldChar w:fldCharType="separate"/>
      </w:r>
      <w:r w:rsidRPr="0038059F">
        <w:rPr>
          <w:rFonts w:ascii="Arial" w:eastAsia="Cambria" w:hAnsi="Arial" w:cs="Arial"/>
          <w:noProof/>
        </w:rPr>
        <w:t>Purwanto et al., (2021, 2023), Rimatanti &amp; Darmawan (2023), Sumarsi &amp; Rizal (2020), and Widodo et al., (2023)</w:t>
      </w:r>
      <w:r w:rsidRPr="0038059F">
        <w:rPr>
          <w:rFonts w:ascii="Arial" w:eastAsia="Cambria" w:hAnsi="Arial" w:cs="Arial"/>
        </w:rPr>
        <w:fldChar w:fldCharType="end"/>
      </w:r>
      <w:r w:rsidRPr="0038059F">
        <w:rPr>
          <w:rFonts w:ascii="Arial" w:eastAsia="Cambria" w:hAnsi="Arial" w:cs="Arial"/>
        </w:rPr>
        <w:t xml:space="preserve">, which states that the quality of work-life plays a role in improving the OCB of employees. </w:t>
      </w:r>
      <w:r w:rsidRPr="0038059F">
        <w:rPr>
          <w:rFonts w:ascii="Arial" w:eastAsia="Cambria" w:hAnsi="Arial" w:cs="Arial"/>
        </w:rPr>
        <w:lastRenderedPageBreak/>
        <w:t>Employees who have a positive work experience, including a work-life balance, a conducive work environment, and a decent reward, are more likely to engage in voluntary organizational behavior. This reinforces that organizations that invest in improving the quality of their employees' working lives not only improve individual well-being, but also build a more collaborative and productive work culture.</w:t>
      </w:r>
    </w:p>
    <w:p w14:paraId="3F3A9A44" w14:textId="77777777" w:rsidR="0038059F" w:rsidRDefault="0038059F" w:rsidP="0038059F">
      <w:pPr>
        <w:jc w:val="both"/>
        <w:rPr>
          <w:rFonts w:ascii="Arial" w:eastAsia="Cambria" w:hAnsi="Arial" w:cs="Arial"/>
        </w:rPr>
      </w:pPr>
    </w:p>
    <w:p w14:paraId="2A2823E7" w14:textId="77777777" w:rsidR="00B57227" w:rsidRDefault="00B57227" w:rsidP="0038059F">
      <w:pPr>
        <w:jc w:val="both"/>
        <w:rPr>
          <w:rFonts w:ascii="Arial" w:eastAsia="Cambria" w:hAnsi="Arial" w:cs="Arial"/>
        </w:rPr>
      </w:pPr>
    </w:p>
    <w:p w14:paraId="6D8B425C" w14:textId="35030D32" w:rsidR="0038059F" w:rsidRPr="0038059F" w:rsidRDefault="0038059F" w:rsidP="0038059F">
      <w:pPr>
        <w:jc w:val="both"/>
        <w:rPr>
          <w:rFonts w:ascii="Arial" w:eastAsia="Cambria" w:hAnsi="Arial" w:cs="Arial"/>
          <w:b/>
          <w:sz w:val="22"/>
          <w:szCs w:val="22"/>
        </w:rPr>
      </w:pPr>
      <w:r>
        <w:rPr>
          <w:rFonts w:ascii="Arial" w:hAnsi="Arial" w:cs="Arial"/>
          <w:b/>
          <w:caps/>
          <w:sz w:val="22"/>
          <w:szCs w:val="22"/>
        </w:rPr>
        <w:t xml:space="preserve">4.3 </w:t>
      </w:r>
      <w:r w:rsidRPr="0038059F">
        <w:rPr>
          <w:rFonts w:ascii="Arial" w:eastAsia="Cambria" w:hAnsi="Arial" w:cs="Arial"/>
          <w:b/>
          <w:sz w:val="22"/>
          <w:szCs w:val="22"/>
        </w:rPr>
        <w:t xml:space="preserve">The Influence </w:t>
      </w:r>
      <w:r w:rsidRPr="0038059F">
        <w:rPr>
          <w:rFonts w:ascii="Arial" w:eastAsia="Cambria" w:hAnsi="Arial" w:cs="Arial"/>
          <w:b/>
          <w:i/>
          <w:iCs/>
          <w:sz w:val="22"/>
          <w:szCs w:val="22"/>
        </w:rPr>
        <w:t>of Organizational Commitment</w:t>
      </w:r>
      <w:r w:rsidRPr="0038059F">
        <w:rPr>
          <w:rFonts w:ascii="Arial" w:eastAsia="Cambria" w:hAnsi="Arial" w:cs="Arial"/>
          <w:b/>
          <w:sz w:val="22"/>
          <w:szCs w:val="22"/>
        </w:rPr>
        <w:t xml:space="preserve"> on </w:t>
      </w:r>
      <w:r w:rsidRPr="0038059F">
        <w:rPr>
          <w:rFonts w:ascii="Arial" w:eastAsia="Cambria" w:hAnsi="Arial" w:cs="Arial"/>
          <w:b/>
          <w:i/>
          <w:iCs/>
          <w:sz w:val="22"/>
          <w:szCs w:val="22"/>
        </w:rPr>
        <w:t>Organizational Citizenship Behavior</w:t>
      </w:r>
    </w:p>
    <w:p w14:paraId="495C5180" w14:textId="6854CF58" w:rsidR="0038059F" w:rsidRPr="0038059F" w:rsidRDefault="0038059F" w:rsidP="0038059F">
      <w:pPr>
        <w:jc w:val="both"/>
        <w:rPr>
          <w:rFonts w:ascii="Arial" w:eastAsia="Cambria" w:hAnsi="Arial" w:cs="Arial"/>
        </w:rPr>
      </w:pPr>
    </w:p>
    <w:p w14:paraId="642D4176" w14:textId="26972726" w:rsidR="0038059F" w:rsidRPr="0038059F" w:rsidRDefault="0038059F" w:rsidP="007C64C8">
      <w:pPr>
        <w:ind w:firstLine="720"/>
        <w:jc w:val="both"/>
        <w:rPr>
          <w:rFonts w:ascii="Arial" w:eastAsia="Cambria" w:hAnsi="Arial" w:cs="Arial"/>
        </w:rPr>
      </w:pPr>
      <w:r w:rsidRPr="0038059F">
        <w:rPr>
          <w:rFonts w:ascii="Arial" w:eastAsia="Cambria" w:hAnsi="Arial" w:cs="Arial"/>
        </w:rPr>
        <w:t xml:space="preserve">The findings of the study revealed that </w:t>
      </w:r>
      <w:r w:rsidRPr="0038059F">
        <w:rPr>
          <w:rFonts w:ascii="Arial" w:eastAsia="Cambria" w:hAnsi="Arial" w:cs="Arial"/>
          <w:i/>
          <w:iCs/>
        </w:rPr>
        <w:t>organizational commitment</w:t>
      </w:r>
      <w:r w:rsidRPr="0038059F">
        <w:rPr>
          <w:rFonts w:ascii="Arial" w:eastAsia="Cambria" w:hAnsi="Arial" w:cs="Arial"/>
        </w:rPr>
        <w:t xml:space="preserve"> has a positive and significant influence on </w:t>
      </w:r>
      <w:r w:rsidRPr="0038059F">
        <w:rPr>
          <w:rFonts w:ascii="Arial" w:eastAsia="Cambria" w:hAnsi="Arial" w:cs="Arial"/>
          <w:i/>
          <w:iCs/>
        </w:rPr>
        <w:t>organizational citizenship behavior</w:t>
      </w:r>
      <w:r w:rsidRPr="0038059F">
        <w:rPr>
          <w:rFonts w:ascii="Arial" w:eastAsia="Cambria" w:hAnsi="Arial" w:cs="Arial"/>
        </w:rPr>
        <w:t xml:space="preserve"> or H3 received. These findings show that the higher the employee's commitment to the organization, the more likely they are to exhibit OCB behavior, such as helping colleagues, being loyal to the organization's policies, and contributing more than just their primary duties. Therefore, increasing </w:t>
      </w:r>
      <w:r w:rsidRPr="0038059F">
        <w:rPr>
          <w:rFonts w:ascii="Arial" w:eastAsia="Cambria" w:hAnsi="Arial" w:cs="Arial"/>
          <w:i/>
          <w:iCs/>
        </w:rPr>
        <w:t>organizational commitment</w:t>
      </w:r>
      <w:r w:rsidRPr="0038059F">
        <w:rPr>
          <w:rFonts w:ascii="Arial" w:eastAsia="Cambria" w:hAnsi="Arial" w:cs="Arial"/>
        </w:rPr>
        <w:t xml:space="preserve"> can be an important strategy to build a more harmonious and productive work environment.</w:t>
      </w:r>
    </w:p>
    <w:p w14:paraId="228BF13A" w14:textId="2E89AECA" w:rsidR="0038059F" w:rsidRPr="0038059F" w:rsidRDefault="0038059F" w:rsidP="007C64C8">
      <w:pPr>
        <w:ind w:firstLine="720"/>
        <w:jc w:val="both"/>
        <w:rPr>
          <w:rFonts w:ascii="Arial" w:eastAsia="Cambria" w:hAnsi="Arial" w:cs="Arial"/>
        </w:rPr>
      </w:pPr>
      <w:r w:rsidRPr="0038059F">
        <w:rPr>
          <w:rFonts w:ascii="Arial" w:eastAsia="Cambria" w:hAnsi="Arial" w:cs="Arial"/>
        </w:rPr>
        <w:t>These findings are in line with Social Exchange Theory, which explains that the relationship between employees and organizations is reciprocal. When employees feel they have a strong bond with the organization and have a positive work experience, they tend to reciprocate by exhibiting behaviors that are beneficial to the organization. High commitment makes employees feel responsible to contribute more, including in the form of OCB.</w:t>
      </w:r>
    </w:p>
    <w:p w14:paraId="0B6C90BC" w14:textId="180FAE9B" w:rsidR="0038059F" w:rsidRDefault="0038059F" w:rsidP="0038059F">
      <w:pPr>
        <w:ind w:firstLine="720"/>
        <w:jc w:val="both"/>
        <w:rPr>
          <w:rFonts w:ascii="Arial" w:eastAsia="Cambria" w:hAnsi="Arial" w:cs="Arial"/>
        </w:rPr>
      </w:pPr>
      <w:r w:rsidRPr="0038059F">
        <w:rPr>
          <w:rFonts w:ascii="Arial" w:eastAsia="Cambria" w:hAnsi="Arial" w:cs="Arial"/>
        </w:rPr>
        <w:t xml:space="preserve">The results of this study are also in line with the findings of the </w:t>
      </w:r>
      <w:r w:rsidR="006F60C7">
        <w:rPr>
          <w:rFonts w:ascii="Arial" w:eastAsia="Cambria" w:hAnsi="Arial" w:cs="Arial"/>
        </w:rPr>
        <w:fldChar w:fldCharType="begin" w:fldLock="1"/>
      </w:r>
      <w:r w:rsidR="00813BA9">
        <w:rPr>
          <w:rFonts w:ascii="Arial" w:eastAsia="Cambria" w:hAnsi="Arial" w:cs="Arial"/>
        </w:rPr>
        <w:instrText>ADDIN CSL_CITATION {"citationItems":[{"id":"ITEM-1","itemData":{"DOI":"10.3389/fpsyg.2022.938815","ISSN":"16641078","author":[{"dropping-particle":"","family":"Firmansyah","given":"Arif","non-dropping-particle":"","parse-names":false,"suffix":""},{"dropping-particle":"","family":"Junaedi","given":"I. Wayan Ruspendi","non-dropping-particle":"","parse-names":false,"suffix":""},{"dropping-particle":"","family":"Kistyanto","given":"Anang","non-dropping-particle":"","parse-names":false,"suffix":""},{"dropping-particle":"","family":"Azzuhri","given":"Misbahuddin","non-dropping-particle":"","parse-names":false,"suffix":""}],"container-title":"Frontiers in Psychology","id":"ITEM-1","issued":{"date-parts":[["2022"]]},"title":"The Effect of Perceived Organizational Support on Organizational Citizenship Behavior and Organizational Commitment in Public Health Center during COVID-19 Pandemic","type":"article-journal","volume":"13"},"uris":["http://www.mendeley.com/documents/?uuid=f26cbc88-6153-4c74-9811-61493bd3dc2e"]}],"mendeley":{"formattedCitation":"(Firmansyah et al., 2022)","manualFormatting":"Firmansyah et al., (2022)","plainTextFormattedCitation":"(Firmansyah et al., 2022)","previouslyFormattedCitation":"(Firmansyah et al., 2022)"},"properties":{"noteIndex":0},"schema":"https://github.com/citation-style-language/schema/raw/master/csl-citation.json"}</w:instrText>
      </w:r>
      <w:r w:rsidR="006F60C7">
        <w:rPr>
          <w:rFonts w:ascii="Arial" w:eastAsia="Cambria" w:hAnsi="Arial" w:cs="Arial"/>
        </w:rPr>
        <w:fldChar w:fldCharType="separate"/>
      </w:r>
      <w:r w:rsidR="006F60C7" w:rsidRPr="006F60C7">
        <w:rPr>
          <w:rFonts w:ascii="Arial" w:eastAsia="Cambria" w:hAnsi="Arial" w:cs="Arial"/>
          <w:noProof/>
        </w:rPr>
        <w:t>Firmansyah et al., (2022)</w:t>
      </w:r>
      <w:r w:rsidR="006F60C7">
        <w:rPr>
          <w:rFonts w:ascii="Arial" w:eastAsia="Cambria" w:hAnsi="Arial" w:cs="Arial"/>
        </w:rPr>
        <w:fldChar w:fldCharType="end"/>
      </w:r>
      <w:r w:rsidR="006F60C7">
        <w:rPr>
          <w:rFonts w:ascii="Arial" w:eastAsia="Cambria" w:hAnsi="Arial" w:cs="Arial"/>
        </w:rPr>
        <w:t xml:space="preserve"> </w:t>
      </w:r>
      <w:proofErr w:type="spellStart"/>
      <w:r w:rsidR="006F60C7">
        <w:rPr>
          <w:rFonts w:ascii="Arial" w:eastAsia="Cambria" w:hAnsi="Arial" w:cs="Arial"/>
        </w:rPr>
        <w:t>Hermawanto</w:t>
      </w:r>
      <w:proofErr w:type="spellEnd"/>
      <w:r w:rsidR="006F60C7">
        <w:rPr>
          <w:rFonts w:ascii="Arial" w:eastAsia="Cambria" w:hAnsi="Arial" w:cs="Arial"/>
        </w:rPr>
        <w:t xml:space="preserve"> et al., (2022), </w:t>
      </w:r>
      <w:proofErr w:type="spellStart"/>
      <w:r w:rsidR="006F60C7">
        <w:rPr>
          <w:rFonts w:ascii="Arial" w:eastAsia="Cambria" w:hAnsi="Arial" w:cs="Arial"/>
        </w:rPr>
        <w:t>Nurjanah</w:t>
      </w:r>
      <w:proofErr w:type="spellEnd"/>
      <w:r w:rsidR="006F60C7">
        <w:rPr>
          <w:rFonts w:ascii="Arial" w:eastAsia="Cambria" w:hAnsi="Arial" w:cs="Arial"/>
        </w:rPr>
        <w:t xml:space="preserve"> et al., (2020), Purwanto (2022), and Widodo et al., (2023), who found that </w:t>
      </w:r>
      <w:r w:rsidRPr="0038059F">
        <w:rPr>
          <w:rFonts w:ascii="Arial" w:eastAsia="Cambria" w:hAnsi="Arial" w:cs="Arial"/>
          <w:i/>
          <w:iCs/>
        </w:rPr>
        <w:t>organizational commitment</w:t>
      </w:r>
      <w:r w:rsidRPr="0038059F">
        <w:rPr>
          <w:rFonts w:ascii="Arial" w:eastAsia="Cambria" w:hAnsi="Arial" w:cs="Arial"/>
        </w:rPr>
        <w:t xml:space="preserve"> play a role in increasing employee OCB. Employees who have a high level of commitment are more likely to exhibit extra-role behaviors because they feel like they are an important part of the organization. This indicates that organizations that are able to build and maintain employee commitment, whether through inspirational leadership, an inclusive work culture, or policies that support employee well-being, will find it easier to create a productive and team-oriented work environment.</w:t>
      </w:r>
    </w:p>
    <w:p w14:paraId="5AF48D9E" w14:textId="77777777" w:rsidR="00B57227" w:rsidRDefault="00B57227" w:rsidP="0038059F">
      <w:pPr>
        <w:ind w:firstLine="720"/>
        <w:jc w:val="both"/>
        <w:rPr>
          <w:rFonts w:ascii="Arial" w:eastAsia="Cambria" w:hAnsi="Arial" w:cs="Arial"/>
        </w:rPr>
      </w:pPr>
    </w:p>
    <w:p w14:paraId="10C504B1" w14:textId="77777777" w:rsidR="00B57227" w:rsidRDefault="00B57227" w:rsidP="0038059F">
      <w:pPr>
        <w:ind w:firstLine="720"/>
        <w:jc w:val="both"/>
        <w:rPr>
          <w:rFonts w:ascii="Arial" w:eastAsia="Cambria" w:hAnsi="Arial" w:cs="Arial"/>
        </w:rPr>
      </w:pPr>
    </w:p>
    <w:p w14:paraId="268FBDB8" w14:textId="77777777" w:rsidR="0038059F" w:rsidRDefault="0038059F" w:rsidP="0038059F">
      <w:pPr>
        <w:jc w:val="both"/>
        <w:rPr>
          <w:rFonts w:ascii="Arial" w:eastAsia="Cambria" w:hAnsi="Arial" w:cs="Arial"/>
        </w:rPr>
      </w:pPr>
    </w:p>
    <w:p w14:paraId="2B8B39C8" w14:textId="2852E63F" w:rsidR="0038059F" w:rsidRPr="0038059F" w:rsidRDefault="0038059F" w:rsidP="0038059F">
      <w:pPr>
        <w:jc w:val="both"/>
        <w:rPr>
          <w:rFonts w:ascii="Arial" w:eastAsia="Cambria" w:hAnsi="Arial" w:cs="Arial"/>
          <w:b/>
          <w:sz w:val="22"/>
          <w:szCs w:val="22"/>
        </w:rPr>
      </w:pPr>
      <w:r w:rsidRPr="0038059F">
        <w:rPr>
          <w:rFonts w:ascii="Arial" w:hAnsi="Arial" w:cs="Arial"/>
          <w:b/>
          <w:caps/>
          <w:sz w:val="22"/>
          <w:szCs w:val="22"/>
        </w:rPr>
        <w:t xml:space="preserve">4.4 </w:t>
      </w:r>
      <w:r w:rsidRPr="0038059F">
        <w:rPr>
          <w:rFonts w:ascii="Arial" w:eastAsia="Cambria" w:hAnsi="Arial" w:cs="Arial"/>
          <w:b/>
          <w:i/>
          <w:iCs/>
          <w:sz w:val="22"/>
          <w:szCs w:val="22"/>
        </w:rPr>
        <w:t>Organizational Commitment</w:t>
      </w:r>
      <w:r w:rsidRPr="0038059F">
        <w:rPr>
          <w:rFonts w:ascii="Arial" w:eastAsia="Cambria" w:hAnsi="Arial" w:cs="Arial"/>
          <w:b/>
          <w:sz w:val="22"/>
          <w:szCs w:val="22"/>
        </w:rPr>
        <w:t xml:space="preserve"> mediates the Influence </w:t>
      </w:r>
      <w:r w:rsidRPr="0038059F">
        <w:rPr>
          <w:rFonts w:ascii="Arial" w:eastAsia="Cambria" w:hAnsi="Arial" w:cs="Arial"/>
          <w:b/>
          <w:i/>
          <w:iCs/>
          <w:sz w:val="22"/>
          <w:szCs w:val="22"/>
        </w:rPr>
        <w:t xml:space="preserve"> of Organizational Justice</w:t>
      </w:r>
      <w:r w:rsidRPr="0038059F">
        <w:rPr>
          <w:rFonts w:ascii="Arial" w:eastAsia="Cambria" w:hAnsi="Arial" w:cs="Arial"/>
          <w:b/>
          <w:sz w:val="22"/>
          <w:szCs w:val="22"/>
        </w:rPr>
        <w:t xml:space="preserve"> on </w:t>
      </w:r>
      <w:r w:rsidRPr="0038059F">
        <w:rPr>
          <w:rFonts w:ascii="Arial" w:eastAsia="Cambria" w:hAnsi="Arial" w:cs="Arial"/>
          <w:b/>
          <w:i/>
          <w:iCs/>
          <w:sz w:val="22"/>
          <w:szCs w:val="22"/>
        </w:rPr>
        <w:t>Organizational Citizenship Behavior</w:t>
      </w:r>
    </w:p>
    <w:p w14:paraId="2776B61B" w14:textId="17347FB5" w:rsidR="0038059F" w:rsidRPr="0038059F" w:rsidRDefault="0038059F" w:rsidP="0038059F">
      <w:pPr>
        <w:jc w:val="both"/>
        <w:rPr>
          <w:rFonts w:ascii="Arial" w:eastAsia="Cambria" w:hAnsi="Arial" w:cs="Arial"/>
          <w:b/>
          <w:sz w:val="22"/>
          <w:szCs w:val="22"/>
        </w:rPr>
      </w:pPr>
    </w:p>
    <w:p w14:paraId="3F4DEAF1" w14:textId="26FF81EA" w:rsidR="007251F6" w:rsidRPr="006F60C7" w:rsidRDefault="0038059F" w:rsidP="007C64C8">
      <w:pPr>
        <w:ind w:firstLine="720"/>
        <w:jc w:val="both"/>
        <w:rPr>
          <w:rFonts w:ascii="Arial" w:eastAsia="Cambria" w:hAnsi="Arial" w:cs="Arial"/>
        </w:rPr>
      </w:pPr>
      <w:r w:rsidRPr="006F60C7">
        <w:rPr>
          <w:rFonts w:ascii="Arial" w:eastAsia="Cambria" w:hAnsi="Arial" w:cs="Arial"/>
        </w:rPr>
        <w:t xml:space="preserve">The results of the study show that </w:t>
      </w:r>
      <w:r w:rsidRPr="006F60C7">
        <w:rPr>
          <w:rFonts w:ascii="Arial" w:eastAsia="Cambria" w:hAnsi="Arial" w:cs="Arial"/>
          <w:i/>
          <w:iCs/>
        </w:rPr>
        <w:t>organizational commitment</w:t>
      </w:r>
      <w:r w:rsidRPr="006F60C7">
        <w:rPr>
          <w:rFonts w:ascii="Arial" w:eastAsia="Cambria" w:hAnsi="Arial" w:cs="Arial"/>
        </w:rPr>
        <w:t xml:space="preserve"> does not mediate the impact of </w:t>
      </w:r>
      <w:r w:rsidRPr="006F60C7">
        <w:rPr>
          <w:rFonts w:ascii="Arial" w:eastAsia="Cambria" w:hAnsi="Arial" w:cs="Arial"/>
          <w:i/>
          <w:iCs/>
        </w:rPr>
        <w:t>organizational justice</w:t>
      </w:r>
      <w:r w:rsidRPr="006F60C7">
        <w:rPr>
          <w:rFonts w:ascii="Arial" w:eastAsia="Cambria" w:hAnsi="Arial" w:cs="Arial"/>
        </w:rPr>
        <w:t xml:space="preserve"> on </w:t>
      </w:r>
      <w:r w:rsidRPr="006F60C7">
        <w:rPr>
          <w:rFonts w:ascii="Arial" w:eastAsia="Cambria" w:hAnsi="Arial" w:cs="Arial"/>
          <w:i/>
          <w:iCs/>
        </w:rPr>
        <w:t>organizational citizenship behavior</w:t>
      </w:r>
      <w:r w:rsidRPr="006F60C7">
        <w:rPr>
          <w:rFonts w:ascii="Arial" w:eastAsia="Cambria" w:hAnsi="Arial" w:cs="Arial"/>
        </w:rPr>
        <w:t xml:space="preserve"> or H4 is rejected. This shows that although </w:t>
      </w:r>
      <w:r w:rsidRPr="006F60C7">
        <w:rPr>
          <w:rFonts w:ascii="Arial" w:eastAsia="Cambria" w:hAnsi="Arial" w:cs="Arial"/>
          <w:i/>
          <w:iCs/>
        </w:rPr>
        <w:t>organizational justice</w:t>
      </w:r>
      <w:r w:rsidRPr="006F60C7">
        <w:rPr>
          <w:rFonts w:ascii="Arial" w:eastAsia="Cambria" w:hAnsi="Arial" w:cs="Arial"/>
        </w:rPr>
        <w:t xml:space="preserve"> has a positive effect on OCB, the effect is not through  the </w:t>
      </w:r>
      <w:r w:rsidRPr="006F60C7">
        <w:rPr>
          <w:rFonts w:ascii="Arial" w:eastAsia="Cambria" w:hAnsi="Arial" w:cs="Arial"/>
          <w:i/>
          <w:iCs/>
        </w:rPr>
        <w:t>variable of organizational commitment</w:t>
      </w:r>
      <w:r w:rsidRPr="006F60C7">
        <w:rPr>
          <w:rFonts w:ascii="Arial" w:eastAsia="Cambria" w:hAnsi="Arial" w:cs="Arial"/>
        </w:rPr>
        <w:t xml:space="preserve"> as a mediator. In other words, employees who feel that there is justice in the organization do not necessarily increase their commitment first before showing OCB behavior. These findings indicate that </w:t>
      </w:r>
      <w:r w:rsidRPr="006F60C7">
        <w:rPr>
          <w:rFonts w:ascii="Arial" w:eastAsia="Cambria" w:hAnsi="Arial" w:cs="Arial"/>
          <w:i/>
          <w:iCs/>
        </w:rPr>
        <w:t>organizational justice</w:t>
      </w:r>
      <w:r w:rsidRPr="006F60C7">
        <w:rPr>
          <w:rFonts w:ascii="Arial" w:eastAsia="Cambria" w:hAnsi="Arial" w:cs="Arial"/>
        </w:rPr>
        <w:t xml:space="preserve"> can directly encourage employees to behave positively without having to rely on their level of commitment to the organization.</w:t>
      </w:r>
    </w:p>
    <w:p w14:paraId="5BBB96B6" w14:textId="77777777" w:rsidR="0038059F" w:rsidRPr="006F60C7" w:rsidRDefault="0038059F" w:rsidP="0038059F">
      <w:pPr>
        <w:ind w:firstLine="720"/>
        <w:jc w:val="both"/>
        <w:rPr>
          <w:rFonts w:ascii="Arial" w:eastAsia="Cambria" w:hAnsi="Arial" w:cs="Arial"/>
        </w:rPr>
      </w:pPr>
      <w:r w:rsidRPr="006F60C7">
        <w:rPr>
          <w:rFonts w:ascii="Arial" w:eastAsia="Cambria" w:hAnsi="Arial" w:cs="Arial"/>
        </w:rPr>
        <w:t xml:space="preserve">These findings are not in line with the results of the study </w:t>
      </w:r>
      <w:r w:rsidRPr="006F60C7">
        <w:rPr>
          <w:rFonts w:ascii="Arial" w:eastAsia="Cambria" w:hAnsi="Arial" w:cs="Arial"/>
        </w:rPr>
        <w:fldChar w:fldCharType="begin" w:fldLock="1"/>
      </w:r>
      <w:r w:rsidRPr="006F60C7">
        <w:rPr>
          <w:rFonts w:ascii="Arial" w:eastAsia="Cambria" w:hAnsi="Arial" w:cs="Arial"/>
        </w:rPr>
        <w:instrText>ADDIN CSL_CITATION {"citationItems":[{"id":"ITEM-1","itemData":{"DOI":"10.32503/jmk.v6i3.1924","ISSN":"2477-3166","abstract":"Abstrak This study aims to conduct a test where organizational commitment mediates the influence of organizational culture and organizational justice on organizational citizenship behavior (OCB) studies on employees of PT. Telekomunikasi Indonesia (TELKOM) in the city of Padang, so that it can help PT. Telekomunikasi Indonesia (TELKOM) in Padang City to address OCB issues and organizational commitment. The sampling technique was carried out by saturated sampling which made the entire population as a sample obtained as many as 70 employees. The data analysis used in this study is Smart PLS 3.3 which is useful for finding the influence between variables with mediation. The results of this study are organizational culture, organizational justice and organizational commitment have a positive and significant effect on organizational citizenship behavior (OCB). Keywords : organizational culture, organizational justice, organizational commitment, organizational citizenship behavior (OCB).","author":[{"dropping-particle":"","family":"Kamil","given":"Insan","non-dropping-particle":"","parse-names":false,"suffix":""},{"dropping-particle":"","family":"Rivai","given":"Harif Amali","non-dropping-particle":"","parse-names":false,"suffix":""}],"container-title":"JMK (Jurnal Manajemen dan Kewirausahaan)","id":"ITEM-1","issue":"3","issued":{"date-parts":[["2021"]]},"page":"49-64","title":"Pengaruh Budaya Organisasi dan Keadilan organisasi terhadap Organizational Citizenship Behavior (OCB) dengan Komitmen Organisasi sebagai Variabel Mediasi","type":"article-journal","volume":"6"},"uris":["http://www.mendeley.com/documents/?uuid=18628b82-d62c-40ee-ad4e-ab1dced86c9a"]},{"id":"ITEM-2","itemData":{"author":[{"dropping-particle":"","family":"Lim","given":"Vera Edelia","non-dropping-particle":"","parse-names":false,"suffix":""},{"dropping-particle":"","family":"Setyawan","given":"Agustinus","non-dropping-particle":"","parse-names":false,"suffix":""}],"container-title":"Jurnal Ilmiah Manajemen, Ekonomi, &amp; Akuntansi (MEA)","id":"ITEM-2","issue":"3","issued":{"date-parts":[["2023"]]},"page":"902-914","title":"Faktor yang Mempengaruhi Organizational Citizenship Behavior dimediasikan oleh Organizational Commitmet di Klinik Kecantikan","type":"article-journal","volume":"7"},"uris":["http://www.mendeley.com/documents/?uuid=69720f47-27a8-44a4-b3fb-8a780e5a43fb"]},{"id":"ITEM-3","itemData":{"DOI":"10.36636/dialektika.v9i1.3929","ISSN":"2502-4094","abstract":"Penelitian ini bertujuan untuk mengetahui hubungan antara keadilan organisasi dan perilaku kewargaan organisasi dengan mempertimbangkan efek mediasi dari komitmen organisasi. Penelitian ini menggunakan pendekatan kuantitatif dan pengumpulan data menggunakan kuesioner yang disebarkan kepada karyawan generasi Z di Jawa Timur dan mendapatkan sebanyak 118 responden. Teknik analisis data menggunakan teknik deskriptif dan Partial Least Square Structural Equation (PLS-SEM). Hasil penelitian menunjukkan adanya hubungan positif dan signifikan antara keadilan organisasi terhadap perilaku kewargaan organisasi, adanya hubungan positif dan signifikan antara keadilan organisasi terhadap komitmen organisasi, adanya hubungan positif dan signifikan antara keadilan organisasi terhadap perilaku kewargaan organisasi, serta hasil mediasi dari komitmen organisasi menunjukkan adanya mediasi sebagian atau mediasi parsial.","author":[{"dropping-particle":"","family":"Romadhona","given":"Listina Laily","non-dropping-particle":"","parse-names":false,"suffix":""},{"dropping-particle":"","family":"Prawitowati","given":"Tjahjani","non-dropping-particle":"","parse-names":false,"suffix":""}],"container-title":"Dialektika : Jurnal Ekonomi dan Ilmu Sosial","id":"ITEM-3","issue":"1","issued":{"date-parts":[["2024"]]},"page":"115-125","title":"Hubungan Keadilan Organisasi dan Perilaku Kewargaan Organisasi Karyawan Generasi Z Jawa Timur dengan Mediasi Komitmen","type":"article-journal","volume":"9"},"uris":["http://www.mendeley.com/documents/?uuid=ac7c2f7e-b607-437b-b043-d49e143bc564"]},{"id":"ITEM-4","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friyanti","given":"","non-dropping-particle":"","parse-names":false,"suffix":""},{"dropping-particle":"","family":"Anisah","given":"Hastin Umi","non-dropping-particle":"","parse-names":false,"suffix":""}],"container-title":"Jurnal Wawasan Manajemen","id":"ITEM-4","issue":"1","issued":{"date-parts":[["2021"]]},"page":"51-61","title":"Analisis Pengaruh Keadilan Organisasi dan Kepuasan Kerja terhadap Organizational Citizenship Behavior (OCB) dengan Mediasi Komitmen Organisasi di Kantor Badan Pertahanan Nasional (BPN) Kota Banjarmasin","type":"article-journal","volume":"9"},"uris":["http://www.mendeley.com/documents/?uuid=8268b914-b605-4afc-abbb-875016508f6d"]}],"mendeley":{"formattedCitation":"(Kamil &amp; Rivai, 2021; Lim &amp; Setyawan, 2023; Romadhona &amp; Prawitowati, 2024; Syafriyanti &amp; Anisah, 2021)","manualFormatting":"Kamil &amp; Rivai (2021), Lim &amp; Setyawan (2023), Romadhona &amp; Prawitowati (2024), dan Syafriyanti &amp; Anisah (2021)","plainTextFormattedCitation":"(Kamil &amp; Rivai, 2021; Lim &amp; Setyawan, 2023; Romadhona &amp; Prawitowati, 2024; Syafriyanti &amp; Anisah, 2021)","previouslyFormattedCitation":"(Kamil &amp; Rivai, 2021; Lim &amp; Setyawan, 2023; Romadhona &amp; Prawitowati, 2024; Syafriyanti &amp; Anisah, 2021)"},"properties":{"noteIndex":0},"schema":"https://github.com/citation-style-language/schema/raw/master/csl-citation.json"}</w:instrText>
      </w:r>
      <w:r w:rsidRPr="006F60C7">
        <w:rPr>
          <w:rFonts w:ascii="Arial" w:eastAsia="Cambria" w:hAnsi="Arial" w:cs="Arial"/>
        </w:rPr>
        <w:fldChar w:fldCharType="separate"/>
      </w:r>
      <w:r w:rsidRPr="006F60C7">
        <w:rPr>
          <w:rFonts w:ascii="Arial" w:eastAsia="Cambria" w:hAnsi="Arial" w:cs="Arial"/>
          <w:noProof/>
        </w:rPr>
        <w:t>Kamil &amp; Rivai (2021), Lim &amp; Setyawan (2023), Romadhona &amp; Prawitowati (2024), and Syafriyanti &amp; Anisah (2021)</w:t>
      </w:r>
      <w:r w:rsidRPr="006F60C7">
        <w:rPr>
          <w:rFonts w:ascii="Arial" w:eastAsia="Cambria" w:hAnsi="Arial" w:cs="Arial"/>
        </w:rPr>
        <w:fldChar w:fldCharType="end"/>
      </w:r>
      <w:r w:rsidRPr="006F60C7">
        <w:rPr>
          <w:rFonts w:ascii="Arial" w:eastAsia="Cambria" w:hAnsi="Arial" w:cs="Arial"/>
        </w:rPr>
        <w:t xml:space="preserve">, which states that </w:t>
      </w:r>
      <w:r w:rsidRPr="006F60C7">
        <w:rPr>
          <w:rFonts w:ascii="Arial" w:eastAsia="Cambria" w:hAnsi="Arial" w:cs="Arial"/>
          <w:i/>
          <w:iCs/>
        </w:rPr>
        <w:t>organizational commitment</w:t>
      </w:r>
      <w:r w:rsidRPr="006F60C7">
        <w:rPr>
          <w:rFonts w:ascii="Arial" w:eastAsia="Cambria" w:hAnsi="Arial" w:cs="Arial"/>
        </w:rPr>
        <w:t xml:space="preserve"> act as a mediator in the relationship between </w:t>
      </w:r>
      <w:r w:rsidRPr="006F60C7">
        <w:rPr>
          <w:rFonts w:ascii="Arial" w:eastAsia="Cambria" w:hAnsi="Arial" w:cs="Arial"/>
          <w:i/>
          <w:iCs/>
        </w:rPr>
        <w:t>Organizational Justice</w:t>
      </w:r>
      <w:r w:rsidRPr="006F60C7">
        <w:rPr>
          <w:rFonts w:ascii="Arial" w:eastAsia="Cambria" w:hAnsi="Arial" w:cs="Arial"/>
        </w:rPr>
        <w:t xml:space="preserve"> and OCB. Employees who feel they are being treated fairly tend to increase their commitment first before finally showing OCB behavior </w:t>
      </w:r>
      <w:r w:rsidRPr="006F60C7">
        <w:rPr>
          <w:rFonts w:ascii="Arial" w:eastAsia="Cambria" w:hAnsi="Arial" w:cs="Arial"/>
        </w:rPr>
        <w:fldChar w:fldCharType="begin" w:fldLock="1"/>
      </w:r>
      <w:r w:rsidRPr="006F60C7">
        <w:rPr>
          <w:rFonts w:ascii="Arial" w:eastAsia="Cambria" w:hAnsi="Arial" w:cs="Arial"/>
        </w:rPr>
        <w:instrText>ADDIN CSL_CITATION {"citationItems":[{"id":"ITEM-1","itemData":{"author":[{"dropping-particle":"","family":"Lim","given":"Vera Edelia","non-dropping-particle":"","parse-names":false,"suffix":""},{"dropping-particle":"","family":"Setyawan","given":"Agustinus","non-dropping-particle":"","parse-names":false,"suffix":""}],"container-title":"Jurnal Ilmiah Manajemen, Ekonomi, &amp; Akuntansi (MEA)","id":"ITEM-1","issue":"3","issued":{"date-parts":[["2023"]]},"page":"902-914","title":"Faktor yang Mempengaruhi Organizational Citizenship Behavior dimediasikan oleh Organizational Commitmet di Klinik Kecantikan","type":"article-journal","volume":"7"},"uris":["http://www.mendeley.com/documents/?uuid=69720f47-27a8-44a4-b3fb-8a780e5a43fb"]}],"mendeley":{"formattedCitation":"(Lim &amp; Setyawan, 2023)","plainTextFormattedCitation":"(Lim &amp; Setyawan, 2023)","previouslyFormattedCitation":"(Lim &amp; Setyawan, 2023)"},"properties":{"noteIndex":0},"schema":"https://github.com/citation-style-language/schema/raw/master/csl-citation.json"}</w:instrText>
      </w:r>
      <w:r w:rsidRPr="006F60C7">
        <w:rPr>
          <w:rFonts w:ascii="Arial" w:eastAsia="Cambria" w:hAnsi="Arial" w:cs="Arial"/>
        </w:rPr>
        <w:fldChar w:fldCharType="separate"/>
      </w:r>
      <w:r w:rsidRPr="006F60C7">
        <w:rPr>
          <w:rFonts w:ascii="Arial" w:eastAsia="Cambria" w:hAnsi="Arial" w:cs="Arial"/>
          <w:noProof/>
        </w:rPr>
        <w:t>(Lim &amp; Setyawan, 2023)</w:t>
      </w:r>
      <w:r w:rsidRPr="006F60C7">
        <w:rPr>
          <w:rFonts w:ascii="Arial" w:eastAsia="Cambria" w:hAnsi="Arial" w:cs="Arial"/>
        </w:rPr>
        <w:fldChar w:fldCharType="end"/>
      </w:r>
      <w:r w:rsidRPr="006F60C7">
        <w:rPr>
          <w:rFonts w:ascii="Arial" w:eastAsia="Cambria" w:hAnsi="Arial" w:cs="Arial"/>
        </w:rPr>
        <w:t xml:space="preserve">. However, the results of this study show that at the </w:t>
      </w:r>
      <w:proofErr w:type="spellStart"/>
      <w:r w:rsidRPr="006F60C7">
        <w:rPr>
          <w:rFonts w:ascii="Arial" w:eastAsia="Cambria" w:hAnsi="Arial" w:cs="Arial"/>
        </w:rPr>
        <w:t>Ciamis</w:t>
      </w:r>
      <w:proofErr w:type="spellEnd"/>
      <w:r w:rsidRPr="006F60C7">
        <w:rPr>
          <w:rFonts w:ascii="Arial" w:eastAsia="Cambria" w:hAnsi="Arial" w:cs="Arial"/>
        </w:rPr>
        <w:t xml:space="preserve"> Regency Education Office, employees can directly respond </w:t>
      </w:r>
      <w:r w:rsidRPr="006F60C7">
        <w:rPr>
          <w:rFonts w:ascii="Arial" w:eastAsia="Cambria" w:hAnsi="Arial" w:cs="Arial"/>
          <w:i/>
          <w:iCs/>
        </w:rPr>
        <w:t>Organizational Justice</w:t>
      </w:r>
      <w:r w:rsidRPr="006F60C7">
        <w:rPr>
          <w:rFonts w:ascii="Arial" w:eastAsia="Cambria" w:hAnsi="Arial" w:cs="Arial"/>
        </w:rPr>
        <w:t xml:space="preserve"> with positive behavior without going through the improvement stage </w:t>
      </w:r>
      <w:r w:rsidRPr="006F60C7">
        <w:rPr>
          <w:rFonts w:ascii="Arial" w:eastAsia="Cambria" w:hAnsi="Arial" w:cs="Arial"/>
          <w:i/>
          <w:iCs/>
        </w:rPr>
        <w:t>organizational commitment</w:t>
      </w:r>
      <w:r w:rsidRPr="006F60C7">
        <w:rPr>
          <w:rFonts w:ascii="Arial" w:eastAsia="Cambria" w:hAnsi="Arial" w:cs="Arial"/>
        </w:rPr>
        <w:t xml:space="preserve">. This can be due to other factors, </w:t>
      </w:r>
      <w:r w:rsidRPr="006F60C7">
        <w:rPr>
          <w:rFonts w:ascii="Arial" w:eastAsia="Cambria" w:hAnsi="Arial" w:cs="Arial"/>
        </w:rPr>
        <w:lastRenderedPageBreak/>
        <w:t>such as work culture, reward systems, or social norms in the organization that are more influential in encouraging OCB.</w:t>
      </w:r>
    </w:p>
    <w:p w14:paraId="5BF0298C" w14:textId="77777777" w:rsidR="0038059F" w:rsidRPr="006F60C7" w:rsidRDefault="0038059F" w:rsidP="0038059F">
      <w:pPr>
        <w:jc w:val="both"/>
        <w:rPr>
          <w:rFonts w:ascii="Arial" w:eastAsia="Cambria" w:hAnsi="Arial" w:cs="Arial"/>
        </w:rPr>
      </w:pPr>
    </w:p>
    <w:p w14:paraId="7EAF4DCD" w14:textId="715F5BB2" w:rsidR="007251F6" w:rsidRPr="006F60C7" w:rsidRDefault="007251F6" w:rsidP="007251F6">
      <w:pPr>
        <w:jc w:val="both"/>
        <w:rPr>
          <w:rFonts w:ascii="Arial" w:eastAsia="Cambria" w:hAnsi="Arial" w:cs="Arial"/>
          <w:b/>
          <w:sz w:val="22"/>
          <w:szCs w:val="22"/>
        </w:rPr>
      </w:pPr>
      <w:r w:rsidRPr="006F60C7">
        <w:rPr>
          <w:rFonts w:ascii="Arial" w:hAnsi="Arial" w:cs="Arial"/>
          <w:b/>
          <w:caps/>
          <w:sz w:val="22"/>
          <w:szCs w:val="22"/>
        </w:rPr>
        <w:t xml:space="preserve">4.5 </w:t>
      </w:r>
      <w:r w:rsidRPr="006F60C7">
        <w:rPr>
          <w:rFonts w:ascii="Arial" w:eastAsia="Cambria" w:hAnsi="Arial" w:cs="Arial"/>
          <w:b/>
          <w:i/>
          <w:iCs/>
          <w:sz w:val="22"/>
          <w:szCs w:val="22"/>
        </w:rPr>
        <w:t>Organizational Commitment</w:t>
      </w:r>
      <w:r w:rsidRPr="006F60C7">
        <w:rPr>
          <w:rFonts w:ascii="Arial" w:eastAsia="Cambria" w:hAnsi="Arial" w:cs="Arial"/>
          <w:b/>
          <w:sz w:val="22"/>
          <w:szCs w:val="22"/>
        </w:rPr>
        <w:t xml:space="preserve"> mediates the Influence </w:t>
      </w:r>
      <w:r w:rsidRPr="006F60C7">
        <w:rPr>
          <w:rFonts w:ascii="Arial" w:eastAsia="Cambria" w:hAnsi="Arial" w:cs="Arial"/>
          <w:b/>
          <w:i/>
          <w:iCs/>
          <w:sz w:val="22"/>
          <w:szCs w:val="22"/>
        </w:rPr>
        <w:t xml:space="preserve"> of Quality of Work-Life</w:t>
      </w:r>
      <w:r w:rsidRPr="006F60C7">
        <w:rPr>
          <w:rFonts w:ascii="Arial" w:eastAsia="Cambria" w:hAnsi="Arial" w:cs="Arial"/>
          <w:b/>
          <w:sz w:val="22"/>
          <w:szCs w:val="22"/>
        </w:rPr>
        <w:t xml:space="preserve"> on </w:t>
      </w:r>
      <w:r w:rsidRPr="006F60C7">
        <w:rPr>
          <w:rFonts w:ascii="Arial" w:eastAsia="Cambria" w:hAnsi="Arial" w:cs="Arial"/>
          <w:b/>
          <w:i/>
          <w:iCs/>
          <w:sz w:val="22"/>
          <w:szCs w:val="22"/>
        </w:rPr>
        <w:t>Organizational Citizenship Behavior</w:t>
      </w:r>
    </w:p>
    <w:p w14:paraId="51627028" w14:textId="2648AF47" w:rsidR="00790ADA" w:rsidRPr="006F60C7" w:rsidRDefault="00790ADA" w:rsidP="00441B6F">
      <w:pPr>
        <w:pStyle w:val="Body"/>
        <w:spacing w:after="0"/>
        <w:rPr>
          <w:rFonts w:ascii="Arial" w:hAnsi="Arial" w:cs="Arial"/>
          <w:b/>
          <w:caps/>
        </w:rPr>
      </w:pPr>
    </w:p>
    <w:p w14:paraId="48EA4244" w14:textId="7F02E82D" w:rsidR="007251F6" w:rsidRPr="006F60C7" w:rsidRDefault="007251F6" w:rsidP="007C64C8">
      <w:pPr>
        <w:ind w:firstLine="720"/>
        <w:jc w:val="both"/>
        <w:rPr>
          <w:rFonts w:ascii="Arial" w:eastAsia="Cambria" w:hAnsi="Arial" w:cs="Arial"/>
        </w:rPr>
      </w:pPr>
      <w:r w:rsidRPr="006F60C7">
        <w:rPr>
          <w:rFonts w:ascii="Arial" w:eastAsia="Cambria" w:hAnsi="Arial" w:cs="Arial"/>
        </w:rPr>
        <w:t xml:space="preserve">The results of the study show that </w:t>
      </w:r>
      <w:r w:rsidRPr="006F60C7">
        <w:rPr>
          <w:rFonts w:ascii="Arial" w:eastAsia="Cambria" w:hAnsi="Arial" w:cs="Arial"/>
          <w:i/>
          <w:iCs/>
        </w:rPr>
        <w:t>organizational commitment</w:t>
      </w:r>
      <w:r w:rsidRPr="006F60C7">
        <w:rPr>
          <w:rFonts w:ascii="Arial" w:eastAsia="Cambria" w:hAnsi="Arial" w:cs="Arial"/>
        </w:rPr>
        <w:t xml:space="preserve"> is able to mediate the relationship between </w:t>
      </w:r>
      <w:r w:rsidRPr="006F60C7">
        <w:rPr>
          <w:rFonts w:ascii="Arial" w:eastAsia="Cambria" w:hAnsi="Arial" w:cs="Arial"/>
          <w:i/>
          <w:iCs/>
        </w:rPr>
        <w:t>quality of work-life</w:t>
      </w:r>
      <w:r w:rsidRPr="006F60C7">
        <w:rPr>
          <w:rFonts w:ascii="Arial" w:eastAsia="Cambria" w:hAnsi="Arial" w:cs="Arial"/>
        </w:rPr>
        <w:t xml:space="preserve"> and </w:t>
      </w:r>
      <w:r w:rsidRPr="006F60C7">
        <w:rPr>
          <w:rFonts w:ascii="Arial" w:eastAsia="Cambria" w:hAnsi="Arial" w:cs="Arial"/>
          <w:i/>
          <w:iCs/>
        </w:rPr>
        <w:t>organizational citizenship behavior</w:t>
      </w:r>
      <w:r w:rsidRPr="006F60C7">
        <w:rPr>
          <w:rFonts w:ascii="Arial" w:eastAsia="Cambria" w:hAnsi="Arial" w:cs="Arial"/>
        </w:rPr>
        <w:t xml:space="preserve"> or H5 acceptance. This shows that  a good </w:t>
      </w:r>
      <w:r w:rsidRPr="006F60C7">
        <w:rPr>
          <w:rFonts w:ascii="Arial" w:eastAsia="Cambria" w:hAnsi="Arial" w:cs="Arial"/>
          <w:i/>
          <w:iCs/>
        </w:rPr>
        <w:t>quality of work-life</w:t>
      </w:r>
      <w:r w:rsidRPr="006F60C7">
        <w:rPr>
          <w:rFonts w:ascii="Arial" w:eastAsia="Cambria" w:hAnsi="Arial" w:cs="Arial"/>
        </w:rPr>
        <w:t xml:space="preserve"> not only directly increases OCB, but also plays a role in strengthening employees' commitment to the organization, which ultimately encourages them to contribute more voluntarily. With a comfortable work environment, work-life balance, and support from the organization, employees tend to develop a higher sense of attachment and loyalty. This strong commitment then encourages them to exhibit extra-role behaviors, such as helping colleagues and supporting organizational goals voluntarily.</w:t>
      </w:r>
    </w:p>
    <w:p w14:paraId="5F5B53D6" w14:textId="730339CC" w:rsidR="007251F6" w:rsidRPr="006F60C7" w:rsidRDefault="007251F6" w:rsidP="007C64C8">
      <w:pPr>
        <w:ind w:firstLine="720"/>
        <w:jc w:val="both"/>
        <w:rPr>
          <w:rFonts w:ascii="Arial" w:eastAsia="Cambria" w:hAnsi="Arial" w:cs="Arial"/>
        </w:rPr>
      </w:pPr>
      <w:r w:rsidRPr="006F60C7">
        <w:rPr>
          <w:rFonts w:ascii="Arial" w:eastAsia="Cambria" w:hAnsi="Arial" w:cs="Arial"/>
        </w:rPr>
        <w:t xml:space="preserve">These findings are in line with </w:t>
      </w:r>
      <w:r w:rsidRPr="006F60C7">
        <w:rPr>
          <w:rFonts w:ascii="Arial" w:eastAsia="Cambria" w:hAnsi="Arial" w:cs="Arial"/>
          <w:i/>
          <w:iCs/>
        </w:rPr>
        <w:t>Social Exchange Theory</w:t>
      </w:r>
      <w:r w:rsidRPr="006F60C7">
        <w:rPr>
          <w:rFonts w:ascii="Arial" w:eastAsia="Cambria" w:hAnsi="Arial" w:cs="Arial"/>
        </w:rPr>
        <w:t>, which states that the relationship between employees and organizations is reciprocal. When an organization provides a quality work environment, employees feel valued and more committed to the organization. This commitment then motivates them to demonstrate positive behaviors that benefit the organization, including OCB.</w:t>
      </w:r>
    </w:p>
    <w:p w14:paraId="26715BEA" w14:textId="51BAEB06" w:rsidR="007251F6" w:rsidRPr="006F60C7" w:rsidRDefault="007251F6" w:rsidP="007251F6">
      <w:pPr>
        <w:ind w:firstLine="720"/>
        <w:jc w:val="both"/>
        <w:rPr>
          <w:rFonts w:ascii="Arial" w:eastAsia="Cambria" w:hAnsi="Arial" w:cs="Arial"/>
        </w:rPr>
      </w:pPr>
      <w:r w:rsidRPr="006F60C7">
        <w:rPr>
          <w:rFonts w:ascii="Arial" w:eastAsia="Cambria" w:hAnsi="Arial" w:cs="Arial"/>
        </w:rPr>
        <w:t xml:space="preserve">The results of this study are also in line with the findings of the </w:t>
      </w:r>
      <w:r w:rsidRPr="006F60C7">
        <w:rPr>
          <w:rFonts w:ascii="Arial" w:eastAsia="Cambria" w:hAnsi="Arial" w:cs="Arial"/>
        </w:rPr>
        <w:fldChar w:fldCharType="begin" w:fldLock="1"/>
      </w:r>
      <w:r w:rsidR="006F60C7" w:rsidRPr="006F60C7">
        <w:rPr>
          <w:rFonts w:ascii="Arial" w:eastAsia="Cambria" w:hAnsi="Arial" w:cs="Arial"/>
        </w:rPr>
        <w:instrText>ADDIN CSL_CITATION {"citationItems":[{"id":"ITEM-1","itemData":{"ISSN":"2289-1560","abstract":"The banking industry plays an important role in the economy of a country, and Indonesia is no exception. This phenomenon shows that the need for competent human resources is getting higher. This condition causes the banking industry to find ways to improve the performance of its human resources, one of which is through organizational citizenship behavior. This study aims to determine the variables that can affect the organizational citizenship behavior of employees of Bank Rakyat Indonesia Pasuruan City Branch Office, for that researcher use employees of Bank Rakyat Indonesia Pasuruan City Branch Office as research objects. A total of 160 respondents were obtained using a non-probability approach with purposive sampling technique. The data was collected through a questionnaire and then analyzed using the Partial Least Square analysis tool and measured using a Likert scale. The variables used in this study are: quality of work life, organizational citizenship behavior, and organizational commitment. The results of this study found that the quality of work life has a significant effect on organizational citizenship behavior. In addition, organizational commitment was found to act as a partial mediation on the effect of quality of work life on organizational citizenship behavior.","author":[{"dropping-particle":"","family":"Ulfa","given":"Maria","non-dropping-particle":"","parse-names":false,"suffix":""},{"dropping-particle":"","family":"Thoyib","given":"Armanu","non-dropping-particle":"","parse-names":false,"suffix":""},{"dropping-particle":"","family":"Ratnawati","given":"Kusuma","non-dropping-particle":"","parse-names":false,"suffix":""}],"container-title":"South East Asia Journal of Contemporary Business, Economics and Law","id":"ITEM-1","issue":"1","issued":{"date-parts":[["2021"]]},"page":"100-109","title":"Quality of Work Life and Organizational Citizenship Behavior: The Mediation Role of Organizational Commitment","type":"article-journal","volume":"25"},"uris":["http://www.mendeley.com/documents/?uuid=8dc1f434-23c0-4001-8e96-8b55b54da95c"]},{"id":"ITEM-2","itemData":{"author":[{"dropping-particle":"","family":"Ulum","given":"Rahman","non-dropping-particle":"","parse-names":false,"suffix":""},{"dropping-particle":"","family":"Hermawati","given":"Adya","non-dropping-particle":"","parse-names":false,"suffix":""},{"dropping-particle":"","family":"Mas","given":"Nasharuddin","non-dropping-particle":"","parse-names":false,"suffix":""}],"container-title":"Jurnal Cakrawala Ilmiah","id":"ITEM-2","issue":"1","issued":{"date-parts":[["2024"]]},"page":"3899-3926","title":"Pengaruh Kepemimpinan Spiritual dan QWL (Quality of Work Life) terhadap OCB (Organizational Citizenship Behavior) yang Dimediasi Komitmen Organisasi","type":"article-journal","volume":"4"},"uris":["http://www.mendeley.com/documents/?uuid=eed7a9f4-51aa-441e-b00b-df148496bd16"]}],"mendeley":{"formattedCitation":"(Ulfa et al., 2021; Ulum et al., 2024)","manualFormatting":"Ulfa et al., (2021) dan Ulum et al., (2024)","plainTextFormattedCitation":"(Ulfa et al., 2021; Ulum et al., 2024)","previouslyFormattedCitation":"(Ulfa et al., 2021; Ulum et al., 2024)"},"properties":{"noteIndex":0},"schema":"https://github.com/citation-style-language/schema/raw/master/csl-citation.json"}</w:instrText>
      </w:r>
      <w:r w:rsidRPr="006F60C7">
        <w:rPr>
          <w:rFonts w:ascii="Arial" w:eastAsia="Cambria" w:hAnsi="Arial" w:cs="Arial"/>
        </w:rPr>
        <w:fldChar w:fldCharType="separate"/>
      </w:r>
      <w:r w:rsidRPr="006F60C7">
        <w:rPr>
          <w:rFonts w:ascii="Arial" w:eastAsia="Cambria" w:hAnsi="Arial" w:cs="Arial"/>
          <w:noProof/>
        </w:rPr>
        <w:t>Ulfa et al., (2021) and Ulum et al., (2024)</w:t>
      </w:r>
      <w:r w:rsidRPr="006F60C7">
        <w:rPr>
          <w:rFonts w:ascii="Arial" w:eastAsia="Cambria" w:hAnsi="Arial" w:cs="Arial"/>
        </w:rPr>
        <w:fldChar w:fldCharType="end"/>
      </w:r>
      <w:r w:rsidRPr="006F60C7">
        <w:rPr>
          <w:rFonts w:ascii="Arial" w:eastAsia="Cambria" w:hAnsi="Arial" w:cs="Arial"/>
        </w:rPr>
        <w:t xml:space="preserve">, which found that </w:t>
      </w:r>
      <w:r w:rsidRPr="006F60C7">
        <w:rPr>
          <w:rFonts w:ascii="Arial" w:eastAsia="Cambria" w:hAnsi="Arial" w:cs="Arial"/>
          <w:i/>
          <w:iCs/>
        </w:rPr>
        <w:t>organizational commitment</w:t>
      </w:r>
      <w:r w:rsidRPr="006F60C7">
        <w:rPr>
          <w:rFonts w:ascii="Arial" w:eastAsia="Cambria" w:hAnsi="Arial" w:cs="Arial"/>
        </w:rPr>
        <w:t xml:space="preserve"> plays an important role in connecting </w:t>
      </w:r>
      <w:r w:rsidRPr="006F60C7">
        <w:rPr>
          <w:rFonts w:ascii="Arial" w:eastAsia="Cambria" w:hAnsi="Arial" w:cs="Arial"/>
          <w:i/>
          <w:iCs/>
        </w:rPr>
        <w:t xml:space="preserve">quality of work-life </w:t>
      </w:r>
      <w:r w:rsidRPr="006F60C7">
        <w:rPr>
          <w:rFonts w:ascii="Arial" w:eastAsia="Cambria" w:hAnsi="Arial" w:cs="Arial"/>
        </w:rPr>
        <w:t>with OCB. Employees who feel satisfied with their work environment tend to be more committed to the organization, which ultimately encourages them to behave positively at work. This indicates that the organization can improve OCB among employees, focused not only on creating a good quality of work life but also building employee commitment as a key factor in the process.</w:t>
      </w:r>
    </w:p>
    <w:p w14:paraId="6D259AF2" w14:textId="77777777" w:rsidR="007251F6" w:rsidRDefault="007251F6" w:rsidP="00441B6F">
      <w:pPr>
        <w:pStyle w:val="Body"/>
        <w:spacing w:after="0"/>
        <w:rPr>
          <w:rFonts w:ascii="Arial" w:hAnsi="Arial" w:cs="Arial"/>
          <w:b/>
          <w:caps/>
          <w:sz w:val="22"/>
          <w:szCs w:val="22"/>
        </w:rPr>
      </w:pPr>
    </w:p>
    <w:p w14:paraId="7E03B527" w14:textId="5DCD2CB6" w:rsidR="007251F6" w:rsidRDefault="007251F6" w:rsidP="007251F6">
      <w:pPr>
        <w:pStyle w:val="ConcHead"/>
        <w:spacing w:after="0"/>
        <w:jc w:val="both"/>
        <w:rPr>
          <w:rFonts w:ascii="Arial" w:hAnsi="Arial" w:cs="Arial"/>
        </w:rPr>
      </w:pPr>
      <w:r>
        <w:rPr>
          <w:rFonts w:ascii="Arial" w:hAnsi="Arial" w:cs="Arial"/>
        </w:rPr>
        <w:t>5. Conclusion And Suggestions</w:t>
      </w:r>
    </w:p>
    <w:p w14:paraId="62B2C380" w14:textId="77777777" w:rsidR="007C64C8" w:rsidRDefault="007C64C8" w:rsidP="007251F6">
      <w:pPr>
        <w:pStyle w:val="ConcHead"/>
        <w:spacing w:after="0"/>
        <w:jc w:val="both"/>
        <w:rPr>
          <w:rFonts w:ascii="Arial" w:hAnsi="Arial" w:cs="Arial"/>
        </w:rPr>
      </w:pPr>
    </w:p>
    <w:p w14:paraId="38ED1AC8" w14:textId="174B8ACD"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Based on the results of the study, it was found that </w:t>
      </w:r>
      <w:r w:rsidRPr="007251F6">
        <w:rPr>
          <w:rFonts w:ascii="Arial" w:eastAsia="Cambria" w:hAnsi="Arial" w:cs="Arial"/>
          <w:i/>
          <w:iCs/>
        </w:rPr>
        <w:t>organizational justice</w:t>
      </w:r>
      <w:r w:rsidRPr="007251F6">
        <w:rPr>
          <w:rFonts w:ascii="Arial" w:eastAsia="Cambria" w:hAnsi="Arial" w:cs="Arial"/>
        </w:rPr>
        <w:t xml:space="preserve">, </w:t>
      </w:r>
      <w:r w:rsidRPr="007251F6">
        <w:rPr>
          <w:rFonts w:ascii="Arial" w:eastAsia="Cambria" w:hAnsi="Arial" w:cs="Arial"/>
          <w:i/>
          <w:iCs/>
        </w:rPr>
        <w:t>quality of work-life</w:t>
      </w:r>
      <w:r w:rsidRPr="007251F6">
        <w:rPr>
          <w:rFonts w:ascii="Arial" w:eastAsia="Cambria" w:hAnsi="Arial" w:cs="Arial"/>
        </w:rPr>
        <w:t xml:space="preserve">, and </w:t>
      </w:r>
      <w:r w:rsidRPr="007251F6">
        <w:rPr>
          <w:rFonts w:ascii="Arial" w:eastAsia="Cambria" w:hAnsi="Arial" w:cs="Arial"/>
          <w:i/>
          <w:iCs/>
        </w:rPr>
        <w:t>organizational commitment</w:t>
      </w:r>
      <w:r w:rsidRPr="007251F6">
        <w:rPr>
          <w:rFonts w:ascii="Arial" w:eastAsia="Cambria" w:hAnsi="Arial" w:cs="Arial"/>
        </w:rPr>
        <w:t xml:space="preserve"> have a positive and significant influence on </w:t>
      </w:r>
      <w:r w:rsidRPr="007251F6">
        <w:rPr>
          <w:rFonts w:ascii="Arial" w:eastAsia="Cambria" w:hAnsi="Arial" w:cs="Arial"/>
          <w:i/>
          <w:iCs/>
        </w:rPr>
        <w:t>organizational citizenship behavior</w:t>
      </w:r>
      <w:r w:rsidRPr="007251F6">
        <w:rPr>
          <w:rFonts w:ascii="Arial" w:eastAsia="Cambria" w:hAnsi="Arial" w:cs="Arial"/>
        </w:rPr>
        <w:t xml:space="preserve"> (OCB). These results show that when employees feel they are treated fairly and have a good quality of work life, they tend to exhibit extra-role behaviors that are beneficial to the organization. In addition, </w:t>
      </w:r>
      <w:r w:rsidRPr="007251F6">
        <w:rPr>
          <w:rFonts w:ascii="Arial" w:eastAsia="Cambria" w:hAnsi="Arial" w:cs="Arial"/>
          <w:i/>
          <w:iCs/>
        </w:rPr>
        <w:t>organizational commitment</w:t>
      </w:r>
      <w:r w:rsidRPr="007251F6">
        <w:rPr>
          <w:rFonts w:ascii="Arial" w:eastAsia="Cambria" w:hAnsi="Arial" w:cs="Arial"/>
        </w:rPr>
        <w:t xml:space="preserve"> has been proven to mediate the influence of </w:t>
      </w:r>
      <w:r w:rsidRPr="007251F6">
        <w:rPr>
          <w:rFonts w:ascii="Arial" w:eastAsia="Cambria" w:hAnsi="Arial" w:cs="Arial"/>
          <w:i/>
          <w:iCs/>
        </w:rPr>
        <w:t>quality of work-life</w:t>
      </w:r>
      <w:r w:rsidRPr="007251F6">
        <w:rPr>
          <w:rFonts w:ascii="Arial" w:eastAsia="Cambria" w:hAnsi="Arial" w:cs="Arial"/>
        </w:rPr>
        <w:t xml:space="preserve"> on OCB, but it does not play a mediator in the relationship between </w:t>
      </w:r>
      <w:r w:rsidRPr="007251F6">
        <w:rPr>
          <w:rFonts w:ascii="Arial" w:eastAsia="Cambria" w:hAnsi="Arial" w:cs="Arial"/>
          <w:i/>
          <w:iCs/>
        </w:rPr>
        <w:t>organizational justice</w:t>
      </w:r>
      <w:r w:rsidRPr="007251F6">
        <w:rPr>
          <w:rFonts w:ascii="Arial" w:eastAsia="Cambria" w:hAnsi="Arial" w:cs="Arial"/>
        </w:rPr>
        <w:t xml:space="preserve"> and OCB. Thus, this study emphasizes that to improve OCB, organizations need to pay attention to aspects of justice, work welfare, and strengthen employee commitment to the organization.</w:t>
      </w:r>
    </w:p>
    <w:p w14:paraId="7B294338" w14:textId="460BEB44" w:rsidR="007251F6" w:rsidRPr="007251F6" w:rsidRDefault="007251F6" w:rsidP="007C64C8">
      <w:pPr>
        <w:ind w:firstLine="720"/>
        <w:jc w:val="both"/>
        <w:rPr>
          <w:rFonts w:ascii="Arial" w:eastAsia="Cambria" w:hAnsi="Arial" w:cs="Arial"/>
        </w:rPr>
      </w:pPr>
      <w:r w:rsidRPr="007251F6">
        <w:rPr>
          <w:rFonts w:ascii="Arial" w:eastAsia="Cambria" w:hAnsi="Arial" w:cs="Arial"/>
        </w:rPr>
        <w:t xml:space="preserve">The implication of these findings is that organizations, especially in the government or public service sectors such as the </w:t>
      </w:r>
      <w:proofErr w:type="spellStart"/>
      <w:r w:rsidRPr="007251F6">
        <w:rPr>
          <w:rFonts w:ascii="Arial" w:eastAsia="Cambria" w:hAnsi="Arial" w:cs="Arial"/>
        </w:rPr>
        <w:t>Ciamis</w:t>
      </w:r>
      <w:proofErr w:type="spellEnd"/>
      <w:r w:rsidRPr="007251F6">
        <w:rPr>
          <w:rFonts w:ascii="Arial" w:eastAsia="Cambria" w:hAnsi="Arial" w:cs="Arial"/>
        </w:rPr>
        <w:t xml:space="preserve"> Regency Education Office, need to focus more on improving </w:t>
      </w:r>
      <w:r w:rsidRPr="007251F6">
        <w:rPr>
          <w:rFonts w:ascii="Arial" w:eastAsia="Cambria" w:hAnsi="Arial" w:cs="Arial"/>
          <w:i/>
          <w:iCs/>
        </w:rPr>
        <w:t>organizational justice</w:t>
      </w:r>
      <w:r w:rsidRPr="007251F6">
        <w:rPr>
          <w:rFonts w:ascii="Arial" w:eastAsia="Cambria" w:hAnsi="Arial" w:cs="Arial"/>
        </w:rPr>
        <w:t xml:space="preserve"> and quality of work life to create a more conducive work environment. Improving </w:t>
      </w:r>
      <w:r w:rsidRPr="007251F6">
        <w:rPr>
          <w:rFonts w:ascii="Arial" w:eastAsia="Cambria" w:hAnsi="Arial" w:cs="Arial"/>
          <w:i/>
          <w:iCs/>
        </w:rPr>
        <w:t>the quality of work-life</w:t>
      </w:r>
      <w:r w:rsidRPr="007251F6">
        <w:rPr>
          <w:rFonts w:ascii="Arial" w:eastAsia="Cambria" w:hAnsi="Arial" w:cs="Arial"/>
        </w:rPr>
        <w:t xml:space="preserve"> not only directly impacts OCB, but also strengthens employee commitment, which ultimately encourages them to contribute more to the organization. Therefore, organizations can implement policies that ensure fairness in decision-making, provide a better work-life balance, and build systems that encourage employee loyalty and attachment to the organization.  </w:t>
      </w:r>
    </w:p>
    <w:p w14:paraId="7904B001" w14:textId="17102515" w:rsidR="007251F6" w:rsidRDefault="007251F6" w:rsidP="007251F6">
      <w:pPr>
        <w:ind w:firstLine="720"/>
        <w:jc w:val="both"/>
        <w:rPr>
          <w:rFonts w:ascii="Arial" w:eastAsia="Cambria" w:hAnsi="Arial" w:cs="Arial"/>
        </w:rPr>
      </w:pPr>
      <w:r w:rsidRPr="007251F6">
        <w:rPr>
          <w:rFonts w:ascii="Arial" w:eastAsia="Cambria" w:hAnsi="Arial" w:cs="Arial"/>
        </w:rPr>
        <w:t xml:space="preserve">This research has a number of limitations that must be considered in the next research. This study did not consider the demographic aspect of the relationship in the research construct, so it did not explore in more depth a number of other factors such as age that may affect OCB through a qualitative approach. Second, the method aimed at is mainly quantitative-based, so it has not explored more deeply a number of other factors that may affect OCB through a qualitative approach. Finally, in this study, it was found that </w:t>
      </w:r>
      <w:r w:rsidRPr="007251F6">
        <w:rPr>
          <w:rFonts w:ascii="Arial" w:eastAsia="Cambria" w:hAnsi="Arial" w:cs="Arial"/>
          <w:i/>
          <w:iCs/>
        </w:rPr>
        <w:t>organizational commitment</w:t>
      </w:r>
      <w:r w:rsidRPr="007251F6">
        <w:rPr>
          <w:rFonts w:ascii="Arial" w:eastAsia="Cambria" w:hAnsi="Arial" w:cs="Arial"/>
        </w:rPr>
        <w:t xml:space="preserve"> is not able to mediate </w:t>
      </w:r>
      <w:r w:rsidRPr="007251F6">
        <w:rPr>
          <w:rFonts w:ascii="Arial" w:eastAsia="Cambria" w:hAnsi="Arial" w:cs="Arial"/>
          <w:i/>
          <w:iCs/>
        </w:rPr>
        <w:t>organizational justice</w:t>
      </w:r>
      <w:r w:rsidRPr="007251F6">
        <w:rPr>
          <w:rFonts w:ascii="Arial" w:eastAsia="Cambria" w:hAnsi="Arial" w:cs="Arial"/>
        </w:rPr>
        <w:t xml:space="preserve"> against OCB. </w:t>
      </w:r>
      <w:r w:rsidRPr="007251F6">
        <w:rPr>
          <w:rFonts w:ascii="Arial" w:eastAsia="Cambria" w:hAnsi="Arial" w:cs="Arial"/>
        </w:rPr>
        <w:lastRenderedPageBreak/>
        <w:t>Therefore, subsequent research can expand the scope of the sample to various sectors and combine quantitative and qualitative research methods to gain a more comprehensive understanding of the factors that affect OCB.</w:t>
      </w:r>
    </w:p>
    <w:p w14:paraId="6435FB4A" w14:textId="77777777" w:rsidR="004D044F" w:rsidRPr="003A29C6" w:rsidRDefault="004D044F" w:rsidP="004D044F">
      <w:pPr>
        <w:jc w:val="both"/>
        <w:outlineLvl w:val="0"/>
        <w:rPr>
          <w:rFonts w:ascii="Arial" w:hAnsi="Arial" w:cs="Arial"/>
        </w:rPr>
      </w:pPr>
      <w:r w:rsidRPr="003A29C6">
        <w:rPr>
          <w:rFonts w:ascii="Arial" w:hAnsi="Arial" w:cs="Arial"/>
          <w:b/>
          <w:bCs/>
        </w:rPr>
        <w:t>COMPETING INTERESTS DISCLAIMER:</w:t>
      </w:r>
    </w:p>
    <w:p w14:paraId="05F62652" w14:textId="77777777" w:rsidR="004D044F" w:rsidRDefault="004D044F" w:rsidP="004D044F">
      <w:r w:rsidRPr="00A10EDE">
        <w:t>Authors have declared that they have no known competing financial interests OR non-financial interests OR personal relationships that could have appeared to influence the work reported in this paper.</w:t>
      </w:r>
    </w:p>
    <w:p w14:paraId="7E42D017" w14:textId="77777777" w:rsidR="004D044F" w:rsidRDefault="004D044F" w:rsidP="007251F6">
      <w:pPr>
        <w:ind w:firstLine="720"/>
        <w:jc w:val="both"/>
        <w:rPr>
          <w:rFonts w:ascii="Arial" w:eastAsia="Cambria" w:hAnsi="Arial" w:cs="Arial"/>
        </w:rPr>
      </w:pPr>
    </w:p>
    <w:p w14:paraId="66817195" w14:textId="77777777" w:rsidR="00B57227" w:rsidRDefault="00B57227" w:rsidP="00DB192C">
      <w:pPr>
        <w:jc w:val="both"/>
        <w:rPr>
          <w:rFonts w:ascii="Arial" w:eastAsia="Cambria" w:hAnsi="Arial" w:cs="Arial"/>
        </w:rPr>
      </w:pPr>
    </w:p>
    <w:p w14:paraId="7B5078A6" w14:textId="7151B45E" w:rsidR="00DB192C" w:rsidRPr="00DB192C" w:rsidRDefault="00B57227" w:rsidP="00DB192C">
      <w:pPr>
        <w:jc w:val="both"/>
        <w:rPr>
          <w:rFonts w:ascii="Arial" w:eastAsia="Cambria" w:hAnsi="Arial" w:cs="Arial"/>
          <w:b/>
          <w:bCs/>
          <w:sz w:val="22"/>
          <w:szCs w:val="22"/>
        </w:rPr>
      </w:pPr>
      <w:r>
        <w:rPr>
          <w:rFonts w:ascii="Arial" w:eastAsia="Cambria" w:hAnsi="Arial" w:cs="Arial"/>
          <w:b/>
          <w:bCs/>
          <w:sz w:val="22"/>
          <w:szCs w:val="22"/>
        </w:rPr>
        <w:t>REFERENCES</w:t>
      </w:r>
    </w:p>
    <w:p w14:paraId="3B65CBA9" w14:textId="77777777" w:rsidR="007251F6" w:rsidRDefault="007251F6" w:rsidP="007251F6">
      <w:pPr>
        <w:pStyle w:val="ConcHead"/>
        <w:spacing w:after="0"/>
        <w:jc w:val="both"/>
        <w:rPr>
          <w:rFonts w:ascii="Arial" w:hAnsi="Arial" w:cs="Arial"/>
        </w:rPr>
      </w:pPr>
    </w:p>
    <w:p w14:paraId="4B44A25C" w14:textId="4F3304EA" w:rsidR="00813BA9" w:rsidRPr="00813BA9" w:rsidRDefault="00DB192C" w:rsidP="00B57227">
      <w:pPr>
        <w:widowControl w:val="0"/>
        <w:autoSpaceDE w:val="0"/>
        <w:autoSpaceDN w:val="0"/>
        <w:adjustRightInd w:val="0"/>
        <w:ind w:left="480" w:hanging="48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813BA9" w:rsidRPr="00813BA9">
        <w:rPr>
          <w:rFonts w:ascii="Arial" w:hAnsi="Arial" w:cs="Arial"/>
          <w:noProof/>
        </w:rPr>
        <w:t xml:space="preserve">Agustina, R., Yusuf, M., Sutiyan, O. S. J., Ardianto, R., &amp; Norvadewi. (2022). Employee Performance Mediated Quality of Work Life Relationship Satisfaction on the Job and Organizational Commitment. </w:t>
      </w:r>
      <w:r w:rsidR="00813BA9" w:rsidRPr="00813BA9">
        <w:rPr>
          <w:rFonts w:ascii="Arial" w:hAnsi="Arial" w:cs="Arial"/>
          <w:i/>
          <w:iCs/>
          <w:noProof/>
        </w:rPr>
        <w:t>Darma Agung Journal</w:t>
      </w:r>
      <w:r w:rsidR="00813BA9" w:rsidRPr="00813BA9">
        <w:rPr>
          <w:rFonts w:ascii="Arial" w:hAnsi="Arial" w:cs="Arial"/>
          <w:noProof/>
        </w:rPr>
        <w:t xml:space="preserve">, </w:t>
      </w:r>
      <w:r w:rsidR="00813BA9" w:rsidRPr="00813BA9">
        <w:rPr>
          <w:rFonts w:ascii="Arial" w:hAnsi="Arial" w:cs="Arial"/>
          <w:i/>
          <w:iCs/>
          <w:noProof/>
        </w:rPr>
        <w:t>30</w:t>
      </w:r>
      <w:r w:rsidR="00813BA9" w:rsidRPr="00813BA9">
        <w:rPr>
          <w:rFonts w:ascii="Arial" w:hAnsi="Arial" w:cs="Arial"/>
          <w:noProof/>
        </w:rPr>
        <w:t>(2), 589–605. https://doi.org/10.46930/ojsuda.v30i2.2278</w:t>
      </w:r>
    </w:p>
    <w:p w14:paraId="2315777E"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As, E., Muhtar, E. A., &amp; Wahyudi, H. (2024). The Influence of Communication and Work Environment on Employee Performance at the Education Office. </w:t>
      </w:r>
      <w:r w:rsidRPr="00813BA9">
        <w:rPr>
          <w:rFonts w:ascii="Arial" w:hAnsi="Arial" w:cs="Arial"/>
          <w:i/>
          <w:iCs/>
          <w:noProof/>
        </w:rPr>
        <w:t>Ganaya: Journal of Social Sciences and Humanities</w:t>
      </w:r>
      <w:r w:rsidRPr="00813BA9">
        <w:rPr>
          <w:rFonts w:ascii="Arial" w:hAnsi="Arial" w:cs="Arial"/>
          <w:noProof/>
        </w:rPr>
        <w:t xml:space="preserve">, </w:t>
      </w:r>
      <w:r w:rsidRPr="00813BA9">
        <w:rPr>
          <w:rFonts w:ascii="Arial" w:hAnsi="Arial" w:cs="Arial"/>
          <w:i/>
          <w:iCs/>
          <w:noProof/>
        </w:rPr>
        <w:t>7</w:t>
      </w:r>
      <w:r w:rsidRPr="00813BA9">
        <w:rPr>
          <w:rFonts w:ascii="Arial" w:hAnsi="Arial" w:cs="Arial"/>
          <w:noProof/>
        </w:rPr>
        <w:t>(4), 162–169. https://doi.org/10.37329/ganaya.v7i4.3424</w:t>
      </w:r>
    </w:p>
    <w:p w14:paraId="0995EEF9"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Asgari, A., Mezginejad, S., &amp; Taherpour, F. (2020). The Role of Leadership Styles in Organizational Citizenship Behavior through The Mediation of Perceived Organizational Support and Job Satisfaction. </w:t>
      </w:r>
      <w:r w:rsidRPr="00813BA9">
        <w:rPr>
          <w:rFonts w:ascii="Arial" w:hAnsi="Arial" w:cs="Arial"/>
          <w:i/>
          <w:iCs/>
          <w:noProof/>
        </w:rPr>
        <w:t>Innovation</w:t>
      </w:r>
      <w:r w:rsidRPr="00813BA9">
        <w:rPr>
          <w:rFonts w:ascii="Arial" w:hAnsi="Arial" w:cs="Arial"/>
          <w:noProof/>
        </w:rPr>
        <w:t xml:space="preserve">, </w:t>
      </w:r>
      <w:r w:rsidRPr="00813BA9">
        <w:rPr>
          <w:rFonts w:ascii="Arial" w:hAnsi="Arial" w:cs="Arial"/>
          <w:i/>
          <w:iCs/>
          <w:noProof/>
        </w:rPr>
        <w:t>30</w:t>
      </w:r>
      <w:r w:rsidRPr="00813BA9">
        <w:rPr>
          <w:rFonts w:ascii="Arial" w:hAnsi="Arial" w:cs="Arial"/>
          <w:noProof/>
        </w:rPr>
        <w:t>(75), 87–98. https://doi.org/10.15446/innovar.v30n75.83259</w:t>
      </w:r>
    </w:p>
    <w:p w14:paraId="57FD83E6"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Asriani, N., Astaginy, N., &amp; Ismanto, I. (2023). The Effect of Quality of Work Life on Commitment and Job Satisfaction with Organizational Culture Moderation (Study on Female Lecturers of USN Kolaka). </w:t>
      </w:r>
      <w:r w:rsidRPr="00813BA9">
        <w:rPr>
          <w:rFonts w:ascii="Arial" w:hAnsi="Arial" w:cs="Arial"/>
          <w:i/>
          <w:iCs/>
          <w:noProof/>
        </w:rPr>
        <w:t>Journal of Management and Business Economics Research (JEKOMBIS),</w:t>
      </w:r>
      <w:r w:rsidRPr="00813BA9">
        <w:rPr>
          <w:rFonts w:ascii="Arial" w:hAnsi="Arial" w:cs="Arial"/>
          <w:noProof/>
        </w:rPr>
        <w:t xml:space="preserve"> </w:t>
      </w:r>
      <w:r w:rsidRPr="00813BA9">
        <w:rPr>
          <w:rFonts w:ascii="Arial" w:hAnsi="Arial" w:cs="Arial"/>
          <w:i/>
          <w:iCs/>
          <w:noProof/>
        </w:rPr>
        <w:t>2</w:t>
      </w:r>
      <w:r w:rsidRPr="00813BA9">
        <w:rPr>
          <w:rFonts w:ascii="Arial" w:hAnsi="Arial" w:cs="Arial"/>
          <w:noProof/>
        </w:rPr>
        <w:t>(4), 197–214. https://doi.org/10.55606/jekombis.v2i4.2587</w:t>
      </w:r>
    </w:p>
    <w:p w14:paraId="33B9E64C"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Bastyant, M. N., Sari, E. Y. D., &amp; Bashori, K. (2024). Organizational Citizenship Behavior (OCB) Reviewed from Organizational Commitment and Organizational Justice. </w:t>
      </w:r>
      <w:r w:rsidRPr="00813BA9">
        <w:rPr>
          <w:rFonts w:ascii="Arial" w:hAnsi="Arial" w:cs="Arial"/>
          <w:i/>
          <w:iCs/>
          <w:noProof/>
        </w:rPr>
        <w:t>JIIP - Scientific Journal of Educational Sciences</w:t>
      </w:r>
      <w:r w:rsidRPr="00813BA9">
        <w:rPr>
          <w:rFonts w:ascii="Arial" w:hAnsi="Arial" w:cs="Arial"/>
          <w:noProof/>
        </w:rPr>
        <w:t xml:space="preserve">, </w:t>
      </w:r>
      <w:r w:rsidRPr="00813BA9">
        <w:rPr>
          <w:rFonts w:ascii="Arial" w:hAnsi="Arial" w:cs="Arial"/>
          <w:i/>
          <w:iCs/>
          <w:noProof/>
        </w:rPr>
        <w:t>7</w:t>
      </w:r>
      <w:r w:rsidRPr="00813BA9">
        <w:rPr>
          <w:rFonts w:ascii="Arial" w:hAnsi="Arial" w:cs="Arial"/>
          <w:noProof/>
        </w:rPr>
        <w:t>(3), 2238–2244. https://doi.org/10.54371/jiip.v7i3.3536</w:t>
      </w:r>
    </w:p>
    <w:p w14:paraId="7DC4BFFB"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Blau, P. M. (1964). Exchange and Power in Social Life. In </w:t>
      </w:r>
      <w:r w:rsidRPr="00813BA9">
        <w:rPr>
          <w:rFonts w:ascii="Arial" w:hAnsi="Arial" w:cs="Arial"/>
          <w:i/>
          <w:iCs/>
          <w:noProof/>
        </w:rPr>
        <w:t>John Wiley &amp; Sons, Inc</w:t>
      </w:r>
      <w:r w:rsidRPr="00813BA9">
        <w:rPr>
          <w:rFonts w:ascii="Arial" w:hAnsi="Arial" w:cs="Arial"/>
          <w:noProof/>
        </w:rPr>
        <w:t>. https://doi.org/10.4324/9780203792643</w:t>
      </w:r>
    </w:p>
    <w:p w14:paraId="0006003E"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Danisya Ira Asdi Putri ; Siti Nurmayanti. (2024). The Effect of Quality of Work Life and Organizational Justice on Organizational Citizenship Behavior (OCB) in Employees of PT. Eka Dana Cosultant. </w:t>
      </w:r>
      <w:r w:rsidRPr="00813BA9">
        <w:rPr>
          <w:rFonts w:ascii="Arial" w:hAnsi="Arial" w:cs="Arial"/>
          <w:i/>
          <w:iCs/>
          <w:noProof/>
        </w:rPr>
        <w:t>JPSDM (JOURNAL OF HUMAN RESOURCE RESEARCH)</w:t>
      </w:r>
      <w:r w:rsidRPr="00813BA9">
        <w:rPr>
          <w:rFonts w:ascii="Arial" w:hAnsi="Arial" w:cs="Arial"/>
          <w:noProof/>
        </w:rPr>
        <w:t xml:space="preserve">, </w:t>
      </w:r>
      <w:r w:rsidRPr="00813BA9">
        <w:rPr>
          <w:rFonts w:ascii="Arial" w:hAnsi="Arial" w:cs="Arial"/>
          <w:i/>
          <w:iCs/>
          <w:noProof/>
        </w:rPr>
        <w:t>3</w:t>
      </w:r>
      <w:r w:rsidRPr="00813BA9">
        <w:rPr>
          <w:rFonts w:ascii="Arial" w:hAnsi="Arial" w:cs="Arial"/>
          <w:noProof/>
        </w:rPr>
        <w:t>(3), 110–121.</w:t>
      </w:r>
    </w:p>
    <w:p w14:paraId="0143E7F9"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Dimpu, A., Situmorang, R., Sihombing, D. R. W., Manurung, H., Economy, F., Economy, F., &amp; Economy, F. (2024). The Effect of Employee Work Quality on Community Satisfaction in Lobu Siregar I Village, Siborongborong District, North Tapanuli Regency. </w:t>
      </w:r>
      <w:r w:rsidRPr="00813BA9">
        <w:rPr>
          <w:rFonts w:ascii="Arial" w:hAnsi="Arial" w:cs="Arial"/>
          <w:i/>
          <w:iCs/>
          <w:noProof/>
        </w:rPr>
        <w:t>EcoJournal</w:t>
      </w:r>
      <w:r w:rsidRPr="00813BA9">
        <w:rPr>
          <w:rFonts w:ascii="Arial" w:hAnsi="Arial" w:cs="Arial"/>
          <w:noProof/>
        </w:rPr>
        <w:t xml:space="preserve">, </w:t>
      </w:r>
      <w:r w:rsidRPr="00813BA9">
        <w:rPr>
          <w:rFonts w:ascii="Arial" w:hAnsi="Arial" w:cs="Arial"/>
          <w:i/>
          <w:iCs/>
          <w:noProof/>
        </w:rPr>
        <w:t>3</w:t>
      </w:r>
      <w:r w:rsidRPr="00813BA9">
        <w:rPr>
          <w:rFonts w:ascii="Arial" w:hAnsi="Arial" w:cs="Arial"/>
          <w:noProof/>
        </w:rPr>
        <w:t>(1), 65–70.</w:t>
      </w:r>
    </w:p>
    <w:p w14:paraId="2526FDB2"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Firmansyah, A., Junaedi, I. W. R., Kistyanto, A., &amp; Azzuhri, M. (2022). The Effect of Perceived Organizational Support on Organizational Citizenship Behavior and Organizational Commitment in Public Health Center during COVID-19 Pandemic. </w:t>
      </w:r>
      <w:r w:rsidRPr="00813BA9">
        <w:rPr>
          <w:rFonts w:ascii="Arial" w:hAnsi="Arial" w:cs="Arial"/>
          <w:i/>
          <w:iCs/>
          <w:noProof/>
        </w:rPr>
        <w:t>Frontiers in Psychology</w:t>
      </w:r>
      <w:r w:rsidRPr="00813BA9">
        <w:rPr>
          <w:rFonts w:ascii="Arial" w:hAnsi="Arial" w:cs="Arial"/>
          <w:noProof/>
        </w:rPr>
        <w:t xml:space="preserve">, </w:t>
      </w:r>
      <w:r w:rsidRPr="00813BA9">
        <w:rPr>
          <w:rFonts w:ascii="Arial" w:hAnsi="Arial" w:cs="Arial"/>
          <w:i/>
          <w:iCs/>
          <w:noProof/>
        </w:rPr>
        <w:t>13</w:t>
      </w:r>
      <w:r w:rsidRPr="00813BA9">
        <w:rPr>
          <w:rFonts w:ascii="Arial" w:hAnsi="Arial" w:cs="Arial"/>
          <w:noProof/>
        </w:rPr>
        <w:t>. https://doi.org/10.3389/fpsyg.2022.938815</w:t>
      </w:r>
    </w:p>
    <w:p w14:paraId="63DF6CAC"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Fitri, I. K., &amp; Endratno, H. (2021). The Effect of Organizational Commitment and Job Satisfaction on Employee Performance with Organizational Citizenship Behavior as an Intervening Variable: A Study on Employees of Hotel Bahari, Tegal Regency. </w:t>
      </w:r>
      <w:r w:rsidRPr="00813BA9">
        <w:rPr>
          <w:rFonts w:ascii="Arial" w:hAnsi="Arial" w:cs="Arial"/>
          <w:i/>
          <w:iCs/>
          <w:noProof/>
        </w:rPr>
        <w:t>Derivatives: Journal of Management</w:t>
      </w:r>
      <w:r w:rsidRPr="00813BA9">
        <w:rPr>
          <w:rFonts w:ascii="Arial" w:hAnsi="Arial" w:cs="Arial"/>
          <w:noProof/>
        </w:rPr>
        <w:t xml:space="preserve">, </w:t>
      </w:r>
      <w:r w:rsidRPr="00813BA9">
        <w:rPr>
          <w:rFonts w:ascii="Arial" w:hAnsi="Arial" w:cs="Arial"/>
          <w:i/>
          <w:iCs/>
          <w:noProof/>
        </w:rPr>
        <w:t>15</w:t>
      </w:r>
      <w:r w:rsidRPr="00813BA9">
        <w:rPr>
          <w:rFonts w:ascii="Arial" w:hAnsi="Arial" w:cs="Arial"/>
          <w:noProof/>
        </w:rPr>
        <w:t>(2), 276–293. https://doi.org/10.24127/jm.v15i2.663</w:t>
      </w:r>
    </w:p>
    <w:p w14:paraId="0D58EAF0"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Flint, D., Haley, L. M., &amp; McNally, J. J. (2012). Dimensionality of Organizational Justice in a Call Center Context. </w:t>
      </w:r>
      <w:r w:rsidRPr="00813BA9">
        <w:rPr>
          <w:rFonts w:ascii="Arial" w:hAnsi="Arial" w:cs="Arial"/>
          <w:i/>
          <w:iCs/>
          <w:noProof/>
        </w:rPr>
        <w:t>Psychological Reports</w:t>
      </w:r>
      <w:r w:rsidRPr="00813BA9">
        <w:rPr>
          <w:rFonts w:ascii="Arial" w:hAnsi="Arial" w:cs="Arial"/>
          <w:noProof/>
        </w:rPr>
        <w:t xml:space="preserve">, </w:t>
      </w:r>
      <w:r w:rsidRPr="00813BA9">
        <w:rPr>
          <w:rFonts w:ascii="Arial" w:hAnsi="Arial" w:cs="Arial"/>
          <w:i/>
          <w:iCs/>
          <w:noProof/>
        </w:rPr>
        <w:t>110</w:t>
      </w:r>
      <w:r w:rsidRPr="00813BA9">
        <w:rPr>
          <w:rFonts w:ascii="Arial" w:hAnsi="Arial" w:cs="Arial"/>
          <w:noProof/>
        </w:rPr>
        <w:t>(2), 677–693. https://doi.org/10.2466/01.07.21.PR0.110.2.677-693</w:t>
      </w:r>
    </w:p>
    <w:p w14:paraId="2739B49C"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lastRenderedPageBreak/>
        <w:t xml:space="preserve">Ghozali, I. (2014). </w:t>
      </w:r>
      <w:r w:rsidRPr="00813BA9">
        <w:rPr>
          <w:rFonts w:ascii="Arial" w:hAnsi="Arial" w:cs="Arial"/>
          <w:i/>
          <w:iCs/>
          <w:noProof/>
        </w:rPr>
        <w:t>Structural Equation Modeling Alternative Methods with Partial Least Square (PLS) Edition 4</w:t>
      </w:r>
      <w:r w:rsidRPr="00813BA9">
        <w:rPr>
          <w:rFonts w:ascii="Arial" w:hAnsi="Arial" w:cs="Arial"/>
          <w:noProof/>
        </w:rPr>
        <w:t>. Diponegoro University.</w:t>
      </w:r>
    </w:p>
    <w:p w14:paraId="6BD279B8"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Hair, J. F., Hult, G. T. M., Ringle, C. M., &amp; Sarstedt, M. (2017). A Primer on Partial Least Squares Structural Equation Modeling. In </w:t>
      </w:r>
      <w:r w:rsidRPr="00813BA9">
        <w:rPr>
          <w:rFonts w:ascii="Arial" w:hAnsi="Arial" w:cs="Arial"/>
          <w:i/>
          <w:iCs/>
          <w:noProof/>
        </w:rPr>
        <w:t>Long Range Planning</w:t>
      </w:r>
      <w:r w:rsidRPr="00813BA9">
        <w:rPr>
          <w:rFonts w:ascii="Arial" w:hAnsi="Arial" w:cs="Arial"/>
          <w:noProof/>
        </w:rPr>
        <w:t xml:space="preserve"> (Vol. 46, Issues 1–2). SAGE Publications. https://doi.org/10.1016/j.lrp.2013.01.002</w:t>
      </w:r>
    </w:p>
    <w:p w14:paraId="049478C4"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Handayani, H., Musdiani, M., &amp; Novita, R. (2024). The Contribution of the Education and Culture Office in Overcoming the Shortage of Educators and Elementary Level Education Facilities in Pidie Regency. </w:t>
      </w:r>
      <w:r w:rsidRPr="00813BA9">
        <w:rPr>
          <w:rFonts w:ascii="Arial" w:hAnsi="Arial" w:cs="Arial"/>
          <w:i/>
          <w:iCs/>
          <w:noProof/>
        </w:rPr>
        <w:t>Domain Research: Journal of Multidisciplinary Research and Development</w:t>
      </w:r>
      <w:r w:rsidRPr="00813BA9">
        <w:rPr>
          <w:rFonts w:ascii="Arial" w:hAnsi="Arial" w:cs="Arial"/>
          <w:noProof/>
        </w:rPr>
        <w:t xml:space="preserve">, </w:t>
      </w:r>
      <w:r w:rsidRPr="00813BA9">
        <w:rPr>
          <w:rFonts w:ascii="Arial" w:hAnsi="Arial" w:cs="Arial"/>
          <w:i/>
          <w:iCs/>
          <w:noProof/>
        </w:rPr>
        <w:t>6</w:t>
      </w:r>
      <w:r w:rsidRPr="00813BA9">
        <w:rPr>
          <w:rFonts w:ascii="Arial" w:hAnsi="Arial" w:cs="Arial"/>
          <w:noProof/>
        </w:rPr>
        <w:t>(5), 1403–1413. https://doi.org/10.38035/rrj.v6i5.986</w:t>
      </w:r>
    </w:p>
    <w:p w14:paraId="4EE9A07D"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Hermanto, Y. B., Srimulyani, V. A., &amp; Pitoyo, D. J. (2024). The Mediating Role of Quality of Work Life and Organizational Commitment in The Link between Transformational Leadership and Organizational Citizenship Behavior. </w:t>
      </w:r>
      <w:r w:rsidRPr="00813BA9">
        <w:rPr>
          <w:rFonts w:ascii="Arial" w:hAnsi="Arial" w:cs="Arial"/>
          <w:i/>
          <w:iCs/>
          <w:noProof/>
        </w:rPr>
        <w:t>Heliyon</w:t>
      </w:r>
      <w:r w:rsidRPr="00813BA9">
        <w:rPr>
          <w:rFonts w:ascii="Arial" w:hAnsi="Arial" w:cs="Arial"/>
          <w:noProof/>
        </w:rPr>
        <w:t xml:space="preserve">, </w:t>
      </w:r>
      <w:r w:rsidRPr="00813BA9">
        <w:rPr>
          <w:rFonts w:ascii="Arial" w:hAnsi="Arial" w:cs="Arial"/>
          <w:i/>
          <w:iCs/>
          <w:noProof/>
        </w:rPr>
        <w:t>10</w:t>
      </w:r>
      <w:r w:rsidRPr="00813BA9">
        <w:rPr>
          <w:rFonts w:ascii="Arial" w:hAnsi="Arial" w:cs="Arial"/>
          <w:noProof/>
        </w:rPr>
        <w:t>. https://doi.org/10.1016/j.heliyon.2024.e27664</w:t>
      </w:r>
    </w:p>
    <w:p w14:paraId="73BEB878"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Hermawan, F., Purnomo, H., Kusumastuti, D., Fitriana, R., Octaleny, E., Ie, M., &amp; Sudadi. (2024). The Role of Transformational Leadership, Job Satisfaction and Organizational Commitment on Organizational Citizenship Behavior (OCB) of SMEs Employees in the Digital Era. </w:t>
      </w:r>
      <w:r w:rsidRPr="00813BA9">
        <w:rPr>
          <w:rFonts w:ascii="Arial" w:hAnsi="Arial" w:cs="Arial"/>
          <w:i/>
          <w:iCs/>
          <w:noProof/>
        </w:rPr>
        <w:t>Journal of Infrastructure, Policy and Development</w:t>
      </w:r>
      <w:r w:rsidRPr="00813BA9">
        <w:rPr>
          <w:rFonts w:ascii="Arial" w:hAnsi="Arial" w:cs="Arial"/>
          <w:noProof/>
        </w:rPr>
        <w:t xml:space="preserve">, </w:t>
      </w:r>
      <w:r w:rsidRPr="00813BA9">
        <w:rPr>
          <w:rFonts w:ascii="Arial" w:hAnsi="Arial" w:cs="Arial"/>
          <w:i/>
          <w:iCs/>
          <w:noProof/>
        </w:rPr>
        <w:t>8</w:t>
      </w:r>
      <w:r w:rsidRPr="00813BA9">
        <w:rPr>
          <w:rFonts w:ascii="Arial" w:hAnsi="Arial" w:cs="Arial"/>
          <w:noProof/>
        </w:rPr>
        <w:t>(7), 1–16. https://doi.org/10.24294/jipd.v8i7.5194</w:t>
      </w:r>
    </w:p>
    <w:p w14:paraId="76B7C45C"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Hermawanto, A. R., Ahman, E., &amp; Supriadi, Y. N. (2022). Mediation Effects of Organizational Commitment between Organization Citizenship Behavior, Transformational Leadership, and Quality of Work Life. </w:t>
      </w:r>
      <w:r w:rsidRPr="00813BA9">
        <w:rPr>
          <w:rFonts w:ascii="Arial" w:hAnsi="Arial" w:cs="Arial"/>
          <w:i/>
          <w:iCs/>
          <w:noProof/>
        </w:rPr>
        <w:t>Quality - Access to Success</w:t>
      </w:r>
      <w:r w:rsidRPr="00813BA9">
        <w:rPr>
          <w:rFonts w:ascii="Arial" w:hAnsi="Arial" w:cs="Arial"/>
          <w:noProof/>
        </w:rPr>
        <w:t xml:space="preserve">, </w:t>
      </w:r>
      <w:r w:rsidRPr="00813BA9">
        <w:rPr>
          <w:rFonts w:ascii="Arial" w:hAnsi="Arial" w:cs="Arial"/>
          <w:i/>
          <w:iCs/>
          <w:noProof/>
        </w:rPr>
        <w:t>23</w:t>
      </w:r>
      <w:r w:rsidRPr="00813BA9">
        <w:rPr>
          <w:rFonts w:ascii="Arial" w:hAnsi="Arial" w:cs="Arial"/>
          <w:noProof/>
        </w:rPr>
        <w:t>(189), 107–117. https://doi.org/10.47750/QAS/23.189.13</w:t>
      </w:r>
    </w:p>
    <w:p w14:paraId="02F4E580"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Hidayah, N., &amp; Hendarsjah, H. (2021). The Impact of Quality of Work Life (QWL) and Work Motivation on The Organizational Citizenship Behavior (OCB) with Job Satisfaction as a Mediating variables. </w:t>
      </w:r>
      <w:r w:rsidRPr="00813BA9">
        <w:rPr>
          <w:rFonts w:ascii="Arial" w:hAnsi="Arial" w:cs="Arial"/>
          <w:i/>
          <w:iCs/>
          <w:noProof/>
        </w:rPr>
        <w:t>JPPI (Indonesian Journal of Education Research),</w:t>
      </w:r>
      <w:r w:rsidRPr="00813BA9">
        <w:rPr>
          <w:rFonts w:ascii="Arial" w:hAnsi="Arial" w:cs="Arial"/>
          <w:noProof/>
        </w:rPr>
        <w:t xml:space="preserve"> </w:t>
      </w:r>
      <w:r w:rsidRPr="00813BA9">
        <w:rPr>
          <w:rFonts w:ascii="Arial" w:hAnsi="Arial" w:cs="Arial"/>
          <w:i/>
          <w:iCs/>
          <w:noProof/>
        </w:rPr>
        <w:t>7</w:t>
      </w:r>
      <w:r w:rsidRPr="00813BA9">
        <w:rPr>
          <w:rFonts w:ascii="Arial" w:hAnsi="Arial" w:cs="Arial"/>
          <w:noProof/>
        </w:rPr>
        <w:t>(3), 499–506. https://doi.org/10.29210/020211247</w:t>
      </w:r>
    </w:p>
    <w:p w14:paraId="08151E85"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Kamil, I., &amp; Rivai, H. A. (2021). The Influence of Organizational Culture and Organizational Justice on Organizational Citizenship Behavior (OCB) with Organizational Commitment as a Mediation Variable. </w:t>
      </w:r>
      <w:r w:rsidRPr="00813BA9">
        <w:rPr>
          <w:rFonts w:ascii="Arial" w:hAnsi="Arial" w:cs="Arial"/>
          <w:i/>
          <w:iCs/>
          <w:noProof/>
        </w:rPr>
        <w:t>JMK (Journal of Management and Entrepreneurship),</w:t>
      </w:r>
      <w:r w:rsidRPr="00813BA9">
        <w:rPr>
          <w:rFonts w:ascii="Arial" w:hAnsi="Arial" w:cs="Arial"/>
          <w:noProof/>
        </w:rPr>
        <w:t xml:space="preserve"> </w:t>
      </w:r>
      <w:r w:rsidRPr="00813BA9">
        <w:rPr>
          <w:rFonts w:ascii="Arial" w:hAnsi="Arial" w:cs="Arial"/>
          <w:i/>
          <w:iCs/>
          <w:noProof/>
        </w:rPr>
        <w:t>6</w:t>
      </w:r>
      <w:r w:rsidRPr="00813BA9">
        <w:rPr>
          <w:rFonts w:ascii="Arial" w:hAnsi="Arial" w:cs="Arial"/>
          <w:noProof/>
        </w:rPr>
        <w:t>(3), 49–64. https://doi.org/10.32503/jmk.v6i3.1924</w:t>
      </w:r>
    </w:p>
    <w:p w14:paraId="2D407E94"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Liaquat, M., &amp; Mehmood, K. (2017). Organization Citizenship Behavior: Notion of Social Exchange Theory. </w:t>
      </w:r>
      <w:r w:rsidRPr="00813BA9">
        <w:rPr>
          <w:rFonts w:ascii="Arial" w:hAnsi="Arial" w:cs="Arial"/>
          <w:i/>
          <w:iCs/>
          <w:noProof/>
        </w:rPr>
        <w:t>Journal of Business and Social Review in Emerging Economies</w:t>
      </w:r>
      <w:r w:rsidRPr="00813BA9">
        <w:rPr>
          <w:rFonts w:ascii="Arial" w:hAnsi="Arial" w:cs="Arial"/>
          <w:noProof/>
        </w:rPr>
        <w:t xml:space="preserve">, </w:t>
      </w:r>
      <w:r w:rsidRPr="00813BA9">
        <w:rPr>
          <w:rFonts w:ascii="Arial" w:hAnsi="Arial" w:cs="Arial"/>
          <w:i/>
          <w:iCs/>
          <w:noProof/>
        </w:rPr>
        <w:t>3</w:t>
      </w:r>
      <w:r w:rsidRPr="00813BA9">
        <w:rPr>
          <w:rFonts w:ascii="Arial" w:hAnsi="Arial" w:cs="Arial"/>
          <w:noProof/>
        </w:rPr>
        <w:t>(2), 209–216. https://doi.org/10.26710/jbsee.v3i2.137</w:t>
      </w:r>
    </w:p>
    <w:p w14:paraId="1E44CF52"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Lim, V. E., &amp; Setyawan, A. (2023). Factors Influencing Organizational Citizenship Behavior are mediated by Organizational Commitmet at Beauty Clinics. </w:t>
      </w:r>
      <w:r w:rsidRPr="00813BA9">
        <w:rPr>
          <w:rFonts w:ascii="Arial" w:hAnsi="Arial" w:cs="Arial"/>
          <w:i/>
          <w:iCs/>
          <w:noProof/>
        </w:rPr>
        <w:t>Scientific Journal of Management, Economics, &amp; Accounting (MEA),</w:t>
      </w:r>
      <w:r w:rsidRPr="00813BA9">
        <w:rPr>
          <w:rFonts w:ascii="Arial" w:hAnsi="Arial" w:cs="Arial"/>
          <w:noProof/>
        </w:rPr>
        <w:t xml:space="preserve"> </w:t>
      </w:r>
      <w:r w:rsidRPr="00813BA9">
        <w:rPr>
          <w:rFonts w:ascii="Arial" w:hAnsi="Arial" w:cs="Arial"/>
          <w:i/>
          <w:iCs/>
          <w:noProof/>
        </w:rPr>
        <w:t>7</w:t>
      </w:r>
      <w:r w:rsidRPr="00813BA9">
        <w:rPr>
          <w:rFonts w:ascii="Arial" w:hAnsi="Arial" w:cs="Arial"/>
          <w:noProof/>
        </w:rPr>
        <w:t>(3), 902–914. https://doi.org/10.31955/mea.v7i3.3454</w:t>
      </w:r>
    </w:p>
    <w:p w14:paraId="50D24608"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Manihuruk, F. E. (2023). Analysis of the Influence of Organizational Justice, Job Satisfaction and Organizational Commitment on the Performance of BPJS Ketenagakerjaan Jambi City Employees. </w:t>
      </w:r>
      <w:r w:rsidRPr="00813BA9">
        <w:rPr>
          <w:rFonts w:ascii="Arial" w:hAnsi="Arial" w:cs="Arial"/>
          <w:i/>
          <w:iCs/>
          <w:noProof/>
        </w:rPr>
        <w:t>Journal of Applied Management and Finance (Mankeu),</w:t>
      </w:r>
      <w:r w:rsidRPr="00813BA9">
        <w:rPr>
          <w:rFonts w:ascii="Arial" w:hAnsi="Arial" w:cs="Arial"/>
          <w:noProof/>
        </w:rPr>
        <w:t xml:space="preserve"> </w:t>
      </w:r>
      <w:r w:rsidRPr="00813BA9">
        <w:rPr>
          <w:rFonts w:ascii="Arial" w:hAnsi="Arial" w:cs="Arial"/>
          <w:i/>
          <w:iCs/>
          <w:noProof/>
        </w:rPr>
        <w:t>12</w:t>
      </w:r>
      <w:r w:rsidRPr="00813BA9">
        <w:rPr>
          <w:rFonts w:ascii="Arial" w:hAnsi="Arial" w:cs="Arial"/>
          <w:noProof/>
        </w:rPr>
        <w:t>(1), 115–128. https://doi.org/10.22437/jmk.v12i01.16877</w:t>
      </w:r>
    </w:p>
    <w:p w14:paraId="2DD57CCF"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Mehra, R. (2023). A Study of Impact of Quality of Work Life on Organizational Commitment in Manufacturing Sector. </w:t>
      </w:r>
      <w:r w:rsidRPr="00813BA9">
        <w:rPr>
          <w:rFonts w:ascii="Arial" w:hAnsi="Arial" w:cs="Arial"/>
          <w:i/>
          <w:iCs/>
          <w:noProof/>
        </w:rPr>
        <w:t>International Journal of Research and Analytical Reviews (IJRAR),</w:t>
      </w:r>
      <w:r w:rsidRPr="00813BA9">
        <w:rPr>
          <w:rFonts w:ascii="Arial" w:hAnsi="Arial" w:cs="Arial"/>
          <w:noProof/>
        </w:rPr>
        <w:t xml:space="preserve"> </w:t>
      </w:r>
      <w:r w:rsidRPr="00813BA9">
        <w:rPr>
          <w:rFonts w:ascii="Arial" w:hAnsi="Arial" w:cs="Arial"/>
          <w:i/>
          <w:iCs/>
          <w:noProof/>
        </w:rPr>
        <w:t>10</w:t>
      </w:r>
      <w:r w:rsidRPr="00813BA9">
        <w:rPr>
          <w:rFonts w:ascii="Arial" w:hAnsi="Arial" w:cs="Arial"/>
          <w:noProof/>
        </w:rPr>
        <w:t>(1), 500–504. https://doi.org/10.1177/0258042X19851912</w:t>
      </w:r>
    </w:p>
    <w:p w14:paraId="7221CF89"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Meyer, J. P., &amp; Allen, N. J. (1991). A Three-Component Conceptualization of Organizational Commitment. </w:t>
      </w:r>
      <w:r w:rsidRPr="00813BA9">
        <w:rPr>
          <w:rFonts w:ascii="Arial" w:hAnsi="Arial" w:cs="Arial"/>
          <w:i/>
          <w:iCs/>
          <w:noProof/>
        </w:rPr>
        <w:t>Human Resource Management Review</w:t>
      </w:r>
      <w:r w:rsidRPr="00813BA9">
        <w:rPr>
          <w:rFonts w:ascii="Arial" w:hAnsi="Arial" w:cs="Arial"/>
          <w:noProof/>
        </w:rPr>
        <w:t xml:space="preserve">, </w:t>
      </w:r>
      <w:r w:rsidRPr="00813BA9">
        <w:rPr>
          <w:rFonts w:ascii="Arial" w:hAnsi="Arial" w:cs="Arial"/>
          <w:i/>
          <w:iCs/>
          <w:noProof/>
        </w:rPr>
        <w:t>1</w:t>
      </w:r>
      <w:r w:rsidRPr="00813BA9">
        <w:rPr>
          <w:rFonts w:ascii="Arial" w:hAnsi="Arial" w:cs="Arial"/>
          <w:noProof/>
        </w:rPr>
        <w:t>(1), 61–89. https://doi.org/10.1016/1053-4822(91)90011-Z</w:t>
      </w:r>
    </w:p>
    <w:p w14:paraId="1623BFC5"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Novianti, K. R. (2021). Does Organizational Commitment Matter? Linking Transformational Leadership with Organizational Citizenship Behavior (OCB). </w:t>
      </w:r>
      <w:r w:rsidRPr="00813BA9">
        <w:rPr>
          <w:rFonts w:ascii="Arial" w:hAnsi="Arial" w:cs="Arial"/>
          <w:i/>
          <w:iCs/>
          <w:noProof/>
        </w:rPr>
        <w:t>Journal of Management Applications</w:t>
      </w:r>
      <w:r w:rsidRPr="00813BA9">
        <w:rPr>
          <w:rFonts w:ascii="Arial" w:hAnsi="Arial" w:cs="Arial"/>
          <w:noProof/>
        </w:rPr>
        <w:t xml:space="preserve">, </w:t>
      </w:r>
      <w:r w:rsidRPr="00813BA9">
        <w:rPr>
          <w:rFonts w:ascii="Arial" w:hAnsi="Arial" w:cs="Arial"/>
          <w:i/>
          <w:iCs/>
          <w:noProof/>
        </w:rPr>
        <w:t>19</w:t>
      </w:r>
      <w:r w:rsidRPr="00813BA9">
        <w:rPr>
          <w:rFonts w:ascii="Arial" w:hAnsi="Arial" w:cs="Arial"/>
          <w:noProof/>
        </w:rPr>
        <w:t>(2), 335–345. https://doi.org/10.21776/ub.jam.2021.019.02.09</w:t>
      </w:r>
    </w:p>
    <w:p w14:paraId="7480ABED"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Nurhafni, I., Zefriyenni, &amp; Very, J. (2022). Analysis of Transformational Leadership, Competence, and Organizational Justice on Employee Performance through Organizational Citizenship Behavior (OCB) as a Mediator. </w:t>
      </w:r>
      <w:r w:rsidRPr="00813BA9">
        <w:rPr>
          <w:rFonts w:ascii="Arial" w:hAnsi="Arial" w:cs="Arial"/>
          <w:i/>
          <w:iCs/>
          <w:noProof/>
        </w:rPr>
        <w:t xml:space="preserve">Journal of Business and </w:t>
      </w:r>
      <w:r w:rsidRPr="00813BA9">
        <w:rPr>
          <w:rFonts w:ascii="Arial" w:hAnsi="Arial" w:cs="Arial"/>
          <w:i/>
          <w:iCs/>
          <w:noProof/>
        </w:rPr>
        <w:lastRenderedPageBreak/>
        <w:t>Economics (JBE),</w:t>
      </w:r>
      <w:r w:rsidRPr="00813BA9">
        <w:rPr>
          <w:rFonts w:ascii="Arial" w:hAnsi="Arial" w:cs="Arial"/>
          <w:noProof/>
        </w:rPr>
        <w:t xml:space="preserve"> </w:t>
      </w:r>
      <w:r w:rsidRPr="00813BA9">
        <w:rPr>
          <w:rFonts w:ascii="Arial" w:hAnsi="Arial" w:cs="Arial"/>
          <w:i/>
          <w:iCs/>
          <w:noProof/>
        </w:rPr>
        <w:t>7</w:t>
      </w:r>
      <w:r w:rsidRPr="00813BA9">
        <w:rPr>
          <w:rFonts w:ascii="Arial" w:hAnsi="Arial" w:cs="Arial"/>
          <w:noProof/>
        </w:rPr>
        <w:t>(3), 279–289. https://doi.org/10.35134/jbeupiyptk.v7i3.175</w:t>
      </w:r>
    </w:p>
    <w:p w14:paraId="07508841"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Nurjanah, S., Pebianti, V., &amp; Handaru, A. W. (2020). The Influence of Transformational Leadership, Job Satisfaction, and Organizational Commitments on Organizational Citizenship Behavior (OCB) in The Inspectorate General of The Ministry of Education and Culture. </w:t>
      </w:r>
      <w:r w:rsidRPr="00813BA9">
        <w:rPr>
          <w:rFonts w:ascii="Arial" w:hAnsi="Arial" w:cs="Arial"/>
          <w:i/>
          <w:iCs/>
          <w:noProof/>
        </w:rPr>
        <w:t>Cogent Business and Management</w:t>
      </w:r>
      <w:r w:rsidRPr="00813BA9">
        <w:rPr>
          <w:rFonts w:ascii="Arial" w:hAnsi="Arial" w:cs="Arial"/>
          <w:noProof/>
        </w:rPr>
        <w:t xml:space="preserve">, </w:t>
      </w:r>
      <w:r w:rsidRPr="00813BA9">
        <w:rPr>
          <w:rFonts w:ascii="Arial" w:hAnsi="Arial" w:cs="Arial"/>
          <w:i/>
          <w:iCs/>
          <w:noProof/>
        </w:rPr>
        <w:t>7</w:t>
      </w:r>
      <w:r w:rsidRPr="00813BA9">
        <w:rPr>
          <w:rFonts w:ascii="Arial" w:hAnsi="Arial" w:cs="Arial"/>
          <w:noProof/>
        </w:rPr>
        <w:t>, 1–12. https://doi.org/10.1080/23311975.2020.1793521</w:t>
      </w:r>
    </w:p>
    <w:p w14:paraId="3787E17B"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Perdani, A. S., Busri, H., &amp; Tabrani, A. (2024). The Journey of Education in Indonesia in the Philosophical Perspective of Ki Hajar Dewantara. </w:t>
      </w:r>
      <w:r w:rsidRPr="00813BA9">
        <w:rPr>
          <w:rFonts w:ascii="Arial" w:hAnsi="Arial" w:cs="Arial"/>
          <w:i/>
          <w:iCs/>
          <w:noProof/>
        </w:rPr>
        <w:t>Al Qalam: Scientific Journal of Religion and Society</w:t>
      </w:r>
      <w:r w:rsidRPr="00813BA9">
        <w:rPr>
          <w:rFonts w:ascii="Arial" w:hAnsi="Arial" w:cs="Arial"/>
          <w:noProof/>
        </w:rPr>
        <w:t xml:space="preserve">, </w:t>
      </w:r>
      <w:r w:rsidRPr="00813BA9">
        <w:rPr>
          <w:rFonts w:ascii="Arial" w:hAnsi="Arial" w:cs="Arial"/>
          <w:i/>
          <w:iCs/>
          <w:noProof/>
        </w:rPr>
        <w:t>18</w:t>
      </w:r>
      <w:r w:rsidRPr="00813BA9">
        <w:rPr>
          <w:rFonts w:ascii="Arial" w:hAnsi="Arial" w:cs="Arial"/>
          <w:noProof/>
        </w:rPr>
        <w:t>(2), 1197–1205. http://dx.doi.org/10.35931/aq.v18i2.3124</w:t>
      </w:r>
    </w:p>
    <w:p w14:paraId="72E20A8A"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Podsakoff, P. M., MacKenzie, S. B., Paine, J. B., &amp; Bachrach, D. G. (2000). Organizational Citizenship Behaviors: A Critical Review of the Theoretical and Empirical Literature and Suggestions for Future Research. </w:t>
      </w:r>
      <w:r w:rsidRPr="00813BA9">
        <w:rPr>
          <w:rFonts w:ascii="Arial" w:hAnsi="Arial" w:cs="Arial"/>
          <w:i/>
          <w:iCs/>
          <w:noProof/>
        </w:rPr>
        <w:t>Journal of Management</w:t>
      </w:r>
      <w:r w:rsidRPr="00813BA9">
        <w:rPr>
          <w:rFonts w:ascii="Arial" w:hAnsi="Arial" w:cs="Arial"/>
          <w:noProof/>
        </w:rPr>
        <w:t xml:space="preserve">, </w:t>
      </w:r>
      <w:r w:rsidRPr="00813BA9">
        <w:rPr>
          <w:rFonts w:ascii="Arial" w:hAnsi="Arial" w:cs="Arial"/>
          <w:i/>
          <w:iCs/>
          <w:noProof/>
        </w:rPr>
        <w:t>26</w:t>
      </w:r>
      <w:r w:rsidRPr="00813BA9">
        <w:rPr>
          <w:rFonts w:ascii="Arial" w:hAnsi="Arial" w:cs="Arial"/>
          <w:noProof/>
        </w:rPr>
        <w:t>(3), 513–563. https://doi.org/10.1177/014920630002600307</w:t>
      </w:r>
    </w:p>
    <w:p w14:paraId="64BB4EAF"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Purwanto, A. (2022). The Role of Transformational Leadership and Organizational Citizenship Behavior on SMEs Employee Performance. </w:t>
      </w:r>
      <w:r w:rsidRPr="00813BA9">
        <w:rPr>
          <w:rFonts w:ascii="Arial" w:hAnsi="Arial" w:cs="Arial"/>
          <w:i/>
          <w:iCs/>
          <w:noProof/>
        </w:rPr>
        <w:t>Journal of Industrial Engineering &amp; Management Research</w:t>
      </w:r>
      <w:r w:rsidRPr="00813BA9">
        <w:rPr>
          <w:rFonts w:ascii="Arial" w:hAnsi="Arial" w:cs="Arial"/>
          <w:noProof/>
        </w:rPr>
        <w:t xml:space="preserve">, </w:t>
      </w:r>
      <w:r w:rsidRPr="00813BA9">
        <w:rPr>
          <w:rFonts w:ascii="Arial" w:hAnsi="Arial" w:cs="Arial"/>
          <w:i/>
          <w:iCs/>
          <w:noProof/>
        </w:rPr>
        <w:t>3</w:t>
      </w:r>
      <w:r w:rsidRPr="00813BA9">
        <w:rPr>
          <w:rFonts w:ascii="Arial" w:hAnsi="Arial" w:cs="Arial"/>
          <w:noProof/>
        </w:rPr>
        <w:t>(5), 39–45.</w:t>
      </w:r>
    </w:p>
    <w:p w14:paraId="00C687D7"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Purwanto, A., Purba, J. T., Bernarto, I., &amp; Sijabat, R. (2021). The Role of Transformational leadership, Leader Member Exchange, Digital Transformation on Organizational Citizenship Behaviour and Work Innovation Capabilities in during Covid-19 Pandemic. </w:t>
      </w:r>
      <w:r w:rsidRPr="00813BA9">
        <w:rPr>
          <w:rFonts w:ascii="Arial" w:hAnsi="Arial" w:cs="Arial"/>
          <w:i/>
          <w:iCs/>
          <w:noProof/>
        </w:rPr>
        <w:t>Antverpiensia Linguistics</w:t>
      </w:r>
      <w:r w:rsidRPr="00813BA9">
        <w:rPr>
          <w:rFonts w:ascii="Arial" w:hAnsi="Arial" w:cs="Arial"/>
          <w:noProof/>
        </w:rPr>
        <w:t xml:space="preserve">, </w:t>
      </w:r>
      <w:r w:rsidRPr="00813BA9">
        <w:rPr>
          <w:rFonts w:ascii="Arial" w:hAnsi="Arial" w:cs="Arial"/>
          <w:i/>
          <w:iCs/>
          <w:noProof/>
        </w:rPr>
        <w:t>2</w:t>
      </w:r>
      <w:r w:rsidRPr="00813BA9">
        <w:rPr>
          <w:rFonts w:ascii="Arial" w:hAnsi="Arial" w:cs="Arial"/>
          <w:noProof/>
        </w:rPr>
        <w:t>, 2908–2932. https://doi.org/10.29210/020211163</w:t>
      </w:r>
    </w:p>
    <w:p w14:paraId="5B55E4AC"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Purwanto, A., Purba, J. T., Bernarto, I., &amp; Sijabat, R. (2023). Investigating The Role Digital Transformation and Human Resource Management on the Performance of The Universities. </w:t>
      </w:r>
      <w:r w:rsidRPr="00813BA9">
        <w:rPr>
          <w:rFonts w:ascii="Arial" w:hAnsi="Arial" w:cs="Arial"/>
          <w:i/>
          <w:iCs/>
          <w:noProof/>
        </w:rPr>
        <w:t>International Journal of Data and Network Science</w:t>
      </w:r>
      <w:r w:rsidRPr="00813BA9">
        <w:rPr>
          <w:rFonts w:ascii="Arial" w:hAnsi="Arial" w:cs="Arial"/>
          <w:noProof/>
        </w:rPr>
        <w:t xml:space="preserve">, </w:t>
      </w:r>
      <w:r w:rsidRPr="00813BA9">
        <w:rPr>
          <w:rFonts w:ascii="Arial" w:hAnsi="Arial" w:cs="Arial"/>
          <w:i/>
          <w:iCs/>
          <w:noProof/>
        </w:rPr>
        <w:t>7</w:t>
      </w:r>
      <w:r w:rsidRPr="00813BA9">
        <w:rPr>
          <w:rFonts w:ascii="Arial" w:hAnsi="Arial" w:cs="Arial"/>
          <w:noProof/>
        </w:rPr>
        <w:t>, 2013–2028. https://doi.org/10.5267/j.ijdns.2023.6.011</w:t>
      </w:r>
    </w:p>
    <w:p w14:paraId="093282B7"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Rato, K. W., &amp; Rahmat, A. (2020). The Influence of Organizational Justice on Organizational Commitment with Job Satisfaction as a Mediation Variable. </w:t>
      </w:r>
      <w:r w:rsidRPr="00813BA9">
        <w:rPr>
          <w:rFonts w:ascii="Arial" w:hAnsi="Arial" w:cs="Arial"/>
          <w:i/>
          <w:iCs/>
          <w:noProof/>
        </w:rPr>
        <w:t>Journal of Non-Formal Education</w:t>
      </w:r>
      <w:r w:rsidRPr="00813BA9">
        <w:rPr>
          <w:rFonts w:ascii="Arial" w:hAnsi="Arial" w:cs="Arial"/>
          <w:noProof/>
        </w:rPr>
        <w:t xml:space="preserve">, </w:t>
      </w:r>
      <w:r w:rsidRPr="00813BA9">
        <w:rPr>
          <w:rFonts w:ascii="Arial" w:hAnsi="Arial" w:cs="Arial"/>
          <w:i/>
          <w:iCs/>
          <w:noProof/>
        </w:rPr>
        <w:t>6</w:t>
      </w:r>
      <w:r w:rsidRPr="00813BA9">
        <w:rPr>
          <w:rFonts w:ascii="Arial" w:hAnsi="Arial" w:cs="Arial"/>
          <w:noProof/>
        </w:rPr>
        <w:t>(3), 295. https://doi.org/10.37905/aksara.6.3.295-306.2020</w:t>
      </w:r>
    </w:p>
    <w:p w14:paraId="71CD5874"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Rimatanti, N. F., &amp; Darmawan, A. (2023). Influence of Quality of Work Life (QWL), Organizational Commitment (OC) and Transformational Leadership on Organizational Citizenship Behavior (OCB). </w:t>
      </w:r>
      <w:r w:rsidRPr="00813BA9">
        <w:rPr>
          <w:rFonts w:ascii="Arial" w:hAnsi="Arial" w:cs="Arial"/>
          <w:i/>
          <w:iCs/>
          <w:noProof/>
        </w:rPr>
        <w:t>Journal of Economics, Social, and Humanities</w:t>
      </w:r>
      <w:r w:rsidRPr="00813BA9">
        <w:rPr>
          <w:rFonts w:ascii="Arial" w:hAnsi="Arial" w:cs="Arial"/>
          <w:noProof/>
        </w:rPr>
        <w:t xml:space="preserve">, </w:t>
      </w:r>
      <w:r w:rsidRPr="00813BA9">
        <w:rPr>
          <w:rFonts w:ascii="Arial" w:hAnsi="Arial" w:cs="Arial"/>
          <w:i/>
          <w:iCs/>
          <w:noProof/>
        </w:rPr>
        <w:t>1</w:t>
      </w:r>
      <w:r w:rsidRPr="00813BA9">
        <w:rPr>
          <w:rFonts w:ascii="Arial" w:hAnsi="Arial" w:cs="Arial"/>
          <w:noProof/>
        </w:rPr>
        <w:t>(1), 12–26. https://doi.org/10.30595/jesh.v1i1.76</w:t>
      </w:r>
    </w:p>
    <w:p w14:paraId="6DC76043"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Romadhona, L. L., &amp; Prawitowati, T. (2024). The Relationship between Organizational Justice and Organizational Citizenship Behavior of Generation Z Employees of East Java with Commitment Mediation. </w:t>
      </w:r>
      <w:r w:rsidRPr="00813BA9">
        <w:rPr>
          <w:rFonts w:ascii="Arial" w:hAnsi="Arial" w:cs="Arial"/>
          <w:i/>
          <w:iCs/>
          <w:noProof/>
        </w:rPr>
        <w:t>Dialectics: Journal of Economics and Social Sciences</w:t>
      </w:r>
      <w:r w:rsidRPr="00813BA9">
        <w:rPr>
          <w:rFonts w:ascii="Arial" w:hAnsi="Arial" w:cs="Arial"/>
          <w:noProof/>
        </w:rPr>
        <w:t xml:space="preserve">, </w:t>
      </w:r>
      <w:r w:rsidRPr="00813BA9">
        <w:rPr>
          <w:rFonts w:ascii="Arial" w:hAnsi="Arial" w:cs="Arial"/>
          <w:i/>
          <w:iCs/>
          <w:noProof/>
        </w:rPr>
        <w:t>9</w:t>
      </w:r>
      <w:r w:rsidRPr="00813BA9">
        <w:rPr>
          <w:rFonts w:ascii="Arial" w:hAnsi="Arial" w:cs="Arial"/>
          <w:noProof/>
        </w:rPr>
        <w:t>(1), 115–125. https://doi.org/10.36636/dialektika.v9i1.3929</w:t>
      </w:r>
    </w:p>
    <w:p w14:paraId="14C4C994"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Sarah, M. A., Niha, S. S., &amp; Manafe, H. A. (2023). The Effect of Job Satisfaction and Work Environment on Organizational Citizenship Behavior (OCB) through Employee Loyalty as a Mediation Variable. </w:t>
      </w:r>
      <w:r w:rsidRPr="00813BA9">
        <w:rPr>
          <w:rFonts w:ascii="Arial" w:hAnsi="Arial" w:cs="Arial"/>
          <w:i/>
          <w:iCs/>
          <w:noProof/>
        </w:rPr>
        <w:t>Journal of Science</w:t>
      </w:r>
      <w:r w:rsidRPr="00813BA9">
        <w:rPr>
          <w:rFonts w:ascii="Arial" w:hAnsi="Arial" w:cs="Arial"/>
          <w:noProof/>
        </w:rPr>
        <w:t xml:space="preserve">, </w:t>
      </w:r>
      <w:r w:rsidRPr="00813BA9">
        <w:rPr>
          <w:rFonts w:ascii="Arial" w:hAnsi="Arial" w:cs="Arial"/>
          <w:i/>
          <w:iCs/>
          <w:noProof/>
        </w:rPr>
        <w:t>4</w:t>
      </w:r>
      <w:r w:rsidRPr="00813BA9">
        <w:rPr>
          <w:rFonts w:ascii="Arial" w:hAnsi="Arial" w:cs="Arial"/>
          <w:noProof/>
        </w:rPr>
        <w:t>(3), 403–411. https://doi.org/doi.org/10.31933/jimt.v4i3</w:t>
      </w:r>
    </w:p>
    <w:p w14:paraId="5C75E125"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Sirgy, M. J., Efraty, D., Siegel, P., &amp; Lee, D.-J. (2001). A New Measure of Quality of Work Life (QWL) Based on Need Satisfaction and Spillover Theories. </w:t>
      </w:r>
      <w:r w:rsidRPr="00813BA9">
        <w:rPr>
          <w:rFonts w:ascii="Arial" w:hAnsi="Arial" w:cs="Arial"/>
          <w:i/>
          <w:iCs/>
          <w:noProof/>
        </w:rPr>
        <w:t>Social Indicators Research 2</w:t>
      </w:r>
      <w:r w:rsidRPr="00813BA9">
        <w:rPr>
          <w:rFonts w:ascii="Arial" w:hAnsi="Arial" w:cs="Arial"/>
          <w:noProof/>
        </w:rPr>
        <w:t xml:space="preserve">, </w:t>
      </w:r>
      <w:r w:rsidRPr="00813BA9">
        <w:rPr>
          <w:rFonts w:ascii="Arial" w:hAnsi="Arial" w:cs="Arial"/>
          <w:i/>
          <w:iCs/>
          <w:noProof/>
        </w:rPr>
        <w:t>55</w:t>
      </w:r>
      <w:r w:rsidRPr="00813BA9">
        <w:rPr>
          <w:rFonts w:ascii="Arial" w:hAnsi="Arial" w:cs="Arial"/>
          <w:noProof/>
        </w:rPr>
        <w:t>(3), 241–302. https://doi.org/10.1023/A:1010986923468</w:t>
      </w:r>
    </w:p>
    <w:p w14:paraId="314B32FE"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Sugiyono. (2019). </w:t>
      </w:r>
      <w:r w:rsidRPr="00813BA9">
        <w:rPr>
          <w:rFonts w:ascii="Arial" w:hAnsi="Arial" w:cs="Arial"/>
          <w:i/>
          <w:iCs/>
          <w:noProof/>
        </w:rPr>
        <w:t>Quantitative, Qualitative, and R&amp;D Research Methods</w:t>
      </w:r>
      <w:r w:rsidRPr="00813BA9">
        <w:rPr>
          <w:rFonts w:ascii="Arial" w:hAnsi="Arial" w:cs="Arial"/>
          <w:noProof/>
        </w:rPr>
        <w:t>. Alphabet.</w:t>
      </w:r>
    </w:p>
    <w:p w14:paraId="2CEFF8FD"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Sumarsi, &amp; Rizal, A. (2020). The Effect of Competence and Quality of Work Life on Organizational Citizenship Behavior (OCB) with Organizational Commitment Mediation. </w:t>
      </w:r>
      <w:r w:rsidRPr="00813BA9">
        <w:rPr>
          <w:rFonts w:ascii="Arial" w:hAnsi="Arial" w:cs="Arial"/>
          <w:i/>
          <w:iCs/>
          <w:noProof/>
        </w:rPr>
        <w:t>International Journal of Social and Management Studies (Ijosmas),</w:t>
      </w:r>
      <w:r w:rsidRPr="00813BA9">
        <w:rPr>
          <w:rFonts w:ascii="Arial" w:hAnsi="Arial" w:cs="Arial"/>
          <w:noProof/>
        </w:rPr>
        <w:t xml:space="preserve"> </w:t>
      </w:r>
      <w:r w:rsidRPr="00813BA9">
        <w:rPr>
          <w:rFonts w:ascii="Arial" w:hAnsi="Arial" w:cs="Arial"/>
          <w:i/>
          <w:iCs/>
          <w:noProof/>
        </w:rPr>
        <w:t>2</w:t>
      </w:r>
      <w:r w:rsidRPr="00813BA9">
        <w:rPr>
          <w:rFonts w:ascii="Arial" w:hAnsi="Arial" w:cs="Arial"/>
          <w:noProof/>
        </w:rPr>
        <w:t>(6), 69–88. https://doi.org/10.61707/ne843b17</w:t>
      </w:r>
    </w:p>
    <w:p w14:paraId="0D2FDD07"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Syafriyanti, &amp; Anisah, H. U. (2021). Analysis of the Influence of Organizational Justice and Job Satisfaction on Organizational Citizenship Behavior (OCB) by Mediating Organizational Commitment at the Office of the National Defense Agency (BPN) of Banjarmasin City. </w:t>
      </w:r>
      <w:r w:rsidRPr="00813BA9">
        <w:rPr>
          <w:rFonts w:ascii="Arial" w:hAnsi="Arial" w:cs="Arial"/>
          <w:i/>
          <w:iCs/>
          <w:noProof/>
        </w:rPr>
        <w:t>Journal of Management Insights</w:t>
      </w:r>
      <w:r w:rsidRPr="00813BA9">
        <w:rPr>
          <w:rFonts w:ascii="Arial" w:hAnsi="Arial" w:cs="Arial"/>
          <w:noProof/>
        </w:rPr>
        <w:t xml:space="preserve">, </w:t>
      </w:r>
      <w:r w:rsidRPr="00813BA9">
        <w:rPr>
          <w:rFonts w:ascii="Arial" w:hAnsi="Arial" w:cs="Arial"/>
          <w:i/>
          <w:iCs/>
          <w:noProof/>
        </w:rPr>
        <w:t>9</w:t>
      </w:r>
      <w:r w:rsidRPr="00813BA9">
        <w:rPr>
          <w:rFonts w:ascii="Arial" w:hAnsi="Arial" w:cs="Arial"/>
          <w:noProof/>
        </w:rPr>
        <w:t>(1), 51–61. https://doi.org/10.20527/jwmthemanagementinsightjournal.v9i1.31</w:t>
      </w:r>
    </w:p>
    <w:p w14:paraId="003F043A"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Ulfa, M., Thoyib, A., &amp; Ratnawati, K. (2021). Quality of Work Life and Organizational </w:t>
      </w:r>
      <w:r w:rsidRPr="00813BA9">
        <w:rPr>
          <w:rFonts w:ascii="Arial" w:hAnsi="Arial" w:cs="Arial"/>
          <w:noProof/>
        </w:rPr>
        <w:lastRenderedPageBreak/>
        <w:t xml:space="preserve">Citizenship Behavior: The Mediation Role of Organizational Commitment. </w:t>
      </w:r>
      <w:r w:rsidRPr="00813BA9">
        <w:rPr>
          <w:rFonts w:ascii="Arial" w:hAnsi="Arial" w:cs="Arial"/>
          <w:i/>
          <w:iCs/>
          <w:noProof/>
        </w:rPr>
        <w:t>South East Asia Journal of Contemporary Business, Economics and Law</w:t>
      </w:r>
      <w:r w:rsidRPr="00813BA9">
        <w:rPr>
          <w:rFonts w:ascii="Arial" w:hAnsi="Arial" w:cs="Arial"/>
          <w:noProof/>
        </w:rPr>
        <w:t xml:space="preserve">, </w:t>
      </w:r>
      <w:r w:rsidRPr="00813BA9">
        <w:rPr>
          <w:rFonts w:ascii="Arial" w:hAnsi="Arial" w:cs="Arial"/>
          <w:i/>
          <w:iCs/>
          <w:noProof/>
        </w:rPr>
        <w:t>25</w:t>
      </w:r>
      <w:r w:rsidRPr="00813BA9">
        <w:rPr>
          <w:rFonts w:ascii="Arial" w:hAnsi="Arial" w:cs="Arial"/>
          <w:noProof/>
        </w:rPr>
        <w:t>(1), 100–109.</w:t>
      </w:r>
    </w:p>
    <w:p w14:paraId="0C91DEC5"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Ulum, R., Hermawati, A., &amp; Mas, N. (2024). The Influence of Spiritual Leadership and QWL (Quality of Work Life) on OCB (Organizational Citizenship Behavior) Mediated by Organizational Commitment. </w:t>
      </w:r>
      <w:r w:rsidRPr="00813BA9">
        <w:rPr>
          <w:rFonts w:ascii="Arial" w:hAnsi="Arial" w:cs="Arial"/>
          <w:i/>
          <w:iCs/>
          <w:noProof/>
        </w:rPr>
        <w:t xml:space="preserve">Journal of Scientific </w:t>
      </w:r>
      <w:r w:rsidRPr="00813BA9">
        <w:rPr>
          <w:rFonts w:ascii="Arial" w:hAnsi="Arial" w:cs="Arial"/>
          <w:noProof/>
        </w:rPr>
        <w:t xml:space="preserve">Horizons, </w:t>
      </w:r>
      <w:r w:rsidRPr="00813BA9">
        <w:rPr>
          <w:rFonts w:ascii="Arial" w:hAnsi="Arial" w:cs="Arial"/>
          <w:i/>
          <w:iCs/>
          <w:noProof/>
        </w:rPr>
        <w:t>4</w:t>
      </w:r>
      <w:r w:rsidRPr="00813BA9">
        <w:rPr>
          <w:rFonts w:ascii="Arial" w:hAnsi="Arial" w:cs="Arial"/>
          <w:noProof/>
        </w:rPr>
        <w:t>(1), 3899–3926.</w:t>
      </w:r>
    </w:p>
    <w:p w14:paraId="531BD9CC"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Widodo, W., Gustari, I., &amp; Permana, R. (2023). A Mediation Model of the Effect of Visionary Leadership on Teachers' Organizational Citizenship Behavior. </w:t>
      </w:r>
      <w:r w:rsidRPr="00813BA9">
        <w:rPr>
          <w:rFonts w:ascii="Arial" w:hAnsi="Arial" w:cs="Arial"/>
          <w:i/>
          <w:iCs/>
          <w:noProof/>
        </w:rPr>
        <w:t>International Journal of Learning, Teaching and Educational Research</w:t>
      </w:r>
      <w:r w:rsidRPr="00813BA9">
        <w:rPr>
          <w:rFonts w:ascii="Arial" w:hAnsi="Arial" w:cs="Arial"/>
          <w:noProof/>
        </w:rPr>
        <w:t xml:space="preserve">, </w:t>
      </w:r>
      <w:r w:rsidRPr="00813BA9">
        <w:rPr>
          <w:rFonts w:ascii="Arial" w:hAnsi="Arial" w:cs="Arial"/>
          <w:i/>
          <w:iCs/>
          <w:noProof/>
        </w:rPr>
        <w:t>22</w:t>
      </w:r>
      <w:r w:rsidRPr="00813BA9">
        <w:rPr>
          <w:rFonts w:ascii="Arial" w:hAnsi="Arial" w:cs="Arial"/>
          <w:noProof/>
        </w:rPr>
        <w:t>(4), 104–123. https://doi.org/10.26803/IJLTER.22.4.7</w:t>
      </w:r>
    </w:p>
    <w:p w14:paraId="6E7F5218" w14:textId="77777777" w:rsidR="00813BA9" w:rsidRPr="00813BA9" w:rsidRDefault="00813BA9" w:rsidP="00B57227">
      <w:pPr>
        <w:widowControl w:val="0"/>
        <w:autoSpaceDE w:val="0"/>
        <w:autoSpaceDN w:val="0"/>
        <w:adjustRightInd w:val="0"/>
        <w:ind w:left="480" w:hanging="480"/>
        <w:jc w:val="both"/>
        <w:rPr>
          <w:rFonts w:ascii="Arial" w:hAnsi="Arial" w:cs="Arial"/>
          <w:noProof/>
        </w:rPr>
      </w:pPr>
      <w:r w:rsidRPr="00813BA9">
        <w:rPr>
          <w:rFonts w:ascii="Arial" w:hAnsi="Arial" w:cs="Arial"/>
          <w:noProof/>
        </w:rPr>
        <w:t xml:space="preserve">Zahra, D., &amp; Siregar, O. M. (2023). The Effect of Job Satisfaction and Organizational Commitment on Organizational Citizenship Behavior (OCB) (Study on Tea Processing Employees of PTPN IV Bah Butong). </w:t>
      </w:r>
      <w:r w:rsidRPr="00813BA9">
        <w:rPr>
          <w:rFonts w:ascii="Arial" w:hAnsi="Arial" w:cs="Arial"/>
          <w:i/>
          <w:iCs/>
          <w:noProof/>
        </w:rPr>
        <w:t>Indonesian Journal of Economics, Accounting, and Management</w:t>
      </w:r>
      <w:r w:rsidRPr="00813BA9">
        <w:rPr>
          <w:rFonts w:ascii="Arial" w:hAnsi="Arial" w:cs="Arial"/>
          <w:noProof/>
        </w:rPr>
        <w:t xml:space="preserve">, </w:t>
      </w:r>
      <w:r w:rsidRPr="00813BA9">
        <w:rPr>
          <w:rFonts w:ascii="Arial" w:hAnsi="Arial" w:cs="Arial"/>
          <w:i/>
          <w:iCs/>
          <w:noProof/>
        </w:rPr>
        <w:t>2</w:t>
      </w:r>
      <w:r w:rsidRPr="00813BA9">
        <w:rPr>
          <w:rFonts w:ascii="Arial" w:hAnsi="Arial" w:cs="Arial"/>
          <w:noProof/>
        </w:rPr>
        <w:t>(1), 1–15.</w:t>
      </w:r>
    </w:p>
    <w:p w14:paraId="57ECC309" w14:textId="7F085694" w:rsidR="007C64C8" w:rsidRPr="007C64C8" w:rsidRDefault="00DB192C" w:rsidP="00B57227">
      <w:pPr>
        <w:pStyle w:val="Body"/>
        <w:spacing w:after="0"/>
        <w:rPr>
          <w:rFonts w:ascii="Arial" w:hAnsi="Arial" w:cs="Arial"/>
        </w:rPr>
        <w:sectPr w:rsidR="007C64C8" w:rsidRPr="007C64C8" w:rsidSect="008273B1">
          <w:type w:val="continuous"/>
          <w:pgSz w:w="12240" w:h="15840"/>
          <w:pgMar w:top="1440" w:right="2016" w:bottom="2016" w:left="2016" w:header="720" w:footer="1123" w:gutter="0"/>
          <w:cols w:space="720"/>
          <w:docGrid w:linePitch="272"/>
        </w:sectPr>
      </w:pPr>
      <w:r>
        <w:rPr>
          <w:rFonts w:ascii="Arial" w:hAnsi="Arial" w:cs="Arial"/>
        </w:rPr>
        <w:fldChar w:fldCharType="end"/>
      </w:r>
    </w:p>
    <w:p w14:paraId="7EBF858D" w14:textId="7917EE5F" w:rsidR="0065588E" w:rsidRPr="00FB3A86" w:rsidRDefault="0065588E" w:rsidP="00441B6F">
      <w:pPr>
        <w:pStyle w:val="Appendix"/>
        <w:spacing w:after="0"/>
        <w:jc w:val="both"/>
        <w:rPr>
          <w:rFonts w:ascii="Arial" w:hAnsi="Arial" w:cs="Arial"/>
          <w:b w:val="0"/>
        </w:rPr>
      </w:pPr>
    </w:p>
    <w:p w14:paraId="7B85E271" w14:textId="77777777" w:rsidR="00B57227" w:rsidRPr="00FB3A86" w:rsidRDefault="00B57227">
      <w:pPr>
        <w:pStyle w:val="Appendix"/>
        <w:spacing w:after="0"/>
        <w:jc w:val="both"/>
        <w:rPr>
          <w:rFonts w:ascii="Arial" w:hAnsi="Arial" w:cs="Arial"/>
          <w:b w:val="0"/>
        </w:rPr>
      </w:pPr>
    </w:p>
    <w:sectPr w:rsidR="00B57227" w:rsidRPr="00FB3A86" w:rsidSect="008273B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4F94C5" w14:textId="77777777" w:rsidR="003443E1" w:rsidRDefault="003443E1" w:rsidP="00C37E61">
      <w:r>
        <w:separator/>
      </w:r>
    </w:p>
  </w:endnote>
  <w:endnote w:type="continuationSeparator" w:id="0">
    <w:p w14:paraId="3511BF28" w14:textId="77777777" w:rsidR="003443E1" w:rsidRDefault="003443E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2B684" w14:textId="77777777" w:rsidR="00DD1912" w:rsidRDefault="00DD19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A3DD84" w14:textId="77777777" w:rsidR="00DD1912" w:rsidRDefault="00DD19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AB013" w14:textId="2BE03340" w:rsidR="00754C9A" w:rsidRPr="00DD1912" w:rsidRDefault="00754C9A" w:rsidP="00DD191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4131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D25FA8" w14:textId="77777777" w:rsidR="003443E1" w:rsidRDefault="003443E1" w:rsidP="00C37E61">
      <w:r>
        <w:separator/>
      </w:r>
    </w:p>
  </w:footnote>
  <w:footnote w:type="continuationSeparator" w:id="0">
    <w:p w14:paraId="66123798" w14:textId="77777777" w:rsidR="003443E1" w:rsidRDefault="003443E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9BDA9" w14:textId="13A194E8" w:rsidR="00DD1912" w:rsidRDefault="00DD1912">
    <w:pPr>
      <w:pStyle w:val="Header"/>
    </w:pPr>
    <w:r>
      <w:rPr>
        <w:noProof/>
      </w:rPr>
      <w:pict w14:anchorId="7FA5B8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43030" w14:textId="46A6ADF0" w:rsidR="00DD1912" w:rsidRDefault="00DD1912">
    <w:pPr>
      <w:pStyle w:val="Header"/>
    </w:pPr>
    <w:r>
      <w:rPr>
        <w:noProof/>
      </w:rPr>
      <w:pict w14:anchorId="30FBCA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496CA" w14:textId="2AA35184" w:rsidR="00296529" w:rsidRPr="00296529" w:rsidRDefault="00DD1912" w:rsidP="00296529">
    <w:pPr>
      <w:ind w:left="2160"/>
      <w:jc w:val="center"/>
      <w:rPr>
        <w:rFonts w:ascii="Times New Roman" w:eastAsia="Calibri" w:hAnsi="Times New Roman"/>
        <w:i/>
        <w:sz w:val="18"/>
        <w:szCs w:val="22"/>
      </w:rPr>
    </w:pPr>
    <w:r>
      <w:rPr>
        <w:noProof/>
      </w:rPr>
      <w:pict w14:anchorId="5F9678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AA9900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36077C2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3246D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p>
  <w:p w14:paraId="1BD5B20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1B884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B485F3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BBBFF5" w14:textId="6B2FC93C" w:rsidR="00DD1912" w:rsidRDefault="00DD1912">
    <w:pPr>
      <w:pStyle w:val="Header"/>
    </w:pPr>
    <w:r>
      <w:rPr>
        <w:noProof/>
      </w:rPr>
      <w:pict w14:anchorId="468EB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BA66C" w14:textId="6E4A1A4F" w:rsidR="00DD1912" w:rsidRDefault="00DD1912">
    <w:pPr>
      <w:pStyle w:val="Header"/>
    </w:pPr>
    <w:r>
      <w:rPr>
        <w:noProof/>
      </w:rPr>
      <w:pict w14:anchorId="3622C0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60420" w14:textId="1C3A6334" w:rsidR="00DD1912" w:rsidRDefault="00DD1912">
    <w:pPr>
      <w:pStyle w:val="Header"/>
    </w:pPr>
    <w:r>
      <w:rPr>
        <w:noProof/>
      </w:rPr>
      <w:pict w14:anchorId="5EA5DD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970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5F03B3"/>
    <w:multiLevelType w:val="hybridMultilevel"/>
    <w:tmpl w:val="1722B8FE"/>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47C483F"/>
    <w:multiLevelType w:val="hybridMultilevel"/>
    <w:tmpl w:val="333831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6C06BED"/>
    <w:multiLevelType w:val="hybridMultilevel"/>
    <w:tmpl w:val="A508C5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6096330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85146294">
    <w:abstractNumId w:val="16"/>
  </w:num>
  <w:num w:numId="3" w16cid:durableId="1549535921">
    <w:abstractNumId w:val="25"/>
  </w:num>
  <w:num w:numId="4" w16cid:durableId="212464308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86539633">
    <w:abstractNumId w:val="8"/>
  </w:num>
  <w:num w:numId="6" w16cid:durableId="1586963407">
    <w:abstractNumId w:val="7"/>
  </w:num>
  <w:num w:numId="7" w16cid:durableId="214897519">
    <w:abstractNumId w:val="1"/>
  </w:num>
  <w:num w:numId="8" w16cid:durableId="544564604">
    <w:abstractNumId w:val="13"/>
  </w:num>
  <w:num w:numId="9" w16cid:durableId="507212944">
    <w:abstractNumId w:val="28"/>
  </w:num>
  <w:num w:numId="10" w16cid:durableId="901521210">
    <w:abstractNumId w:val="2"/>
  </w:num>
  <w:num w:numId="11" w16cid:durableId="1902863459">
    <w:abstractNumId w:val="20"/>
  </w:num>
  <w:num w:numId="12" w16cid:durableId="1285044533">
    <w:abstractNumId w:val="4"/>
  </w:num>
  <w:num w:numId="13" w16cid:durableId="1874145110">
    <w:abstractNumId w:val="18"/>
  </w:num>
  <w:num w:numId="14" w16cid:durableId="1460684282">
    <w:abstractNumId w:val="9"/>
  </w:num>
  <w:num w:numId="15" w16cid:durableId="1069110448">
    <w:abstractNumId w:val="23"/>
  </w:num>
  <w:num w:numId="16" w16cid:durableId="1363630344">
    <w:abstractNumId w:val="6"/>
  </w:num>
  <w:num w:numId="17" w16cid:durableId="882138168">
    <w:abstractNumId w:val="24"/>
  </w:num>
  <w:num w:numId="18" w16cid:durableId="1670017056">
    <w:abstractNumId w:val="15"/>
  </w:num>
  <w:num w:numId="19" w16cid:durableId="1411922090">
    <w:abstractNumId w:val="31"/>
  </w:num>
  <w:num w:numId="20" w16cid:durableId="1199582742">
    <w:abstractNumId w:val="12"/>
  </w:num>
  <w:num w:numId="21" w16cid:durableId="66731052">
    <w:abstractNumId w:val="10"/>
  </w:num>
  <w:num w:numId="22" w16cid:durableId="1907032602">
    <w:abstractNumId w:val="14"/>
  </w:num>
  <w:num w:numId="23" w16cid:durableId="1586374328">
    <w:abstractNumId w:val="21"/>
  </w:num>
  <w:num w:numId="24" w16cid:durableId="1881085925">
    <w:abstractNumId w:val="29"/>
  </w:num>
  <w:num w:numId="25" w16cid:durableId="1822426169">
    <w:abstractNumId w:val="5"/>
  </w:num>
  <w:num w:numId="26" w16cid:durableId="2070572709">
    <w:abstractNumId w:val="17"/>
  </w:num>
  <w:num w:numId="27" w16cid:durableId="1793397408">
    <w:abstractNumId w:val="22"/>
  </w:num>
  <w:num w:numId="28" w16cid:durableId="1384407897">
    <w:abstractNumId w:val="30"/>
  </w:num>
  <w:num w:numId="29" w16cid:durableId="1487627988">
    <w:abstractNumId w:val="27"/>
  </w:num>
  <w:num w:numId="30" w16cid:durableId="261693839">
    <w:abstractNumId w:val="11"/>
  </w:num>
  <w:num w:numId="31" w16cid:durableId="129326064">
    <w:abstractNumId w:val="26"/>
  </w:num>
  <w:num w:numId="32" w16cid:durableId="1208222726">
    <w:abstractNumId w:val="19"/>
  </w:num>
  <w:num w:numId="33" w16cid:durableId="16000218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2475"/>
    <w:rsid w:val="00075536"/>
    <w:rsid w:val="000A47FA"/>
    <w:rsid w:val="000A65D3"/>
    <w:rsid w:val="000B1E33"/>
    <w:rsid w:val="000D689F"/>
    <w:rsid w:val="000E414C"/>
    <w:rsid w:val="000E7B7B"/>
    <w:rsid w:val="000E7D62"/>
    <w:rsid w:val="000F1AD4"/>
    <w:rsid w:val="00103357"/>
    <w:rsid w:val="001061FA"/>
    <w:rsid w:val="00123C9F"/>
    <w:rsid w:val="00126190"/>
    <w:rsid w:val="00130F17"/>
    <w:rsid w:val="001320BF"/>
    <w:rsid w:val="00136643"/>
    <w:rsid w:val="00163BC4"/>
    <w:rsid w:val="00191062"/>
    <w:rsid w:val="00192B72"/>
    <w:rsid w:val="001A1158"/>
    <w:rsid w:val="001A29D8"/>
    <w:rsid w:val="001A5CAA"/>
    <w:rsid w:val="001A74BA"/>
    <w:rsid w:val="001B0427"/>
    <w:rsid w:val="001B32E3"/>
    <w:rsid w:val="001B3980"/>
    <w:rsid w:val="001C472A"/>
    <w:rsid w:val="001D3A51"/>
    <w:rsid w:val="001D7DA5"/>
    <w:rsid w:val="001E10D2"/>
    <w:rsid w:val="001E25B4"/>
    <w:rsid w:val="001E44FE"/>
    <w:rsid w:val="00200595"/>
    <w:rsid w:val="00204835"/>
    <w:rsid w:val="00217A9A"/>
    <w:rsid w:val="00231920"/>
    <w:rsid w:val="0023195C"/>
    <w:rsid w:val="0024282C"/>
    <w:rsid w:val="002460DC"/>
    <w:rsid w:val="00246E74"/>
    <w:rsid w:val="00250985"/>
    <w:rsid w:val="002556F6"/>
    <w:rsid w:val="002638BB"/>
    <w:rsid w:val="00283105"/>
    <w:rsid w:val="00284C4C"/>
    <w:rsid w:val="00287E68"/>
    <w:rsid w:val="0029422F"/>
    <w:rsid w:val="00296529"/>
    <w:rsid w:val="002B27FB"/>
    <w:rsid w:val="002B685A"/>
    <w:rsid w:val="002C57D2"/>
    <w:rsid w:val="002E0D56"/>
    <w:rsid w:val="00315186"/>
    <w:rsid w:val="003321F9"/>
    <w:rsid w:val="0033343E"/>
    <w:rsid w:val="003374BA"/>
    <w:rsid w:val="003443E1"/>
    <w:rsid w:val="00350169"/>
    <w:rsid w:val="003512C2"/>
    <w:rsid w:val="00356E45"/>
    <w:rsid w:val="00371FB6"/>
    <w:rsid w:val="003763C1"/>
    <w:rsid w:val="00376BBE"/>
    <w:rsid w:val="0038059F"/>
    <w:rsid w:val="0039224F"/>
    <w:rsid w:val="003942F0"/>
    <w:rsid w:val="003A43A4"/>
    <w:rsid w:val="003A7E18"/>
    <w:rsid w:val="003B1E2D"/>
    <w:rsid w:val="003B6F6D"/>
    <w:rsid w:val="003C4C86"/>
    <w:rsid w:val="003C6258"/>
    <w:rsid w:val="003C64FD"/>
    <w:rsid w:val="003E2904"/>
    <w:rsid w:val="003E38E7"/>
    <w:rsid w:val="00401927"/>
    <w:rsid w:val="0041027F"/>
    <w:rsid w:val="00410E34"/>
    <w:rsid w:val="00412475"/>
    <w:rsid w:val="00423789"/>
    <w:rsid w:val="00440A8D"/>
    <w:rsid w:val="00440F43"/>
    <w:rsid w:val="00441B6F"/>
    <w:rsid w:val="00446221"/>
    <w:rsid w:val="00450E62"/>
    <w:rsid w:val="004539DB"/>
    <w:rsid w:val="0046756C"/>
    <w:rsid w:val="00471A80"/>
    <w:rsid w:val="00475F85"/>
    <w:rsid w:val="004A1CBF"/>
    <w:rsid w:val="004B42C3"/>
    <w:rsid w:val="004D044F"/>
    <w:rsid w:val="004D305E"/>
    <w:rsid w:val="004D4277"/>
    <w:rsid w:val="0050092A"/>
    <w:rsid w:val="00502516"/>
    <w:rsid w:val="00505F06"/>
    <w:rsid w:val="00506828"/>
    <w:rsid w:val="00511A78"/>
    <w:rsid w:val="005265B5"/>
    <w:rsid w:val="0053056E"/>
    <w:rsid w:val="00553BEF"/>
    <w:rsid w:val="00554FDA"/>
    <w:rsid w:val="0057034A"/>
    <w:rsid w:val="00586DFE"/>
    <w:rsid w:val="00590BBD"/>
    <w:rsid w:val="005C784C"/>
    <w:rsid w:val="005D17F6"/>
    <w:rsid w:val="005E5539"/>
    <w:rsid w:val="00602BF5"/>
    <w:rsid w:val="00617FDD"/>
    <w:rsid w:val="00633614"/>
    <w:rsid w:val="00633F68"/>
    <w:rsid w:val="00636EB2"/>
    <w:rsid w:val="006375B8"/>
    <w:rsid w:val="0065588E"/>
    <w:rsid w:val="00657003"/>
    <w:rsid w:val="0066510A"/>
    <w:rsid w:val="00673F9F"/>
    <w:rsid w:val="00686953"/>
    <w:rsid w:val="00687DEA"/>
    <w:rsid w:val="00687E67"/>
    <w:rsid w:val="006967F7"/>
    <w:rsid w:val="006A1027"/>
    <w:rsid w:val="006A250C"/>
    <w:rsid w:val="006B21D3"/>
    <w:rsid w:val="006B57D0"/>
    <w:rsid w:val="006C6220"/>
    <w:rsid w:val="006D30FF"/>
    <w:rsid w:val="006D6940"/>
    <w:rsid w:val="006F0403"/>
    <w:rsid w:val="006F11EC"/>
    <w:rsid w:val="006F60C7"/>
    <w:rsid w:val="0070082C"/>
    <w:rsid w:val="007251F6"/>
    <w:rsid w:val="007322A1"/>
    <w:rsid w:val="007369E6"/>
    <w:rsid w:val="00746E59"/>
    <w:rsid w:val="00754C9A"/>
    <w:rsid w:val="0075599A"/>
    <w:rsid w:val="00761D52"/>
    <w:rsid w:val="00775665"/>
    <w:rsid w:val="0077749E"/>
    <w:rsid w:val="00790ADA"/>
    <w:rsid w:val="007C64C8"/>
    <w:rsid w:val="007C6D77"/>
    <w:rsid w:val="007C727C"/>
    <w:rsid w:val="007D2288"/>
    <w:rsid w:val="007E088F"/>
    <w:rsid w:val="007F7B32"/>
    <w:rsid w:val="00804BC2"/>
    <w:rsid w:val="00813BA9"/>
    <w:rsid w:val="0081431A"/>
    <w:rsid w:val="008273B1"/>
    <w:rsid w:val="0083216F"/>
    <w:rsid w:val="00860000"/>
    <w:rsid w:val="00863BD3"/>
    <w:rsid w:val="008641ED"/>
    <w:rsid w:val="00866D66"/>
    <w:rsid w:val="008671C6"/>
    <w:rsid w:val="00875803"/>
    <w:rsid w:val="008877BC"/>
    <w:rsid w:val="008B459E"/>
    <w:rsid w:val="008E13AE"/>
    <w:rsid w:val="008E1506"/>
    <w:rsid w:val="008E710C"/>
    <w:rsid w:val="008F69D6"/>
    <w:rsid w:val="00902823"/>
    <w:rsid w:val="00902B6C"/>
    <w:rsid w:val="00915CA6"/>
    <w:rsid w:val="009174FB"/>
    <w:rsid w:val="00927834"/>
    <w:rsid w:val="00945C00"/>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0F2C"/>
    <w:rsid w:val="00A1134E"/>
    <w:rsid w:val="00A24E7E"/>
    <w:rsid w:val="00A258C3"/>
    <w:rsid w:val="00A30108"/>
    <w:rsid w:val="00A347C0"/>
    <w:rsid w:val="00A51431"/>
    <w:rsid w:val="00A539AD"/>
    <w:rsid w:val="00A94063"/>
    <w:rsid w:val="00AA6219"/>
    <w:rsid w:val="00AA74E0"/>
    <w:rsid w:val="00AB2FA0"/>
    <w:rsid w:val="00AB703F"/>
    <w:rsid w:val="00AC0888"/>
    <w:rsid w:val="00AC6BB8"/>
    <w:rsid w:val="00AE008F"/>
    <w:rsid w:val="00B01FCD"/>
    <w:rsid w:val="00B1776C"/>
    <w:rsid w:val="00B52583"/>
    <w:rsid w:val="00B52896"/>
    <w:rsid w:val="00B57227"/>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B5438"/>
    <w:rsid w:val="00CD6755"/>
    <w:rsid w:val="00CD6856"/>
    <w:rsid w:val="00CE0089"/>
    <w:rsid w:val="00CE793C"/>
    <w:rsid w:val="00CF193C"/>
    <w:rsid w:val="00D173F1"/>
    <w:rsid w:val="00D561E2"/>
    <w:rsid w:val="00D671D5"/>
    <w:rsid w:val="00D74CB0"/>
    <w:rsid w:val="00D8295D"/>
    <w:rsid w:val="00D96255"/>
    <w:rsid w:val="00DB192C"/>
    <w:rsid w:val="00DC2A65"/>
    <w:rsid w:val="00DD1912"/>
    <w:rsid w:val="00DE154C"/>
    <w:rsid w:val="00DE15F0"/>
    <w:rsid w:val="00DE5663"/>
    <w:rsid w:val="00DE78AA"/>
    <w:rsid w:val="00DF05B9"/>
    <w:rsid w:val="00E053D0"/>
    <w:rsid w:val="00E15994"/>
    <w:rsid w:val="00E15BBB"/>
    <w:rsid w:val="00E3114E"/>
    <w:rsid w:val="00E31A70"/>
    <w:rsid w:val="00E35B02"/>
    <w:rsid w:val="00E450F7"/>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B6113"/>
    <w:rsid w:val="00FC44B5"/>
    <w:rsid w:val="00FD36C8"/>
    <w:rsid w:val="00FD77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F0AD9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Spacing">
    <w:name w:val="No Spacing"/>
    <w:link w:val="NoSpacingChar"/>
    <w:uiPriority w:val="1"/>
    <w:qFormat/>
    <w:rsid w:val="00511A78"/>
    <w:rPr>
      <w:rFonts w:ascii="Calibri" w:eastAsia="Calibri" w:hAnsi="Calibri" w:cs="Calibri"/>
      <w:sz w:val="22"/>
      <w:szCs w:val="22"/>
    </w:rPr>
  </w:style>
  <w:style w:type="character" w:customStyle="1" w:styleId="NoSpacingChar">
    <w:name w:val="No Spacing Char"/>
    <w:link w:val="NoSpacing"/>
    <w:uiPriority w:val="1"/>
    <w:rsid w:val="00511A78"/>
    <w:rPr>
      <w:rFonts w:ascii="Calibri" w:eastAsia="Calibri" w:hAnsi="Calibri" w:cs="Calibri"/>
      <w:sz w:val="22"/>
      <w:szCs w:val="22"/>
    </w:rPr>
  </w:style>
  <w:style w:type="character" w:styleId="PlaceholderText">
    <w:name w:val="Placeholder Text"/>
    <w:basedOn w:val="DefaultParagraphFont"/>
    <w:uiPriority w:val="99"/>
    <w:semiHidden/>
    <w:rsid w:val="00B57227"/>
    <w:rPr>
      <w:color w:val="666666"/>
    </w:rPr>
  </w:style>
  <w:style w:type="paragraph" w:styleId="ListParagraph">
    <w:name w:val="List Paragraph"/>
    <w:basedOn w:val="Normal"/>
    <w:uiPriority w:val="34"/>
    <w:qFormat/>
    <w:rsid w:val="00586DFE"/>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B4140-A4C2-4412-95D0-BDBE9DF0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7</TotalTime>
  <Pages>19</Pages>
  <Words>51272</Words>
  <Characters>292257</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428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3</cp:revision>
  <cp:lastPrinted>1999-07-06T11:00:00Z</cp:lastPrinted>
  <dcterms:created xsi:type="dcterms:W3CDTF">2025-06-03T15:40:00Z</dcterms:created>
  <dcterms:modified xsi:type="dcterms:W3CDTF">2025-06-13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811f2-1581-3f75-a7f0-a17502a7f2f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